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222074">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222074">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629608"/>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w:t>
      </w:r>
      <w:proofErr w:type="gramStart"/>
      <w:r>
        <w:rPr>
          <w:rFonts w:hint="eastAsia"/>
          <w:lang w:eastAsia="zh-CN"/>
        </w:rPr>
        <w:t>如相对</w:t>
      </w:r>
      <w:proofErr w:type="gramEnd"/>
      <w:r>
        <w:rPr>
          <w:rFonts w:hint="eastAsia"/>
          <w:lang w:eastAsia="zh-CN"/>
        </w:rPr>
        <w:t>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w:t>
      </w:r>
      <w:proofErr w:type="gramStart"/>
      <w:r>
        <w:rPr>
          <w:rFonts w:hint="eastAsia"/>
          <w:lang w:eastAsia="zh-CN"/>
        </w:rPr>
        <w:t>比较让</w:t>
      </w:r>
      <w:proofErr w:type="gramEnd"/>
      <w:r>
        <w:rPr>
          <w:rFonts w:hint="eastAsia"/>
          <w:lang w:eastAsia="zh-CN"/>
        </w:rPr>
        <w:t>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222074">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629609"/>
      <w:r w:rsidRPr="00F33CEC">
        <w:rPr>
          <w:rFonts w:ascii="Times New Roman" w:hAnsi="Times New Roman" w:cs="Times New Roman"/>
          <w:lang w:eastAsia="zh-CN"/>
        </w:rPr>
        <w:lastRenderedPageBreak/>
        <w:t>Abstract</w:t>
      </w:r>
      <w:bookmarkEnd w:id="1"/>
    </w:p>
    <w:p w14:paraId="5EFF6B39" w14:textId="78F3BE7B" w:rsidR="00A93A00" w:rsidRPr="00A93A00" w:rsidRDefault="00475CD9" w:rsidP="00A93A00">
      <w:pPr>
        <w:ind w:firstLine="480"/>
        <w:rPr>
          <w:rFonts w:cs="Times New Roman"/>
          <w:szCs w:val="24"/>
          <w:lang w:eastAsia="zh-CN"/>
        </w:rPr>
      </w:pPr>
      <w:r w:rsidRPr="00475CD9">
        <w:rPr>
          <w:rFonts w:cs="Times New Roman"/>
          <w:szCs w:val="24"/>
          <w:lang w:eastAsia="zh-CN"/>
        </w:rPr>
        <w:t>.</w:t>
      </w:r>
      <w:r w:rsidR="00A93A00" w:rsidRPr="00A93A00">
        <w:t xml:space="preserve"> </w:t>
      </w:r>
      <w:r w:rsidR="00A93A00" w:rsidRPr="00A93A00">
        <w:rPr>
          <w:rFonts w:cs="Times New Roman"/>
          <w:szCs w:val="24"/>
          <w:lang w:eastAsia="zh-CN"/>
        </w:rPr>
        <w:t xml:space="preserve">The rise of social media has made social comparison more convenient. On </w:t>
      </w:r>
      <w:r w:rsidR="00A93A00">
        <w:rPr>
          <w:rFonts w:cs="Times New Roman" w:hint="eastAsia"/>
          <w:szCs w:val="24"/>
          <w:lang w:eastAsia="zh-CN"/>
        </w:rPr>
        <w:t>SNS (</w:t>
      </w:r>
      <w:r w:rsidR="00A93A00" w:rsidRPr="00A93A00">
        <w:rPr>
          <w:rFonts w:cs="Times New Roman"/>
          <w:szCs w:val="24"/>
          <w:lang w:eastAsia="zh-CN"/>
        </w:rPr>
        <w:t xml:space="preserve">social </w:t>
      </w:r>
      <w:r w:rsidR="00A93A00">
        <w:rPr>
          <w:rFonts w:cs="Times New Roman" w:hint="eastAsia"/>
          <w:szCs w:val="24"/>
          <w:lang w:eastAsia="zh-CN"/>
        </w:rPr>
        <w:t>network sites)</w:t>
      </w:r>
      <w:r w:rsidR="00A93A00" w:rsidRPr="00A93A00">
        <w:rPr>
          <w:rFonts w:cs="Times New Roman"/>
          <w:szCs w:val="24"/>
          <w:lang w:eastAsia="zh-CN"/>
        </w:rPr>
        <w:t xml:space="preserve">, individuals have ample time to craft their social images, thus they tend to showcase their best aspects. This implies that on </w:t>
      </w:r>
      <w:r w:rsidR="00A93A00">
        <w:rPr>
          <w:rFonts w:cs="Times New Roman" w:hint="eastAsia"/>
          <w:szCs w:val="24"/>
          <w:lang w:eastAsia="zh-CN"/>
        </w:rPr>
        <w:t>SNS</w:t>
      </w:r>
      <w:r w:rsidR="00A93A00" w:rsidRPr="00A93A00">
        <w:rPr>
          <w:rFonts w:cs="Times New Roman"/>
          <w:szCs w:val="24"/>
          <w:lang w:eastAsia="zh-CN"/>
        </w:rPr>
        <w:t xml:space="preserve">, people are more likely to engage in upward comparisons rather than downward ones. However, upward comparisons on </w:t>
      </w:r>
      <w:r w:rsidR="00A93A00">
        <w:rPr>
          <w:rFonts w:cs="Times New Roman" w:hint="eastAsia"/>
          <w:szCs w:val="24"/>
          <w:lang w:eastAsia="zh-CN"/>
        </w:rPr>
        <w:t>SNS</w:t>
      </w:r>
      <w:r w:rsidR="00A93A00"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00A93A00" w:rsidRPr="00943A0C">
        <w:rPr>
          <w:rFonts w:cs="Times New Roman"/>
          <w:szCs w:val="24"/>
          <w:lang w:eastAsia="zh-CN"/>
        </w:rPr>
        <w:t>perceptions</w:t>
      </w:r>
      <w:r w:rsidR="00A93A00"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sidR="00A93A00">
        <w:rPr>
          <w:rFonts w:cs="Times New Roman" w:hint="eastAsia"/>
          <w:szCs w:val="24"/>
          <w:lang w:eastAsia="zh-CN"/>
        </w:rPr>
        <w:t xml:space="preserve"> orientation</w:t>
      </w:r>
      <w:r w:rsidR="00A93A00"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proofErr w:type="spellStart"/>
      <w:r>
        <w:rPr>
          <w:rFonts w:cs="Times New Roman" w:hint="eastAsia"/>
          <w:szCs w:val="24"/>
          <w:lang w:eastAsia="zh-CN"/>
        </w:rPr>
        <w:t>WenJuanXing</w:t>
      </w:r>
      <w:proofErr w:type="spellEnd"/>
      <w:r w:rsidRPr="00A93A00">
        <w:rPr>
          <w:rFonts w:cs="Times New Roman"/>
          <w:szCs w:val="24"/>
          <w:lang w:eastAsia="zh-CN"/>
        </w:rPr>
        <w:t xml:space="preserve"> and analyzed using R 4.2.3. First, the study validated the reliability and validity of the questionnaire in Study 1 and </w:t>
      </w:r>
      <w:proofErr w:type="gramStart"/>
      <w:r w:rsidRPr="00A93A00">
        <w:rPr>
          <w:rFonts w:cs="Times New Roman"/>
          <w:szCs w:val="24"/>
          <w:lang w:eastAsia="zh-CN"/>
        </w:rPr>
        <w:t>made revisions to</w:t>
      </w:r>
      <w:proofErr w:type="gramEnd"/>
      <w:r w:rsidRPr="00A93A00">
        <w:rPr>
          <w:rFonts w:cs="Times New Roman"/>
          <w:szCs w:val="24"/>
          <w:lang w:eastAsia="zh-CN"/>
        </w:rPr>
        <w:t xml:space="preserve">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222074">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0AC50E0B" w14:textId="466E54E7" w:rsidR="009102E3"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629608" w:history="1">
            <w:r w:rsidR="009102E3" w:rsidRPr="007D775E">
              <w:rPr>
                <w:rStyle w:val="a6"/>
                <w:noProof/>
                <w:lang w:eastAsia="zh-CN"/>
              </w:rPr>
              <w:t>摘要</w:t>
            </w:r>
            <w:r w:rsidR="009102E3">
              <w:rPr>
                <w:noProof/>
                <w:webHidden/>
              </w:rPr>
              <w:tab/>
            </w:r>
            <w:r w:rsidR="009102E3">
              <w:rPr>
                <w:noProof/>
                <w:webHidden/>
              </w:rPr>
              <w:fldChar w:fldCharType="begin"/>
            </w:r>
            <w:r w:rsidR="009102E3">
              <w:rPr>
                <w:noProof/>
                <w:webHidden/>
              </w:rPr>
              <w:instrText xml:space="preserve"> PAGEREF _Toc162629608 \h </w:instrText>
            </w:r>
            <w:r w:rsidR="009102E3">
              <w:rPr>
                <w:noProof/>
                <w:webHidden/>
              </w:rPr>
            </w:r>
            <w:r w:rsidR="009102E3">
              <w:rPr>
                <w:noProof/>
                <w:webHidden/>
              </w:rPr>
              <w:fldChar w:fldCharType="separate"/>
            </w:r>
            <w:r w:rsidR="009102E3">
              <w:rPr>
                <w:noProof/>
                <w:webHidden/>
              </w:rPr>
              <w:t>I</w:t>
            </w:r>
            <w:r w:rsidR="009102E3">
              <w:rPr>
                <w:noProof/>
                <w:webHidden/>
              </w:rPr>
              <w:fldChar w:fldCharType="end"/>
            </w:r>
          </w:hyperlink>
        </w:p>
        <w:p w14:paraId="44B878B0" w14:textId="484B7DCB"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09" w:history="1">
            <w:r w:rsidR="009102E3" w:rsidRPr="007D775E">
              <w:rPr>
                <w:rStyle w:val="a6"/>
                <w:rFonts w:cs="Times New Roman"/>
                <w:noProof/>
                <w:lang w:eastAsia="zh-CN"/>
              </w:rPr>
              <w:t>Abstract</w:t>
            </w:r>
            <w:r w:rsidR="009102E3">
              <w:rPr>
                <w:noProof/>
                <w:webHidden/>
              </w:rPr>
              <w:tab/>
            </w:r>
            <w:r w:rsidR="009102E3">
              <w:rPr>
                <w:noProof/>
                <w:webHidden/>
              </w:rPr>
              <w:fldChar w:fldCharType="begin"/>
            </w:r>
            <w:r w:rsidR="009102E3">
              <w:rPr>
                <w:noProof/>
                <w:webHidden/>
              </w:rPr>
              <w:instrText xml:space="preserve"> PAGEREF _Toc162629609 \h </w:instrText>
            </w:r>
            <w:r w:rsidR="009102E3">
              <w:rPr>
                <w:noProof/>
                <w:webHidden/>
              </w:rPr>
            </w:r>
            <w:r w:rsidR="009102E3">
              <w:rPr>
                <w:noProof/>
                <w:webHidden/>
              </w:rPr>
              <w:fldChar w:fldCharType="separate"/>
            </w:r>
            <w:r w:rsidR="009102E3">
              <w:rPr>
                <w:noProof/>
                <w:webHidden/>
              </w:rPr>
              <w:t>III</w:t>
            </w:r>
            <w:r w:rsidR="009102E3">
              <w:rPr>
                <w:noProof/>
                <w:webHidden/>
              </w:rPr>
              <w:fldChar w:fldCharType="end"/>
            </w:r>
          </w:hyperlink>
        </w:p>
        <w:p w14:paraId="73FAD6B8" w14:textId="0F541D77"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0" w:history="1">
            <w:r w:rsidR="009102E3" w:rsidRPr="007D775E">
              <w:rPr>
                <w:rStyle w:val="a6"/>
                <w:noProof/>
                <w:lang w:eastAsia="zh-CN"/>
              </w:rPr>
              <w:t>第一章</w:t>
            </w:r>
            <w:r w:rsidR="009102E3" w:rsidRPr="007D775E">
              <w:rPr>
                <w:rStyle w:val="a6"/>
                <w:noProof/>
                <w:lang w:eastAsia="zh-CN"/>
              </w:rPr>
              <w:t xml:space="preserve"> </w:t>
            </w:r>
            <w:r w:rsidR="009102E3" w:rsidRPr="007D775E">
              <w:rPr>
                <w:rStyle w:val="a6"/>
                <w:noProof/>
                <w:lang w:eastAsia="zh-CN"/>
              </w:rPr>
              <w:t>引言</w:t>
            </w:r>
            <w:r w:rsidR="009102E3">
              <w:rPr>
                <w:noProof/>
                <w:webHidden/>
              </w:rPr>
              <w:tab/>
            </w:r>
            <w:r w:rsidR="009102E3">
              <w:rPr>
                <w:noProof/>
                <w:webHidden/>
              </w:rPr>
              <w:fldChar w:fldCharType="begin"/>
            </w:r>
            <w:r w:rsidR="009102E3">
              <w:rPr>
                <w:noProof/>
                <w:webHidden/>
              </w:rPr>
              <w:instrText xml:space="preserve"> PAGEREF _Toc162629610 \h </w:instrText>
            </w:r>
            <w:r w:rsidR="009102E3">
              <w:rPr>
                <w:noProof/>
                <w:webHidden/>
              </w:rPr>
            </w:r>
            <w:r w:rsidR="009102E3">
              <w:rPr>
                <w:noProof/>
                <w:webHidden/>
              </w:rPr>
              <w:fldChar w:fldCharType="separate"/>
            </w:r>
            <w:r w:rsidR="009102E3">
              <w:rPr>
                <w:noProof/>
                <w:webHidden/>
              </w:rPr>
              <w:t>5</w:t>
            </w:r>
            <w:r w:rsidR="009102E3">
              <w:rPr>
                <w:noProof/>
                <w:webHidden/>
              </w:rPr>
              <w:fldChar w:fldCharType="end"/>
            </w:r>
          </w:hyperlink>
        </w:p>
        <w:p w14:paraId="790C486D" w14:textId="44F6B20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1" w:history="1">
            <w:r w:rsidR="009102E3" w:rsidRPr="007D775E">
              <w:rPr>
                <w:rStyle w:val="a6"/>
                <w:noProof/>
                <w:lang w:val="en" w:eastAsia="zh-CN"/>
              </w:rPr>
              <w:t xml:space="preserve">1.1 </w:t>
            </w:r>
            <w:r w:rsidR="009102E3" w:rsidRPr="007D775E">
              <w:rPr>
                <w:rStyle w:val="a6"/>
                <w:noProof/>
                <w:lang w:val="en" w:eastAsia="zh-CN"/>
              </w:rPr>
              <w:t>研究背景</w:t>
            </w:r>
            <w:r w:rsidR="009102E3">
              <w:rPr>
                <w:noProof/>
                <w:webHidden/>
              </w:rPr>
              <w:tab/>
            </w:r>
            <w:r w:rsidR="009102E3">
              <w:rPr>
                <w:noProof/>
                <w:webHidden/>
              </w:rPr>
              <w:fldChar w:fldCharType="begin"/>
            </w:r>
            <w:r w:rsidR="009102E3">
              <w:rPr>
                <w:noProof/>
                <w:webHidden/>
              </w:rPr>
              <w:instrText xml:space="preserve"> PAGEREF _Toc162629611 \h </w:instrText>
            </w:r>
            <w:r w:rsidR="009102E3">
              <w:rPr>
                <w:noProof/>
                <w:webHidden/>
              </w:rPr>
            </w:r>
            <w:r w:rsidR="009102E3">
              <w:rPr>
                <w:noProof/>
                <w:webHidden/>
              </w:rPr>
              <w:fldChar w:fldCharType="separate"/>
            </w:r>
            <w:r w:rsidR="009102E3">
              <w:rPr>
                <w:noProof/>
                <w:webHidden/>
              </w:rPr>
              <w:t>5</w:t>
            </w:r>
            <w:r w:rsidR="009102E3">
              <w:rPr>
                <w:noProof/>
                <w:webHidden/>
              </w:rPr>
              <w:fldChar w:fldCharType="end"/>
            </w:r>
          </w:hyperlink>
        </w:p>
        <w:p w14:paraId="674379E7" w14:textId="1EAD87C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2" w:history="1">
            <w:r w:rsidR="009102E3" w:rsidRPr="007D775E">
              <w:rPr>
                <w:rStyle w:val="a6"/>
                <w:noProof/>
                <w:lang w:val="en" w:eastAsia="zh-CN"/>
              </w:rPr>
              <w:t xml:space="preserve">1.2 </w:t>
            </w:r>
            <w:r w:rsidR="009102E3" w:rsidRPr="007D775E">
              <w:rPr>
                <w:rStyle w:val="a6"/>
                <w:noProof/>
                <w:lang w:val="en" w:eastAsia="zh-CN"/>
              </w:rPr>
              <w:t>研究目的</w:t>
            </w:r>
            <w:r w:rsidR="009102E3">
              <w:rPr>
                <w:noProof/>
                <w:webHidden/>
              </w:rPr>
              <w:tab/>
            </w:r>
            <w:r w:rsidR="009102E3">
              <w:rPr>
                <w:noProof/>
                <w:webHidden/>
              </w:rPr>
              <w:fldChar w:fldCharType="begin"/>
            </w:r>
            <w:r w:rsidR="009102E3">
              <w:rPr>
                <w:noProof/>
                <w:webHidden/>
              </w:rPr>
              <w:instrText xml:space="preserve"> PAGEREF _Toc162629612 \h </w:instrText>
            </w:r>
            <w:r w:rsidR="009102E3">
              <w:rPr>
                <w:noProof/>
                <w:webHidden/>
              </w:rPr>
            </w:r>
            <w:r w:rsidR="009102E3">
              <w:rPr>
                <w:noProof/>
                <w:webHidden/>
              </w:rPr>
              <w:fldChar w:fldCharType="separate"/>
            </w:r>
            <w:r w:rsidR="009102E3">
              <w:rPr>
                <w:noProof/>
                <w:webHidden/>
              </w:rPr>
              <w:t>6</w:t>
            </w:r>
            <w:r w:rsidR="009102E3">
              <w:rPr>
                <w:noProof/>
                <w:webHidden/>
              </w:rPr>
              <w:fldChar w:fldCharType="end"/>
            </w:r>
          </w:hyperlink>
        </w:p>
        <w:p w14:paraId="22A879F2" w14:textId="443EE993"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3" w:history="1">
            <w:r w:rsidR="009102E3" w:rsidRPr="007D775E">
              <w:rPr>
                <w:rStyle w:val="a6"/>
                <w:noProof/>
                <w:lang w:eastAsia="zh-CN"/>
              </w:rPr>
              <w:t>第二章</w:t>
            </w:r>
            <w:r w:rsidR="009102E3" w:rsidRPr="007D775E">
              <w:rPr>
                <w:rStyle w:val="a6"/>
                <w:noProof/>
                <w:lang w:eastAsia="zh-CN"/>
              </w:rPr>
              <w:t xml:space="preserve"> </w:t>
            </w:r>
            <w:r w:rsidR="009102E3" w:rsidRPr="007D775E">
              <w:rPr>
                <w:rStyle w:val="a6"/>
                <w:noProof/>
                <w:lang w:eastAsia="zh-CN"/>
              </w:rPr>
              <w:t>文献综述</w:t>
            </w:r>
            <w:r w:rsidR="009102E3">
              <w:rPr>
                <w:noProof/>
                <w:webHidden/>
              </w:rPr>
              <w:tab/>
            </w:r>
            <w:r w:rsidR="009102E3">
              <w:rPr>
                <w:noProof/>
                <w:webHidden/>
              </w:rPr>
              <w:fldChar w:fldCharType="begin"/>
            </w:r>
            <w:r w:rsidR="009102E3">
              <w:rPr>
                <w:noProof/>
                <w:webHidden/>
              </w:rPr>
              <w:instrText xml:space="preserve"> PAGEREF _Toc162629613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345B0963" w14:textId="73062DE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4" w:history="1">
            <w:r w:rsidR="009102E3" w:rsidRPr="007D775E">
              <w:rPr>
                <w:rStyle w:val="a6"/>
                <w:noProof/>
                <w:lang w:eastAsia="zh-CN"/>
              </w:rPr>
              <w:t xml:space="preserve">2.1 </w:t>
            </w:r>
            <w:r w:rsidR="009102E3" w:rsidRPr="007D775E">
              <w:rPr>
                <w:rStyle w:val="a6"/>
                <w:noProof/>
                <w:lang w:eastAsia="zh-CN"/>
              </w:rPr>
              <w:t>社交网络</w:t>
            </w:r>
            <w:r w:rsidR="009102E3">
              <w:rPr>
                <w:noProof/>
                <w:webHidden/>
              </w:rPr>
              <w:tab/>
            </w:r>
            <w:r w:rsidR="009102E3">
              <w:rPr>
                <w:noProof/>
                <w:webHidden/>
              </w:rPr>
              <w:fldChar w:fldCharType="begin"/>
            </w:r>
            <w:r w:rsidR="009102E3">
              <w:rPr>
                <w:noProof/>
                <w:webHidden/>
              </w:rPr>
              <w:instrText xml:space="preserve"> PAGEREF _Toc162629614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2383F7F4" w14:textId="7823A84F"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5" w:history="1">
            <w:r w:rsidR="009102E3" w:rsidRPr="007D775E">
              <w:rPr>
                <w:rStyle w:val="a6"/>
                <w:noProof/>
                <w:lang w:eastAsia="zh-CN"/>
              </w:rPr>
              <w:t xml:space="preserve">2.1.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15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18CC0F14" w14:textId="58A6970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6" w:history="1">
            <w:r w:rsidR="009102E3" w:rsidRPr="007D775E">
              <w:rPr>
                <w:rStyle w:val="a6"/>
                <w:noProof/>
                <w:lang w:eastAsia="zh-CN"/>
              </w:rPr>
              <w:t xml:space="preserve">2.1.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16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676B3806" w14:textId="595A234E"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7" w:history="1">
            <w:r w:rsidR="009102E3" w:rsidRPr="007D775E">
              <w:rPr>
                <w:rStyle w:val="a6"/>
                <w:noProof/>
                <w:lang w:eastAsia="zh-CN"/>
              </w:rPr>
              <w:t xml:space="preserve">2.2 </w:t>
            </w:r>
            <w:r w:rsidR="009102E3" w:rsidRPr="007D775E">
              <w:rPr>
                <w:rStyle w:val="a6"/>
                <w:noProof/>
                <w:lang w:eastAsia="zh-CN"/>
              </w:rPr>
              <w:t>社会比较</w:t>
            </w:r>
            <w:r w:rsidR="009102E3">
              <w:rPr>
                <w:noProof/>
                <w:webHidden/>
              </w:rPr>
              <w:tab/>
            </w:r>
            <w:r w:rsidR="009102E3">
              <w:rPr>
                <w:noProof/>
                <w:webHidden/>
              </w:rPr>
              <w:fldChar w:fldCharType="begin"/>
            </w:r>
            <w:r w:rsidR="009102E3">
              <w:rPr>
                <w:noProof/>
                <w:webHidden/>
              </w:rPr>
              <w:instrText xml:space="preserve"> PAGEREF _Toc162629617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17511C24" w14:textId="005EF5B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8" w:history="1">
            <w:r w:rsidR="009102E3" w:rsidRPr="007D775E">
              <w:rPr>
                <w:rStyle w:val="a6"/>
                <w:noProof/>
                <w:lang w:eastAsia="zh-CN"/>
              </w:rPr>
              <w:t xml:space="preserve">2.2.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18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1DB16261" w14:textId="15CD78D0"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9" w:history="1">
            <w:r w:rsidR="009102E3" w:rsidRPr="007D775E">
              <w:rPr>
                <w:rStyle w:val="a6"/>
                <w:noProof/>
                <w:lang w:eastAsia="zh-CN"/>
              </w:rPr>
              <w:t xml:space="preserve">2.2.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19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3917D9C9" w14:textId="2D1403E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0" w:history="1">
            <w:r w:rsidR="009102E3" w:rsidRPr="007D775E">
              <w:rPr>
                <w:rStyle w:val="a6"/>
                <w:noProof/>
                <w:lang w:eastAsia="zh-CN"/>
              </w:rPr>
              <w:t xml:space="preserve">2.3 </w:t>
            </w:r>
            <w:r w:rsidR="009102E3" w:rsidRPr="007D775E">
              <w:rPr>
                <w:rStyle w:val="a6"/>
                <w:noProof/>
                <w:lang w:eastAsia="zh-CN"/>
              </w:rPr>
              <w:t>社会比较倾向</w:t>
            </w:r>
            <w:r w:rsidR="009102E3">
              <w:rPr>
                <w:noProof/>
                <w:webHidden/>
              </w:rPr>
              <w:tab/>
            </w:r>
            <w:r w:rsidR="009102E3">
              <w:rPr>
                <w:noProof/>
                <w:webHidden/>
              </w:rPr>
              <w:fldChar w:fldCharType="begin"/>
            </w:r>
            <w:r w:rsidR="009102E3">
              <w:rPr>
                <w:noProof/>
                <w:webHidden/>
              </w:rPr>
              <w:instrText xml:space="preserve"> PAGEREF _Toc162629620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630AD6D9" w14:textId="08672F43"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1" w:history="1">
            <w:r w:rsidR="009102E3" w:rsidRPr="007D775E">
              <w:rPr>
                <w:rStyle w:val="a6"/>
                <w:noProof/>
                <w:lang w:eastAsia="zh-CN"/>
              </w:rPr>
              <w:t xml:space="preserve">2.3.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1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31E13313" w14:textId="0ED03A4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2" w:history="1">
            <w:r w:rsidR="009102E3" w:rsidRPr="007D775E">
              <w:rPr>
                <w:rStyle w:val="a6"/>
                <w:noProof/>
                <w:lang w:eastAsia="zh-CN"/>
              </w:rPr>
              <w:t xml:space="preserve">2.3.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2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27713D7D" w14:textId="31A82D0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3" w:history="1">
            <w:r w:rsidR="009102E3" w:rsidRPr="007D775E">
              <w:rPr>
                <w:rStyle w:val="a6"/>
                <w:noProof/>
                <w:lang w:eastAsia="zh-CN"/>
              </w:rPr>
              <w:t xml:space="preserve">2.4 </w:t>
            </w:r>
            <w:r w:rsidR="009102E3" w:rsidRPr="007D775E">
              <w:rPr>
                <w:rStyle w:val="a6"/>
                <w:noProof/>
                <w:lang w:eastAsia="zh-CN"/>
              </w:rPr>
              <w:t>社会比较策略</w:t>
            </w:r>
            <w:r w:rsidR="009102E3">
              <w:rPr>
                <w:noProof/>
                <w:webHidden/>
              </w:rPr>
              <w:tab/>
            </w:r>
            <w:r w:rsidR="009102E3">
              <w:rPr>
                <w:noProof/>
                <w:webHidden/>
              </w:rPr>
              <w:fldChar w:fldCharType="begin"/>
            </w:r>
            <w:r w:rsidR="009102E3">
              <w:rPr>
                <w:noProof/>
                <w:webHidden/>
              </w:rPr>
              <w:instrText xml:space="preserve"> PAGEREF _Toc162629623 \h </w:instrText>
            </w:r>
            <w:r w:rsidR="009102E3">
              <w:rPr>
                <w:noProof/>
                <w:webHidden/>
              </w:rPr>
            </w:r>
            <w:r w:rsidR="009102E3">
              <w:rPr>
                <w:noProof/>
                <w:webHidden/>
              </w:rPr>
              <w:fldChar w:fldCharType="separate"/>
            </w:r>
            <w:r w:rsidR="009102E3">
              <w:rPr>
                <w:noProof/>
                <w:webHidden/>
              </w:rPr>
              <w:t>10</w:t>
            </w:r>
            <w:r w:rsidR="009102E3">
              <w:rPr>
                <w:noProof/>
                <w:webHidden/>
              </w:rPr>
              <w:fldChar w:fldCharType="end"/>
            </w:r>
          </w:hyperlink>
        </w:p>
        <w:p w14:paraId="3E50B93B" w14:textId="25D9058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4" w:history="1">
            <w:r w:rsidR="009102E3" w:rsidRPr="007D775E">
              <w:rPr>
                <w:rStyle w:val="a6"/>
                <w:noProof/>
                <w:lang w:eastAsia="zh-CN"/>
              </w:rPr>
              <w:t xml:space="preserve">2.4.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4 \h </w:instrText>
            </w:r>
            <w:r w:rsidR="009102E3">
              <w:rPr>
                <w:noProof/>
                <w:webHidden/>
              </w:rPr>
            </w:r>
            <w:r w:rsidR="009102E3">
              <w:rPr>
                <w:noProof/>
                <w:webHidden/>
              </w:rPr>
              <w:fldChar w:fldCharType="separate"/>
            </w:r>
            <w:r w:rsidR="009102E3">
              <w:rPr>
                <w:noProof/>
                <w:webHidden/>
              </w:rPr>
              <w:t>10</w:t>
            </w:r>
            <w:r w:rsidR="009102E3">
              <w:rPr>
                <w:noProof/>
                <w:webHidden/>
              </w:rPr>
              <w:fldChar w:fldCharType="end"/>
            </w:r>
          </w:hyperlink>
        </w:p>
        <w:p w14:paraId="39DED796" w14:textId="251FE5F3"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5" w:history="1">
            <w:r w:rsidR="009102E3" w:rsidRPr="007D775E">
              <w:rPr>
                <w:rStyle w:val="a6"/>
                <w:noProof/>
                <w:lang w:eastAsia="zh-CN"/>
              </w:rPr>
              <w:t xml:space="preserve">2.4.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5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35017673" w14:textId="7469251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6" w:history="1">
            <w:r w:rsidR="009102E3" w:rsidRPr="007D775E">
              <w:rPr>
                <w:rStyle w:val="a6"/>
                <w:noProof/>
                <w:lang w:eastAsia="zh-CN"/>
              </w:rPr>
              <w:t xml:space="preserve">2.5 </w:t>
            </w:r>
            <w:r w:rsidR="009102E3" w:rsidRPr="007D775E">
              <w:rPr>
                <w:rStyle w:val="a6"/>
                <w:noProof/>
                <w:lang w:eastAsia="zh-CN"/>
              </w:rPr>
              <w:t>相对剥夺感</w:t>
            </w:r>
            <w:r w:rsidR="009102E3">
              <w:rPr>
                <w:noProof/>
                <w:webHidden/>
              </w:rPr>
              <w:tab/>
            </w:r>
            <w:r w:rsidR="009102E3">
              <w:rPr>
                <w:noProof/>
                <w:webHidden/>
              </w:rPr>
              <w:fldChar w:fldCharType="begin"/>
            </w:r>
            <w:r w:rsidR="009102E3">
              <w:rPr>
                <w:noProof/>
                <w:webHidden/>
              </w:rPr>
              <w:instrText xml:space="preserve"> PAGEREF _Toc162629626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1429F545" w14:textId="70C9D2A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7" w:history="1">
            <w:r w:rsidR="009102E3" w:rsidRPr="007D775E">
              <w:rPr>
                <w:rStyle w:val="a6"/>
                <w:noProof/>
                <w:lang w:eastAsia="zh-CN"/>
              </w:rPr>
              <w:t xml:space="preserve">2.5.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7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28B3033A" w14:textId="3DD6DCD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8" w:history="1">
            <w:r w:rsidR="009102E3" w:rsidRPr="007D775E">
              <w:rPr>
                <w:rStyle w:val="a6"/>
                <w:noProof/>
                <w:lang w:eastAsia="zh-CN"/>
              </w:rPr>
              <w:t xml:space="preserve">2.5.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8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768F9385" w14:textId="6480F78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9" w:history="1">
            <w:r w:rsidR="009102E3" w:rsidRPr="007D775E">
              <w:rPr>
                <w:rStyle w:val="a6"/>
                <w:noProof/>
                <w:lang w:eastAsia="zh-CN"/>
              </w:rPr>
              <w:t xml:space="preserve">2.6 </w:t>
            </w:r>
            <w:r w:rsidR="009102E3" w:rsidRPr="007D775E">
              <w:rPr>
                <w:rStyle w:val="a6"/>
                <w:noProof/>
                <w:lang w:eastAsia="zh-CN"/>
              </w:rPr>
              <w:t>感知到的优越感</w:t>
            </w:r>
            <w:r w:rsidR="009102E3">
              <w:rPr>
                <w:noProof/>
                <w:webHidden/>
              </w:rPr>
              <w:tab/>
            </w:r>
            <w:r w:rsidR="009102E3">
              <w:rPr>
                <w:noProof/>
                <w:webHidden/>
              </w:rPr>
              <w:fldChar w:fldCharType="begin"/>
            </w:r>
            <w:r w:rsidR="009102E3">
              <w:rPr>
                <w:noProof/>
                <w:webHidden/>
              </w:rPr>
              <w:instrText xml:space="preserve"> PAGEREF _Toc162629629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7D1B5225" w14:textId="3BF98DC2"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0" w:history="1">
            <w:r w:rsidR="009102E3" w:rsidRPr="007D775E">
              <w:rPr>
                <w:rStyle w:val="a6"/>
                <w:noProof/>
                <w:lang w:eastAsia="zh-CN"/>
              </w:rPr>
              <w:t xml:space="preserve">2.6.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30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1C2B46F6" w14:textId="4BFA11AF"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1" w:history="1">
            <w:r w:rsidR="009102E3" w:rsidRPr="007D775E">
              <w:rPr>
                <w:rStyle w:val="a6"/>
                <w:noProof/>
                <w:lang w:eastAsia="zh-CN"/>
              </w:rPr>
              <w:t xml:space="preserve">2.6.1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31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434E0609" w14:textId="771D4C0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2" w:history="1">
            <w:r w:rsidR="009102E3" w:rsidRPr="007D775E">
              <w:rPr>
                <w:rStyle w:val="a6"/>
                <w:noProof/>
                <w:lang w:eastAsia="zh-CN"/>
              </w:rPr>
              <w:t xml:space="preserve">2.7 </w:t>
            </w:r>
            <w:r w:rsidR="009102E3" w:rsidRPr="007D775E">
              <w:rPr>
                <w:rStyle w:val="a6"/>
                <w:noProof/>
                <w:lang w:eastAsia="zh-CN"/>
              </w:rPr>
              <w:t>生活满意度</w:t>
            </w:r>
            <w:r w:rsidR="009102E3">
              <w:rPr>
                <w:noProof/>
                <w:webHidden/>
              </w:rPr>
              <w:tab/>
            </w:r>
            <w:r w:rsidR="009102E3">
              <w:rPr>
                <w:noProof/>
                <w:webHidden/>
              </w:rPr>
              <w:fldChar w:fldCharType="begin"/>
            </w:r>
            <w:r w:rsidR="009102E3">
              <w:rPr>
                <w:noProof/>
                <w:webHidden/>
              </w:rPr>
              <w:instrText xml:space="preserve"> PAGEREF _Toc162629632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234A69BA" w14:textId="698AD23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3" w:history="1">
            <w:r w:rsidR="009102E3" w:rsidRPr="007D775E">
              <w:rPr>
                <w:rStyle w:val="a6"/>
                <w:noProof/>
                <w:lang w:eastAsia="zh-CN"/>
              </w:rPr>
              <w:t xml:space="preserve">2.7.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33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78C6D1F8" w14:textId="451EB67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4" w:history="1">
            <w:r w:rsidR="009102E3" w:rsidRPr="007D775E">
              <w:rPr>
                <w:rStyle w:val="a6"/>
                <w:noProof/>
                <w:lang w:eastAsia="zh-CN"/>
              </w:rPr>
              <w:t xml:space="preserve">2.7.1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34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7E720948" w14:textId="67EB2E02"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35" w:history="1">
            <w:r w:rsidR="009102E3" w:rsidRPr="007D775E">
              <w:rPr>
                <w:rStyle w:val="a6"/>
                <w:noProof/>
                <w:lang w:eastAsia="zh-CN"/>
              </w:rPr>
              <w:t>第三章</w:t>
            </w:r>
            <w:r w:rsidR="009102E3" w:rsidRPr="007D775E">
              <w:rPr>
                <w:rStyle w:val="a6"/>
                <w:noProof/>
                <w:lang w:eastAsia="zh-CN"/>
              </w:rPr>
              <w:t xml:space="preserve"> </w:t>
            </w:r>
            <w:r w:rsidR="009102E3" w:rsidRPr="007D775E">
              <w:rPr>
                <w:rStyle w:val="a6"/>
                <w:noProof/>
                <w:lang w:eastAsia="zh-CN"/>
              </w:rPr>
              <w:t>问题提出</w:t>
            </w:r>
            <w:r w:rsidR="009102E3">
              <w:rPr>
                <w:noProof/>
                <w:webHidden/>
              </w:rPr>
              <w:tab/>
            </w:r>
            <w:r w:rsidR="009102E3">
              <w:rPr>
                <w:noProof/>
                <w:webHidden/>
              </w:rPr>
              <w:fldChar w:fldCharType="begin"/>
            </w:r>
            <w:r w:rsidR="009102E3">
              <w:rPr>
                <w:noProof/>
                <w:webHidden/>
              </w:rPr>
              <w:instrText xml:space="preserve"> PAGEREF _Toc162629635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77DB0876" w14:textId="02922DFF"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6" w:history="1">
            <w:r w:rsidR="009102E3" w:rsidRPr="007D775E">
              <w:rPr>
                <w:rStyle w:val="a6"/>
                <w:noProof/>
                <w:lang w:eastAsia="zh-CN"/>
              </w:rPr>
              <w:t xml:space="preserve">3.1 </w:t>
            </w:r>
            <w:r w:rsidR="009102E3" w:rsidRPr="007D775E">
              <w:rPr>
                <w:rStyle w:val="a6"/>
                <w:noProof/>
                <w:lang w:eastAsia="zh-CN"/>
              </w:rPr>
              <w:t>社会比较方向</w:t>
            </w:r>
            <w:r w:rsidR="009102E3">
              <w:rPr>
                <w:noProof/>
                <w:webHidden/>
              </w:rPr>
              <w:tab/>
            </w:r>
            <w:r w:rsidR="009102E3">
              <w:rPr>
                <w:noProof/>
                <w:webHidden/>
              </w:rPr>
              <w:fldChar w:fldCharType="begin"/>
            </w:r>
            <w:r w:rsidR="009102E3">
              <w:rPr>
                <w:noProof/>
                <w:webHidden/>
              </w:rPr>
              <w:instrText xml:space="preserve"> PAGEREF _Toc162629636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28E09A12" w14:textId="7AF122B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7" w:history="1">
            <w:r w:rsidR="009102E3" w:rsidRPr="007D775E">
              <w:rPr>
                <w:rStyle w:val="a6"/>
                <w:noProof/>
                <w:lang w:eastAsia="zh-CN"/>
              </w:rPr>
              <w:t xml:space="preserve">2.2.1 </w:t>
            </w:r>
            <w:r w:rsidR="009102E3" w:rsidRPr="007D775E">
              <w:rPr>
                <w:rStyle w:val="a6"/>
                <w:noProof/>
                <w:lang w:eastAsia="zh-CN"/>
              </w:rPr>
              <w:t>向上比较产生相对剥夺感</w:t>
            </w:r>
            <w:r w:rsidR="009102E3">
              <w:rPr>
                <w:noProof/>
                <w:webHidden/>
              </w:rPr>
              <w:tab/>
            </w:r>
            <w:r w:rsidR="009102E3">
              <w:rPr>
                <w:noProof/>
                <w:webHidden/>
              </w:rPr>
              <w:fldChar w:fldCharType="begin"/>
            </w:r>
            <w:r w:rsidR="009102E3">
              <w:rPr>
                <w:noProof/>
                <w:webHidden/>
              </w:rPr>
              <w:instrText xml:space="preserve"> PAGEREF _Toc162629637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4B835A1D" w14:textId="58F019E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8" w:history="1">
            <w:r w:rsidR="009102E3" w:rsidRPr="007D775E">
              <w:rPr>
                <w:rStyle w:val="a6"/>
                <w:noProof/>
                <w:lang w:eastAsia="zh-CN"/>
              </w:rPr>
              <w:t xml:space="preserve">2.2.2 </w:t>
            </w:r>
            <w:r w:rsidR="009102E3" w:rsidRPr="007D775E">
              <w:rPr>
                <w:rStyle w:val="a6"/>
                <w:noProof/>
                <w:lang w:eastAsia="zh-CN"/>
              </w:rPr>
              <w:t>相对剥夺感降低对生活满意度的评价</w:t>
            </w:r>
            <w:r w:rsidR="009102E3">
              <w:rPr>
                <w:noProof/>
                <w:webHidden/>
              </w:rPr>
              <w:tab/>
            </w:r>
            <w:r w:rsidR="009102E3">
              <w:rPr>
                <w:noProof/>
                <w:webHidden/>
              </w:rPr>
              <w:fldChar w:fldCharType="begin"/>
            </w:r>
            <w:r w:rsidR="009102E3">
              <w:rPr>
                <w:noProof/>
                <w:webHidden/>
              </w:rPr>
              <w:instrText xml:space="preserve"> PAGEREF _Toc162629638 \h </w:instrText>
            </w:r>
            <w:r w:rsidR="009102E3">
              <w:rPr>
                <w:noProof/>
                <w:webHidden/>
              </w:rPr>
            </w:r>
            <w:r w:rsidR="009102E3">
              <w:rPr>
                <w:noProof/>
                <w:webHidden/>
              </w:rPr>
              <w:fldChar w:fldCharType="separate"/>
            </w:r>
            <w:r w:rsidR="009102E3">
              <w:rPr>
                <w:noProof/>
                <w:webHidden/>
              </w:rPr>
              <w:t>16</w:t>
            </w:r>
            <w:r w:rsidR="009102E3">
              <w:rPr>
                <w:noProof/>
                <w:webHidden/>
              </w:rPr>
              <w:fldChar w:fldCharType="end"/>
            </w:r>
          </w:hyperlink>
        </w:p>
        <w:p w14:paraId="0924DF82" w14:textId="366E4B69"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9" w:history="1">
            <w:r w:rsidR="009102E3" w:rsidRPr="007D775E">
              <w:rPr>
                <w:rStyle w:val="a6"/>
                <w:noProof/>
                <w:lang w:eastAsia="zh-CN"/>
              </w:rPr>
              <w:t xml:space="preserve">2.2.3 </w:t>
            </w:r>
            <w:r w:rsidR="009102E3" w:rsidRPr="007D775E">
              <w:rPr>
                <w:rStyle w:val="a6"/>
                <w:noProof/>
                <w:lang w:eastAsia="zh-CN"/>
              </w:rPr>
              <w:t>向下比较产生优越感</w:t>
            </w:r>
            <w:r w:rsidR="009102E3">
              <w:rPr>
                <w:noProof/>
                <w:webHidden/>
              </w:rPr>
              <w:tab/>
            </w:r>
            <w:r w:rsidR="009102E3">
              <w:rPr>
                <w:noProof/>
                <w:webHidden/>
              </w:rPr>
              <w:fldChar w:fldCharType="begin"/>
            </w:r>
            <w:r w:rsidR="009102E3">
              <w:rPr>
                <w:noProof/>
                <w:webHidden/>
              </w:rPr>
              <w:instrText xml:space="preserve"> PAGEREF _Toc162629639 \h </w:instrText>
            </w:r>
            <w:r w:rsidR="009102E3">
              <w:rPr>
                <w:noProof/>
                <w:webHidden/>
              </w:rPr>
            </w:r>
            <w:r w:rsidR="009102E3">
              <w:rPr>
                <w:noProof/>
                <w:webHidden/>
              </w:rPr>
              <w:fldChar w:fldCharType="separate"/>
            </w:r>
            <w:r w:rsidR="009102E3">
              <w:rPr>
                <w:noProof/>
                <w:webHidden/>
              </w:rPr>
              <w:t>17</w:t>
            </w:r>
            <w:r w:rsidR="009102E3">
              <w:rPr>
                <w:noProof/>
                <w:webHidden/>
              </w:rPr>
              <w:fldChar w:fldCharType="end"/>
            </w:r>
          </w:hyperlink>
        </w:p>
        <w:p w14:paraId="669F30F3" w14:textId="6D58BEF0"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0" w:history="1">
            <w:r w:rsidR="009102E3" w:rsidRPr="007D775E">
              <w:rPr>
                <w:rStyle w:val="a6"/>
                <w:noProof/>
                <w:lang w:eastAsia="zh-CN"/>
              </w:rPr>
              <w:t xml:space="preserve">2.2.4 </w:t>
            </w:r>
            <w:r w:rsidR="009102E3" w:rsidRPr="007D775E">
              <w:rPr>
                <w:rStyle w:val="a6"/>
                <w:noProof/>
                <w:lang w:eastAsia="zh-CN"/>
              </w:rPr>
              <w:t>感知到的优越感提升对生活满意度的评价</w:t>
            </w:r>
            <w:r w:rsidR="009102E3">
              <w:rPr>
                <w:noProof/>
                <w:webHidden/>
              </w:rPr>
              <w:tab/>
            </w:r>
            <w:r w:rsidR="009102E3">
              <w:rPr>
                <w:noProof/>
                <w:webHidden/>
              </w:rPr>
              <w:fldChar w:fldCharType="begin"/>
            </w:r>
            <w:r w:rsidR="009102E3">
              <w:rPr>
                <w:noProof/>
                <w:webHidden/>
              </w:rPr>
              <w:instrText xml:space="preserve"> PAGEREF _Toc162629640 \h </w:instrText>
            </w:r>
            <w:r w:rsidR="009102E3">
              <w:rPr>
                <w:noProof/>
                <w:webHidden/>
              </w:rPr>
            </w:r>
            <w:r w:rsidR="009102E3">
              <w:rPr>
                <w:noProof/>
                <w:webHidden/>
              </w:rPr>
              <w:fldChar w:fldCharType="separate"/>
            </w:r>
            <w:r w:rsidR="009102E3">
              <w:rPr>
                <w:noProof/>
                <w:webHidden/>
              </w:rPr>
              <w:t>18</w:t>
            </w:r>
            <w:r w:rsidR="009102E3">
              <w:rPr>
                <w:noProof/>
                <w:webHidden/>
              </w:rPr>
              <w:fldChar w:fldCharType="end"/>
            </w:r>
          </w:hyperlink>
        </w:p>
        <w:p w14:paraId="0425D95C" w14:textId="4423EC3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1" w:history="1">
            <w:r w:rsidR="009102E3" w:rsidRPr="007D775E">
              <w:rPr>
                <w:rStyle w:val="a6"/>
                <w:noProof/>
                <w:lang w:eastAsia="zh-CN"/>
              </w:rPr>
              <w:t xml:space="preserve">3.2 </w:t>
            </w:r>
            <w:r w:rsidR="009102E3" w:rsidRPr="007D775E">
              <w:rPr>
                <w:rStyle w:val="a6"/>
                <w:noProof/>
                <w:lang w:eastAsia="zh-CN"/>
              </w:rPr>
              <w:t>社会比较倾向的调节作用</w:t>
            </w:r>
            <w:r w:rsidR="009102E3">
              <w:rPr>
                <w:noProof/>
                <w:webHidden/>
              </w:rPr>
              <w:tab/>
            </w:r>
            <w:r w:rsidR="009102E3">
              <w:rPr>
                <w:noProof/>
                <w:webHidden/>
              </w:rPr>
              <w:fldChar w:fldCharType="begin"/>
            </w:r>
            <w:r w:rsidR="009102E3">
              <w:rPr>
                <w:noProof/>
                <w:webHidden/>
              </w:rPr>
              <w:instrText xml:space="preserve"> PAGEREF _Toc162629641 \h </w:instrText>
            </w:r>
            <w:r w:rsidR="009102E3">
              <w:rPr>
                <w:noProof/>
                <w:webHidden/>
              </w:rPr>
            </w:r>
            <w:r w:rsidR="009102E3">
              <w:rPr>
                <w:noProof/>
                <w:webHidden/>
              </w:rPr>
              <w:fldChar w:fldCharType="separate"/>
            </w:r>
            <w:r w:rsidR="009102E3">
              <w:rPr>
                <w:noProof/>
                <w:webHidden/>
              </w:rPr>
              <w:t>18</w:t>
            </w:r>
            <w:r w:rsidR="009102E3">
              <w:rPr>
                <w:noProof/>
                <w:webHidden/>
              </w:rPr>
              <w:fldChar w:fldCharType="end"/>
            </w:r>
          </w:hyperlink>
        </w:p>
        <w:p w14:paraId="3B10544C" w14:textId="45820AD6"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2" w:history="1">
            <w:r w:rsidR="009102E3" w:rsidRPr="007D775E">
              <w:rPr>
                <w:rStyle w:val="a6"/>
                <w:noProof/>
                <w:lang w:eastAsia="zh-CN"/>
              </w:rPr>
              <w:t xml:space="preserve">3.3 </w:t>
            </w:r>
            <w:r w:rsidR="009102E3" w:rsidRPr="007D775E">
              <w:rPr>
                <w:rStyle w:val="a6"/>
                <w:noProof/>
                <w:lang w:eastAsia="zh-CN"/>
              </w:rPr>
              <w:t>社会比较策略概念的引入</w:t>
            </w:r>
            <w:r w:rsidR="009102E3">
              <w:rPr>
                <w:noProof/>
                <w:webHidden/>
              </w:rPr>
              <w:tab/>
            </w:r>
            <w:r w:rsidR="009102E3">
              <w:rPr>
                <w:noProof/>
                <w:webHidden/>
              </w:rPr>
              <w:fldChar w:fldCharType="begin"/>
            </w:r>
            <w:r w:rsidR="009102E3">
              <w:rPr>
                <w:noProof/>
                <w:webHidden/>
              </w:rPr>
              <w:instrText xml:space="preserve"> PAGEREF _Toc162629642 \h </w:instrText>
            </w:r>
            <w:r w:rsidR="009102E3">
              <w:rPr>
                <w:noProof/>
                <w:webHidden/>
              </w:rPr>
            </w:r>
            <w:r w:rsidR="009102E3">
              <w:rPr>
                <w:noProof/>
                <w:webHidden/>
              </w:rPr>
              <w:fldChar w:fldCharType="separate"/>
            </w:r>
            <w:r w:rsidR="009102E3">
              <w:rPr>
                <w:noProof/>
                <w:webHidden/>
              </w:rPr>
              <w:t>19</w:t>
            </w:r>
            <w:r w:rsidR="009102E3">
              <w:rPr>
                <w:noProof/>
                <w:webHidden/>
              </w:rPr>
              <w:fldChar w:fldCharType="end"/>
            </w:r>
          </w:hyperlink>
        </w:p>
        <w:p w14:paraId="7C7EB216" w14:textId="03C84F3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3" w:history="1">
            <w:r w:rsidR="009102E3" w:rsidRPr="007D775E">
              <w:rPr>
                <w:rStyle w:val="a6"/>
                <w:noProof/>
                <w:lang w:val="en" w:eastAsia="zh-CN"/>
              </w:rPr>
              <w:t xml:space="preserve">3.4 </w:t>
            </w:r>
            <w:r w:rsidR="009102E3" w:rsidRPr="007D775E">
              <w:rPr>
                <w:rStyle w:val="a6"/>
                <w:noProof/>
                <w:lang w:val="en" w:eastAsia="zh-CN"/>
              </w:rPr>
              <w:t>研究框架</w:t>
            </w:r>
            <w:r w:rsidR="009102E3">
              <w:rPr>
                <w:noProof/>
                <w:webHidden/>
              </w:rPr>
              <w:tab/>
            </w:r>
            <w:r w:rsidR="009102E3">
              <w:rPr>
                <w:noProof/>
                <w:webHidden/>
              </w:rPr>
              <w:fldChar w:fldCharType="begin"/>
            </w:r>
            <w:r w:rsidR="009102E3">
              <w:rPr>
                <w:noProof/>
                <w:webHidden/>
              </w:rPr>
              <w:instrText xml:space="preserve"> PAGEREF _Toc162629643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2382E4F7" w14:textId="672F1D5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4" w:history="1">
            <w:r w:rsidR="009102E3" w:rsidRPr="007D775E">
              <w:rPr>
                <w:rStyle w:val="a6"/>
                <w:noProof/>
                <w:lang w:val="en" w:eastAsia="zh-CN"/>
              </w:rPr>
              <w:t xml:space="preserve">2.3.1 </w:t>
            </w:r>
            <w:r w:rsidR="009102E3" w:rsidRPr="007D775E">
              <w:rPr>
                <w:rStyle w:val="a6"/>
                <w:noProof/>
                <w:lang w:val="en" w:eastAsia="zh-CN"/>
              </w:rPr>
              <w:t>研究目的</w:t>
            </w:r>
            <w:r w:rsidR="009102E3">
              <w:rPr>
                <w:noProof/>
                <w:webHidden/>
              </w:rPr>
              <w:tab/>
            </w:r>
            <w:r w:rsidR="009102E3">
              <w:rPr>
                <w:noProof/>
                <w:webHidden/>
              </w:rPr>
              <w:fldChar w:fldCharType="begin"/>
            </w:r>
            <w:r w:rsidR="009102E3">
              <w:rPr>
                <w:noProof/>
                <w:webHidden/>
              </w:rPr>
              <w:instrText xml:space="preserve"> PAGEREF _Toc162629644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6F968BA7" w14:textId="27941DA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5" w:history="1">
            <w:r w:rsidR="009102E3" w:rsidRPr="007D775E">
              <w:rPr>
                <w:rStyle w:val="a6"/>
                <w:noProof/>
                <w:lang w:val="en" w:eastAsia="zh-CN"/>
              </w:rPr>
              <w:t xml:space="preserve">2.3.2 </w:t>
            </w:r>
            <w:r w:rsidR="009102E3" w:rsidRPr="007D775E">
              <w:rPr>
                <w:rStyle w:val="a6"/>
                <w:noProof/>
                <w:lang w:val="en" w:eastAsia="zh-CN"/>
              </w:rPr>
              <w:t>研究假设</w:t>
            </w:r>
            <w:r w:rsidR="009102E3">
              <w:rPr>
                <w:noProof/>
                <w:webHidden/>
              </w:rPr>
              <w:tab/>
            </w:r>
            <w:r w:rsidR="009102E3">
              <w:rPr>
                <w:noProof/>
                <w:webHidden/>
              </w:rPr>
              <w:fldChar w:fldCharType="begin"/>
            </w:r>
            <w:r w:rsidR="009102E3">
              <w:rPr>
                <w:noProof/>
                <w:webHidden/>
              </w:rPr>
              <w:instrText xml:space="preserve"> PAGEREF _Toc162629645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7D788125" w14:textId="3BB01FA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6" w:history="1">
            <w:r w:rsidR="009102E3" w:rsidRPr="007D775E">
              <w:rPr>
                <w:rStyle w:val="a6"/>
                <w:noProof/>
                <w:lang w:val="en" w:eastAsia="zh-CN"/>
              </w:rPr>
              <w:t xml:space="preserve">2.3.3 </w:t>
            </w:r>
            <w:r w:rsidR="009102E3" w:rsidRPr="007D775E">
              <w:rPr>
                <w:rStyle w:val="a6"/>
                <w:noProof/>
                <w:lang w:val="en" w:eastAsia="zh-CN"/>
              </w:rPr>
              <w:t>总体研究设计</w:t>
            </w:r>
            <w:r w:rsidR="009102E3">
              <w:rPr>
                <w:noProof/>
                <w:webHidden/>
              </w:rPr>
              <w:tab/>
            </w:r>
            <w:r w:rsidR="009102E3">
              <w:rPr>
                <w:noProof/>
                <w:webHidden/>
              </w:rPr>
              <w:fldChar w:fldCharType="begin"/>
            </w:r>
            <w:r w:rsidR="009102E3">
              <w:rPr>
                <w:noProof/>
                <w:webHidden/>
              </w:rPr>
              <w:instrText xml:space="preserve"> PAGEREF _Toc162629646 \h </w:instrText>
            </w:r>
            <w:r w:rsidR="009102E3">
              <w:rPr>
                <w:noProof/>
                <w:webHidden/>
              </w:rPr>
            </w:r>
            <w:r w:rsidR="009102E3">
              <w:rPr>
                <w:noProof/>
                <w:webHidden/>
              </w:rPr>
              <w:fldChar w:fldCharType="separate"/>
            </w:r>
            <w:r w:rsidR="009102E3">
              <w:rPr>
                <w:noProof/>
                <w:webHidden/>
              </w:rPr>
              <w:t>22</w:t>
            </w:r>
            <w:r w:rsidR="009102E3">
              <w:rPr>
                <w:noProof/>
                <w:webHidden/>
              </w:rPr>
              <w:fldChar w:fldCharType="end"/>
            </w:r>
          </w:hyperlink>
        </w:p>
        <w:p w14:paraId="12FF75D6" w14:textId="313C1A5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7" w:history="1">
            <w:r w:rsidR="009102E3" w:rsidRPr="007D775E">
              <w:rPr>
                <w:rStyle w:val="a6"/>
                <w:noProof/>
                <w:lang w:eastAsia="zh-CN"/>
              </w:rPr>
              <w:t xml:space="preserve">2.3.4 </w:t>
            </w:r>
            <w:r w:rsidR="009102E3" w:rsidRPr="007D775E">
              <w:rPr>
                <w:rStyle w:val="a6"/>
                <w:noProof/>
                <w:lang w:eastAsia="zh-CN"/>
              </w:rPr>
              <w:t>研究流程</w:t>
            </w:r>
            <w:r w:rsidR="009102E3">
              <w:rPr>
                <w:noProof/>
                <w:webHidden/>
              </w:rPr>
              <w:tab/>
            </w:r>
            <w:r w:rsidR="009102E3">
              <w:rPr>
                <w:noProof/>
                <w:webHidden/>
              </w:rPr>
              <w:fldChar w:fldCharType="begin"/>
            </w:r>
            <w:r w:rsidR="009102E3">
              <w:rPr>
                <w:noProof/>
                <w:webHidden/>
              </w:rPr>
              <w:instrText xml:space="preserve"> PAGEREF _Toc162629647 \h </w:instrText>
            </w:r>
            <w:r w:rsidR="009102E3">
              <w:rPr>
                <w:noProof/>
                <w:webHidden/>
              </w:rPr>
            </w:r>
            <w:r w:rsidR="009102E3">
              <w:rPr>
                <w:noProof/>
                <w:webHidden/>
              </w:rPr>
              <w:fldChar w:fldCharType="separate"/>
            </w:r>
            <w:r w:rsidR="009102E3">
              <w:rPr>
                <w:noProof/>
                <w:webHidden/>
              </w:rPr>
              <w:t>24</w:t>
            </w:r>
            <w:r w:rsidR="009102E3">
              <w:rPr>
                <w:noProof/>
                <w:webHidden/>
              </w:rPr>
              <w:fldChar w:fldCharType="end"/>
            </w:r>
          </w:hyperlink>
        </w:p>
        <w:p w14:paraId="6D583CED" w14:textId="682873EF"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48" w:history="1">
            <w:r w:rsidR="009102E3" w:rsidRPr="007D775E">
              <w:rPr>
                <w:rStyle w:val="a6"/>
                <w:noProof/>
                <w:lang w:eastAsia="zh-CN"/>
              </w:rPr>
              <w:t>第四章</w:t>
            </w:r>
            <w:r w:rsidR="009102E3" w:rsidRPr="007D775E">
              <w:rPr>
                <w:rStyle w:val="a6"/>
                <w:noProof/>
                <w:lang w:eastAsia="zh-CN"/>
              </w:rPr>
              <w:t xml:space="preserve"> </w:t>
            </w:r>
            <w:r w:rsidR="009102E3" w:rsidRPr="007D775E">
              <w:rPr>
                <w:rStyle w:val="a6"/>
                <w:noProof/>
                <w:lang w:eastAsia="zh-CN"/>
              </w:rPr>
              <w:t>研究一：问卷的修订及信效度检验</w:t>
            </w:r>
            <w:r w:rsidR="009102E3">
              <w:rPr>
                <w:noProof/>
                <w:webHidden/>
              </w:rPr>
              <w:tab/>
            </w:r>
            <w:r w:rsidR="009102E3">
              <w:rPr>
                <w:noProof/>
                <w:webHidden/>
              </w:rPr>
              <w:fldChar w:fldCharType="begin"/>
            </w:r>
            <w:r w:rsidR="009102E3">
              <w:rPr>
                <w:noProof/>
                <w:webHidden/>
              </w:rPr>
              <w:instrText xml:space="preserve"> PAGEREF _Toc162629648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6D26340D" w14:textId="545FE93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9" w:history="1">
            <w:r w:rsidR="009102E3" w:rsidRPr="007D775E">
              <w:rPr>
                <w:rStyle w:val="a6"/>
                <w:noProof/>
                <w:lang w:eastAsia="zh-CN"/>
              </w:rPr>
              <w:t xml:space="preserve">4.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49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6DA7BC8C" w14:textId="5E1EDDF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0" w:history="1">
            <w:r w:rsidR="009102E3" w:rsidRPr="007D775E">
              <w:rPr>
                <w:rStyle w:val="a6"/>
                <w:noProof/>
                <w:lang w:eastAsia="zh-CN"/>
              </w:rPr>
              <w:t xml:space="preserve">4.2 </w:t>
            </w:r>
            <w:r w:rsidR="009102E3" w:rsidRPr="007D775E">
              <w:rPr>
                <w:rStyle w:val="a6"/>
                <w:noProof/>
                <w:lang w:eastAsia="zh-CN"/>
              </w:rPr>
              <w:t>研究方法</w:t>
            </w:r>
            <w:r w:rsidR="009102E3">
              <w:rPr>
                <w:noProof/>
                <w:webHidden/>
              </w:rPr>
              <w:tab/>
            </w:r>
            <w:r w:rsidR="009102E3">
              <w:rPr>
                <w:noProof/>
                <w:webHidden/>
              </w:rPr>
              <w:fldChar w:fldCharType="begin"/>
            </w:r>
            <w:r w:rsidR="009102E3">
              <w:rPr>
                <w:noProof/>
                <w:webHidden/>
              </w:rPr>
              <w:instrText xml:space="preserve"> PAGEREF _Toc162629650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56F9415E" w14:textId="11C3E91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1" w:history="1">
            <w:r w:rsidR="009102E3" w:rsidRPr="007D775E">
              <w:rPr>
                <w:rStyle w:val="a6"/>
                <w:noProof/>
                <w:lang w:eastAsia="zh-CN"/>
              </w:rPr>
              <w:t xml:space="preserve">4.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51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334D8C64" w14:textId="5FE1E25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2" w:history="1">
            <w:r w:rsidR="009102E3" w:rsidRPr="007D775E">
              <w:rPr>
                <w:rStyle w:val="a6"/>
                <w:noProof/>
                <w:lang w:eastAsia="zh-CN"/>
              </w:rPr>
              <w:t xml:space="preserve">4.2.2 </w:t>
            </w:r>
            <w:r w:rsidR="009102E3" w:rsidRPr="007D775E">
              <w:rPr>
                <w:rStyle w:val="a6"/>
                <w:noProof/>
                <w:lang w:eastAsia="zh-CN"/>
              </w:rPr>
              <w:t>研究流程</w:t>
            </w:r>
            <w:r w:rsidR="009102E3">
              <w:rPr>
                <w:noProof/>
                <w:webHidden/>
              </w:rPr>
              <w:tab/>
            </w:r>
            <w:r w:rsidR="009102E3">
              <w:rPr>
                <w:noProof/>
                <w:webHidden/>
              </w:rPr>
              <w:fldChar w:fldCharType="begin"/>
            </w:r>
            <w:r w:rsidR="009102E3">
              <w:rPr>
                <w:noProof/>
                <w:webHidden/>
              </w:rPr>
              <w:instrText xml:space="preserve"> PAGEREF _Toc162629652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410F989E" w14:textId="48EAA84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3" w:history="1">
            <w:r w:rsidR="009102E3" w:rsidRPr="007D775E">
              <w:rPr>
                <w:rStyle w:val="a6"/>
                <w:noProof/>
                <w:lang w:eastAsia="zh-CN"/>
              </w:rPr>
              <w:t xml:space="preserve">4.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53 \h </w:instrText>
            </w:r>
            <w:r w:rsidR="009102E3">
              <w:rPr>
                <w:noProof/>
                <w:webHidden/>
              </w:rPr>
            </w:r>
            <w:r w:rsidR="009102E3">
              <w:rPr>
                <w:noProof/>
                <w:webHidden/>
              </w:rPr>
              <w:fldChar w:fldCharType="separate"/>
            </w:r>
            <w:r w:rsidR="009102E3">
              <w:rPr>
                <w:noProof/>
                <w:webHidden/>
              </w:rPr>
              <w:t>27</w:t>
            </w:r>
            <w:r w:rsidR="009102E3">
              <w:rPr>
                <w:noProof/>
                <w:webHidden/>
              </w:rPr>
              <w:fldChar w:fldCharType="end"/>
            </w:r>
          </w:hyperlink>
        </w:p>
        <w:p w14:paraId="0E5EB965" w14:textId="5988FB7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4" w:history="1">
            <w:r w:rsidR="009102E3" w:rsidRPr="007D775E">
              <w:rPr>
                <w:rStyle w:val="a6"/>
                <w:noProof/>
                <w:lang w:eastAsia="zh-CN"/>
              </w:rPr>
              <w:t>4</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54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62FB22EB" w14:textId="507CA831"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5" w:history="1">
            <w:r w:rsidR="009102E3" w:rsidRPr="007D775E">
              <w:rPr>
                <w:rStyle w:val="a6"/>
                <w:noProof/>
                <w:lang w:eastAsia="zh-CN"/>
              </w:rPr>
              <w:t xml:space="preserve">4.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55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5777794C" w14:textId="41AA06A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6" w:history="1">
            <w:r w:rsidR="009102E3" w:rsidRPr="007D775E">
              <w:rPr>
                <w:rStyle w:val="a6"/>
                <w:noProof/>
                <w:lang w:eastAsia="zh-CN"/>
              </w:rPr>
              <w:t xml:space="preserve">4.3.1 </w:t>
            </w:r>
            <w:r w:rsidR="009102E3" w:rsidRPr="007D775E">
              <w:rPr>
                <w:rStyle w:val="a6"/>
                <w:noProof/>
                <w:lang w:eastAsia="zh-CN"/>
              </w:rPr>
              <w:t>问卷信效度（初测）</w:t>
            </w:r>
            <w:r w:rsidR="009102E3">
              <w:rPr>
                <w:noProof/>
                <w:webHidden/>
              </w:rPr>
              <w:tab/>
            </w:r>
            <w:r w:rsidR="009102E3">
              <w:rPr>
                <w:noProof/>
                <w:webHidden/>
              </w:rPr>
              <w:fldChar w:fldCharType="begin"/>
            </w:r>
            <w:r w:rsidR="009102E3">
              <w:rPr>
                <w:noProof/>
                <w:webHidden/>
              </w:rPr>
              <w:instrText xml:space="preserve"> PAGEREF _Toc162629656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1D752FFA" w14:textId="69F14A0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7" w:history="1">
            <w:r w:rsidR="009102E3" w:rsidRPr="007D775E">
              <w:rPr>
                <w:rStyle w:val="a6"/>
                <w:noProof/>
                <w:lang w:eastAsia="zh-CN"/>
              </w:rPr>
              <w:t xml:space="preserve">4.3.2 </w:t>
            </w:r>
            <w:r w:rsidR="009102E3" w:rsidRPr="007D775E">
              <w:rPr>
                <w:rStyle w:val="a6"/>
                <w:noProof/>
                <w:lang w:eastAsia="zh-CN"/>
              </w:rPr>
              <w:t>问卷信效度（复测）</w:t>
            </w:r>
            <w:r w:rsidR="009102E3">
              <w:rPr>
                <w:noProof/>
                <w:webHidden/>
              </w:rPr>
              <w:tab/>
            </w:r>
            <w:r w:rsidR="009102E3">
              <w:rPr>
                <w:noProof/>
                <w:webHidden/>
              </w:rPr>
              <w:fldChar w:fldCharType="begin"/>
            </w:r>
            <w:r w:rsidR="009102E3">
              <w:rPr>
                <w:noProof/>
                <w:webHidden/>
              </w:rPr>
              <w:instrText xml:space="preserve"> PAGEREF _Toc162629657 \h </w:instrText>
            </w:r>
            <w:r w:rsidR="009102E3">
              <w:rPr>
                <w:noProof/>
                <w:webHidden/>
              </w:rPr>
            </w:r>
            <w:r w:rsidR="009102E3">
              <w:rPr>
                <w:noProof/>
                <w:webHidden/>
              </w:rPr>
              <w:fldChar w:fldCharType="separate"/>
            </w:r>
            <w:r w:rsidR="009102E3">
              <w:rPr>
                <w:noProof/>
                <w:webHidden/>
              </w:rPr>
              <w:t>32</w:t>
            </w:r>
            <w:r w:rsidR="009102E3">
              <w:rPr>
                <w:noProof/>
                <w:webHidden/>
              </w:rPr>
              <w:fldChar w:fldCharType="end"/>
            </w:r>
          </w:hyperlink>
        </w:p>
        <w:p w14:paraId="33BE5BB8" w14:textId="4732D1EE"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8" w:history="1">
            <w:r w:rsidR="009102E3" w:rsidRPr="007D775E">
              <w:rPr>
                <w:rStyle w:val="a6"/>
                <w:noProof/>
                <w:lang w:eastAsia="zh-CN"/>
              </w:rPr>
              <w:t>4</w:t>
            </w:r>
            <w:r w:rsidR="009102E3" w:rsidRPr="007D775E">
              <w:rPr>
                <w:rStyle w:val="a6"/>
                <w:noProof/>
              </w:rPr>
              <w:t>.</w:t>
            </w:r>
            <w:r w:rsidR="009102E3" w:rsidRPr="007D775E">
              <w:rPr>
                <w:rStyle w:val="a6"/>
                <w:noProof/>
                <w:lang w:eastAsia="zh-CN"/>
              </w:rPr>
              <w:t>4</w:t>
            </w:r>
            <w:r w:rsidR="009102E3" w:rsidRPr="007D775E">
              <w:rPr>
                <w:rStyle w:val="a6"/>
                <w:noProof/>
              </w:rPr>
              <w:t xml:space="preserve"> </w:t>
            </w:r>
            <w:r w:rsidR="009102E3" w:rsidRPr="007D775E">
              <w:rPr>
                <w:rStyle w:val="a6"/>
                <w:noProof/>
              </w:rPr>
              <w:t>讨论</w:t>
            </w:r>
            <w:r w:rsidR="009102E3">
              <w:rPr>
                <w:noProof/>
                <w:webHidden/>
              </w:rPr>
              <w:tab/>
            </w:r>
            <w:r w:rsidR="009102E3">
              <w:rPr>
                <w:noProof/>
                <w:webHidden/>
              </w:rPr>
              <w:fldChar w:fldCharType="begin"/>
            </w:r>
            <w:r w:rsidR="009102E3">
              <w:rPr>
                <w:noProof/>
                <w:webHidden/>
              </w:rPr>
              <w:instrText xml:space="preserve"> PAGEREF _Toc162629658 \h </w:instrText>
            </w:r>
            <w:r w:rsidR="009102E3">
              <w:rPr>
                <w:noProof/>
                <w:webHidden/>
              </w:rPr>
            </w:r>
            <w:r w:rsidR="009102E3">
              <w:rPr>
                <w:noProof/>
                <w:webHidden/>
              </w:rPr>
              <w:fldChar w:fldCharType="separate"/>
            </w:r>
            <w:r w:rsidR="009102E3">
              <w:rPr>
                <w:noProof/>
                <w:webHidden/>
              </w:rPr>
              <w:t>34</w:t>
            </w:r>
            <w:r w:rsidR="009102E3">
              <w:rPr>
                <w:noProof/>
                <w:webHidden/>
              </w:rPr>
              <w:fldChar w:fldCharType="end"/>
            </w:r>
          </w:hyperlink>
        </w:p>
        <w:p w14:paraId="28D169C7" w14:textId="25502CD4"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59" w:history="1">
            <w:r w:rsidR="009102E3" w:rsidRPr="007D775E">
              <w:rPr>
                <w:rStyle w:val="a6"/>
                <w:noProof/>
                <w:lang w:eastAsia="zh-CN"/>
              </w:rPr>
              <w:t>第五章</w:t>
            </w:r>
            <w:r w:rsidR="009102E3" w:rsidRPr="007D775E">
              <w:rPr>
                <w:rStyle w:val="a6"/>
                <w:noProof/>
                <w:lang w:eastAsia="zh-CN"/>
              </w:rPr>
              <w:t xml:space="preserve"> </w:t>
            </w:r>
            <w:r w:rsidR="009102E3" w:rsidRPr="007D775E">
              <w:rPr>
                <w:rStyle w:val="a6"/>
                <w:noProof/>
                <w:lang w:eastAsia="zh-CN"/>
              </w:rPr>
              <w:t>研究二：社会比较倾向与生活满意度的元分析</w:t>
            </w:r>
            <w:r w:rsidR="009102E3">
              <w:rPr>
                <w:noProof/>
                <w:webHidden/>
              </w:rPr>
              <w:tab/>
            </w:r>
            <w:r w:rsidR="009102E3">
              <w:rPr>
                <w:noProof/>
                <w:webHidden/>
              </w:rPr>
              <w:fldChar w:fldCharType="begin"/>
            </w:r>
            <w:r w:rsidR="009102E3">
              <w:rPr>
                <w:noProof/>
                <w:webHidden/>
              </w:rPr>
              <w:instrText xml:space="preserve"> PAGEREF _Toc162629659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04D3B929" w14:textId="36A1944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0" w:history="1">
            <w:r w:rsidR="009102E3" w:rsidRPr="007D775E">
              <w:rPr>
                <w:rStyle w:val="a6"/>
                <w:noProof/>
                <w:lang w:eastAsia="zh-CN"/>
              </w:rPr>
              <w:t xml:space="preserve">5.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60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49730068" w14:textId="39CC5E3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1" w:history="1">
            <w:r w:rsidR="009102E3" w:rsidRPr="007D775E">
              <w:rPr>
                <w:rStyle w:val="a6"/>
                <w:noProof/>
                <w:lang w:eastAsia="zh-CN"/>
              </w:rPr>
              <w:t xml:space="preserve">5.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61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5BE37D8E" w14:textId="6610B1C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2" w:history="1">
            <w:r w:rsidR="009102E3" w:rsidRPr="007D775E">
              <w:rPr>
                <w:rStyle w:val="a6"/>
                <w:noProof/>
                <w:lang w:eastAsia="zh-CN"/>
              </w:rPr>
              <w:t xml:space="preserve">5.2.1 </w:t>
            </w:r>
            <w:r w:rsidR="009102E3" w:rsidRPr="007D775E">
              <w:rPr>
                <w:rStyle w:val="a6"/>
                <w:noProof/>
                <w:lang w:eastAsia="zh-CN"/>
              </w:rPr>
              <w:t>文献搜索</w:t>
            </w:r>
            <w:r w:rsidR="009102E3">
              <w:rPr>
                <w:noProof/>
                <w:webHidden/>
              </w:rPr>
              <w:tab/>
            </w:r>
            <w:r w:rsidR="009102E3">
              <w:rPr>
                <w:noProof/>
                <w:webHidden/>
              </w:rPr>
              <w:fldChar w:fldCharType="begin"/>
            </w:r>
            <w:r w:rsidR="009102E3">
              <w:rPr>
                <w:noProof/>
                <w:webHidden/>
              </w:rPr>
              <w:instrText xml:space="preserve"> PAGEREF _Toc162629662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4154A061" w14:textId="50E031C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3" w:history="1">
            <w:r w:rsidR="009102E3" w:rsidRPr="007D775E">
              <w:rPr>
                <w:rStyle w:val="a6"/>
                <w:noProof/>
                <w:lang w:eastAsia="zh-CN"/>
              </w:rPr>
              <w:t xml:space="preserve">5.2.1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63 \h </w:instrText>
            </w:r>
            <w:r w:rsidR="009102E3">
              <w:rPr>
                <w:noProof/>
                <w:webHidden/>
              </w:rPr>
            </w:r>
            <w:r w:rsidR="009102E3">
              <w:rPr>
                <w:noProof/>
                <w:webHidden/>
              </w:rPr>
              <w:fldChar w:fldCharType="separate"/>
            </w:r>
            <w:r w:rsidR="009102E3">
              <w:rPr>
                <w:noProof/>
                <w:webHidden/>
              </w:rPr>
              <w:t>36</w:t>
            </w:r>
            <w:r w:rsidR="009102E3">
              <w:rPr>
                <w:noProof/>
                <w:webHidden/>
              </w:rPr>
              <w:fldChar w:fldCharType="end"/>
            </w:r>
          </w:hyperlink>
        </w:p>
        <w:p w14:paraId="66998360" w14:textId="6F4249F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4" w:history="1">
            <w:r w:rsidR="009102E3" w:rsidRPr="007D775E">
              <w:rPr>
                <w:rStyle w:val="a6"/>
                <w:noProof/>
                <w:lang w:eastAsia="zh-CN"/>
              </w:rPr>
              <w:t xml:space="preserve">5.2.2 </w:t>
            </w:r>
            <w:r w:rsidR="009102E3" w:rsidRPr="007D775E">
              <w:rPr>
                <w:rStyle w:val="a6"/>
                <w:noProof/>
                <w:lang w:eastAsia="zh-CN"/>
              </w:rPr>
              <w:t>数据分析</w:t>
            </w:r>
            <w:r w:rsidR="009102E3">
              <w:rPr>
                <w:noProof/>
                <w:webHidden/>
              </w:rPr>
              <w:tab/>
            </w:r>
            <w:r w:rsidR="009102E3">
              <w:rPr>
                <w:noProof/>
                <w:webHidden/>
              </w:rPr>
              <w:fldChar w:fldCharType="begin"/>
            </w:r>
            <w:r w:rsidR="009102E3">
              <w:rPr>
                <w:noProof/>
                <w:webHidden/>
              </w:rPr>
              <w:instrText xml:space="preserve"> PAGEREF _Toc162629664 \h </w:instrText>
            </w:r>
            <w:r w:rsidR="009102E3">
              <w:rPr>
                <w:noProof/>
                <w:webHidden/>
              </w:rPr>
            </w:r>
            <w:r w:rsidR="009102E3">
              <w:rPr>
                <w:noProof/>
                <w:webHidden/>
              </w:rPr>
              <w:fldChar w:fldCharType="separate"/>
            </w:r>
            <w:r w:rsidR="009102E3">
              <w:rPr>
                <w:noProof/>
                <w:webHidden/>
              </w:rPr>
              <w:t>36</w:t>
            </w:r>
            <w:r w:rsidR="009102E3">
              <w:rPr>
                <w:noProof/>
                <w:webHidden/>
              </w:rPr>
              <w:fldChar w:fldCharType="end"/>
            </w:r>
          </w:hyperlink>
        </w:p>
        <w:p w14:paraId="2A51E76C" w14:textId="5D5BDB8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5" w:history="1">
            <w:r w:rsidR="009102E3" w:rsidRPr="007D775E">
              <w:rPr>
                <w:rStyle w:val="a6"/>
                <w:noProof/>
                <w:lang w:eastAsia="zh-CN"/>
              </w:rPr>
              <w:t xml:space="preserve">5.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65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2327E324" w14:textId="4A6FCF1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6" w:history="1">
            <w:r w:rsidR="009102E3" w:rsidRPr="007D775E">
              <w:rPr>
                <w:rStyle w:val="a6"/>
                <w:noProof/>
                <w:lang w:eastAsia="zh-CN"/>
              </w:rPr>
              <w:t xml:space="preserve">5.3.1 </w:t>
            </w:r>
            <w:r w:rsidR="009102E3" w:rsidRPr="007D775E">
              <w:rPr>
                <w:rStyle w:val="a6"/>
                <w:noProof/>
                <w:lang w:eastAsia="zh-CN"/>
              </w:rPr>
              <w:t>总体效应</w:t>
            </w:r>
            <w:r w:rsidR="009102E3">
              <w:rPr>
                <w:noProof/>
                <w:webHidden/>
              </w:rPr>
              <w:tab/>
            </w:r>
            <w:r w:rsidR="009102E3">
              <w:rPr>
                <w:noProof/>
                <w:webHidden/>
              </w:rPr>
              <w:fldChar w:fldCharType="begin"/>
            </w:r>
            <w:r w:rsidR="009102E3">
              <w:rPr>
                <w:noProof/>
                <w:webHidden/>
              </w:rPr>
              <w:instrText xml:space="preserve"> PAGEREF _Toc162629666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4C41ABCD" w14:textId="60033A5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7" w:history="1">
            <w:r w:rsidR="009102E3" w:rsidRPr="007D775E">
              <w:rPr>
                <w:rStyle w:val="a6"/>
                <w:noProof/>
                <w:lang w:eastAsia="zh-CN"/>
              </w:rPr>
              <w:t xml:space="preserve">5.3.2 </w:t>
            </w:r>
            <w:r w:rsidR="009102E3" w:rsidRPr="007D775E">
              <w:rPr>
                <w:rStyle w:val="a6"/>
                <w:noProof/>
                <w:lang w:eastAsia="zh-CN"/>
              </w:rPr>
              <w:t>敏感度分析</w:t>
            </w:r>
            <w:r w:rsidR="009102E3">
              <w:rPr>
                <w:noProof/>
                <w:webHidden/>
              </w:rPr>
              <w:tab/>
            </w:r>
            <w:r w:rsidR="009102E3">
              <w:rPr>
                <w:noProof/>
                <w:webHidden/>
              </w:rPr>
              <w:fldChar w:fldCharType="begin"/>
            </w:r>
            <w:r w:rsidR="009102E3">
              <w:rPr>
                <w:noProof/>
                <w:webHidden/>
              </w:rPr>
              <w:instrText xml:space="preserve"> PAGEREF _Toc162629667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0E68BB81" w14:textId="024A42C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8" w:history="1">
            <w:r w:rsidR="009102E3" w:rsidRPr="007D775E">
              <w:rPr>
                <w:rStyle w:val="a6"/>
                <w:noProof/>
                <w:lang w:eastAsia="zh-CN"/>
              </w:rPr>
              <w:t xml:space="preserve">5.3.3 </w:t>
            </w:r>
            <w:r w:rsidR="009102E3" w:rsidRPr="007D775E">
              <w:rPr>
                <w:rStyle w:val="a6"/>
                <w:noProof/>
                <w:lang w:eastAsia="zh-CN"/>
              </w:rPr>
              <w:t>发表偏倚</w:t>
            </w:r>
            <w:r w:rsidR="009102E3">
              <w:rPr>
                <w:noProof/>
                <w:webHidden/>
              </w:rPr>
              <w:tab/>
            </w:r>
            <w:r w:rsidR="009102E3">
              <w:rPr>
                <w:noProof/>
                <w:webHidden/>
              </w:rPr>
              <w:fldChar w:fldCharType="begin"/>
            </w:r>
            <w:r w:rsidR="009102E3">
              <w:rPr>
                <w:noProof/>
                <w:webHidden/>
              </w:rPr>
              <w:instrText xml:space="preserve"> PAGEREF _Toc162629668 \h </w:instrText>
            </w:r>
            <w:r w:rsidR="009102E3">
              <w:rPr>
                <w:noProof/>
                <w:webHidden/>
              </w:rPr>
            </w:r>
            <w:r w:rsidR="009102E3">
              <w:rPr>
                <w:noProof/>
                <w:webHidden/>
              </w:rPr>
              <w:fldChar w:fldCharType="separate"/>
            </w:r>
            <w:r w:rsidR="009102E3">
              <w:rPr>
                <w:noProof/>
                <w:webHidden/>
              </w:rPr>
              <w:t>38</w:t>
            </w:r>
            <w:r w:rsidR="009102E3">
              <w:rPr>
                <w:noProof/>
                <w:webHidden/>
              </w:rPr>
              <w:fldChar w:fldCharType="end"/>
            </w:r>
          </w:hyperlink>
        </w:p>
        <w:p w14:paraId="62EE0A25" w14:textId="3EE05CD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9" w:history="1">
            <w:r w:rsidR="009102E3" w:rsidRPr="007D775E">
              <w:rPr>
                <w:rStyle w:val="a6"/>
                <w:noProof/>
                <w:lang w:eastAsia="zh-CN"/>
              </w:rPr>
              <w:t xml:space="preserve">5.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69 \h </w:instrText>
            </w:r>
            <w:r w:rsidR="009102E3">
              <w:rPr>
                <w:noProof/>
                <w:webHidden/>
              </w:rPr>
            </w:r>
            <w:r w:rsidR="009102E3">
              <w:rPr>
                <w:noProof/>
                <w:webHidden/>
              </w:rPr>
              <w:fldChar w:fldCharType="separate"/>
            </w:r>
            <w:r w:rsidR="009102E3">
              <w:rPr>
                <w:noProof/>
                <w:webHidden/>
              </w:rPr>
              <w:t>40</w:t>
            </w:r>
            <w:r w:rsidR="009102E3">
              <w:rPr>
                <w:noProof/>
                <w:webHidden/>
              </w:rPr>
              <w:fldChar w:fldCharType="end"/>
            </w:r>
          </w:hyperlink>
        </w:p>
        <w:p w14:paraId="610815D1" w14:textId="5B460677"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70" w:history="1">
            <w:r w:rsidR="009102E3" w:rsidRPr="007D775E">
              <w:rPr>
                <w:rStyle w:val="a6"/>
                <w:noProof/>
                <w:lang w:eastAsia="zh-CN"/>
              </w:rPr>
              <w:t>第六章</w:t>
            </w:r>
            <w:r w:rsidR="009102E3" w:rsidRPr="007D775E">
              <w:rPr>
                <w:rStyle w:val="a6"/>
                <w:noProof/>
                <w:lang w:eastAsia="zh-CN"/>
              </w:rPr>
              <w:t xml:space="preserve"> </w:t>
            </w:r>
            <w:r w:rsidR="009102E3" w:rsidRPr="007D775E">
              <w:rPr>
                <w:rStyle w:val="a6"/>
                <w:noProof/>
                <w:lang w:eastAsia="zh-CN"/>
              </w:rPr>
              <w:t>研究三：社会比较与生活满意度的并列中介模型</w:t>
            </w:r>
            <w:r w:rsidR="009102E3">
              <w:rPr>
                <w:noProof/>
                <w:webHidden/>
              </w:rPr>
              <w:tab/>
            </w:r>
            <w:r w:rsidR="009102E3">
              <w:rPr>
                <w:noProof/>
                <w:webHidden/>
              </w:rPr>
              <w:fldChar w:fldCharType="begin"/>
            </w:r>
            <w:r w:rsidR="009102E3">
              <w:rPr>
                <w:noProof/>
                <w:webHidden/>
              </w:rPr>
              <w:instrText xml:space="preserve"> PAGEREF _Toc162629670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0E39CDBE" w14:textId="7469A42A"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1" w:history="1">
            <w:r w:rsidR="009102E3" w:rsidRPr="007D775E">
              <w:rPr>
                <w:rStyle w:val="a6"/>
                <w:noProof/>
                <w:lang w:eastAsia="zh-CN"/>
              </w:rPr>
              <w:t xml:space="preserve">6.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71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5A96AB31" w14:textId="72411BF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2" w:history="1">
            <w:r w:rsidR="009102E3" w:rsidRPr="007D775E">
              <w:rPr>
                <w:rStyle w:val="a6"/>
                <w:noProof/>
                <w:lang w:eastAsia="zh-CN"/>
              </w:rPr>
              <w:t xml:space="preserve">6.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72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61326757" w14:textId="6FFE552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3" w:history="1">
            <w:r w:rsidR="009102E3" w:rsidRPr="007D775E">
              <w:rPr>
                <w:rStyle w:val="a6"/>
                <w:noProof/>
                <w:lang w:eastAsia="zh-CN"/>
              </w:rPr>
              <w:t xml:space="preserve">6.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73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65B36E10" w14:textId="55D8249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4" w:history="1">
            <w:r w:rsidR="009102E3" w:rsidRPr="007D775E">
              <w:rPr>
                <w:rStyle w:val="a6"/>
                <w:noProof/>
                <w:lang w:eastAsia="zh-CN"/>
              </w:rPr>
              <w:t xml:space="preserve">6.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674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2F924683" w14:textId="0BE389D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5" w:history="1">
            <w:r w:rsidR="009102E3" w:rsidRPr="007D775E">
              <w:rPr>
                <w:rStyle w:val="a6"/>
                <w:noProof/>
                <w:lang w:eastAsia="zh-CN"/>
              </w:rPr>
              <w:t xml:space="preserve">6.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75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19A7DC3F" w14:textId="44ADE40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6" w:history="1">
            <w:r w:rsidR="009102E3" w:rsidRPr="007D775E">
              <w:rPr>
                <w:rStyle w:val="a6"/>
                <w:noProof/>
                <w:lang w:eastAsia="zh-CN"/>
              </w:rPr>
              <w:t>6</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76 \h </w:instrText>
            </w:r>
            <w:r w:rsidR="009102E3">
              <w:rPr>
                <w:noProof/>
                <w:webHidden/>
              </w:rPr>
            </w:r>
            <w:r w:rsidR="009102E3">
              <w:rPr>
                <w:noProof/>
                <w:webHidden/>
              </w:rPr>
              <w:fldChar w:fldCharType="separate"/>
            </w:r>
            <w:r w:rsidR="009102E3">
              <w:rPr>
                <w:noProof/>
                <w:webHidden/>
              </w:rPr>
              <w:t>43</w:t>
            </w:r>
            <w:r w:rsidR="009102E3">
              <w:rPr>
                <w:noProof/>
                <w:webHidden/>
              </w:rPr>
              <w:fldChar w:fldCharType="end"/>
            </w:r>
          </w:hyperlink>
        </w:p>
        <w:p w14:paraId="57B90965" w14:textId="34122615"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7" w:history="1">
            <w:r w:rsidR="009102E3" w:rsidRPr="007D775E">
              <w:rPr>
                <w:rStyle w:val="a6"/>
                <w:noProof/>
                <w:lang w:eastAsia="zh-CN"/>
              </w:rPr>
              <w:t xml:space="preserve">6.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77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70AA3D7B" w14:textId="4E8075D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8" w:history="1">
            <w:r w:rsidR="009102E3" w:rsidRPr="007D775E">
              <w:rPr>
                <w:rStyle w:val="a6"/>
                <w:noProof/>
                <w:lang w:eastAsia="zh-CN"/>
              </w:rPr>
              <w:t xml:space="preserve">6.3.1 </w:t>
            </w:r>
            <w:r w:rsidR="009102E3" w:rsidRPr="007D775E">
              <w:rPr>
                <w:rStyle w:val="a6"/>
                <w:noProof/>
                <w:lang w:eastAsia="zh-CN"/>
              </w:rPr>
              <w:t>操作检查</w:t>
            </w:r>
            <w:r w:rsidR="009102E3">
              <w:rPr>
                <w:noProof/>
                <w:webHidden/>
              </w:rPr>
              <w:tab/>
            </w:r>
            <w:r w:rsidR="009102E3">
              <w:rPr>
                <w:noProof/>
                <w:webHidden/>
              </w:rPr>
              <w:fldChar w:fldCharType="begin"/>
            </w:r>
            <w:r w:rsidR="009102E3">
              <w:rPr>
                <w:noProof/>
                <w:webHidden/>
              </w:rPr>
              <w:instrText xml:space="preserve"> PAGEREF _Toc162629678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4E059710" w14:textId="3EABE0B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9" w:history="1">
            <w:r w:rsidR="009102E3" w:rsidRPr="007D775E">
              <w:rPr>
                <w:rStyle w:val="a6"/>
                <w:noProof/>
                <w:lang w:eastAsia="zh-CN"/>
              </w:rPr>
              <w:t xml:space="preserve">6.3.2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679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4781128F" w14:textId="0E93990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0" w:history="1">
            <w:r w:rsidR="009102E3" w:rsidRPr="007D775E">
              <w:rPr>
                <w:rStyle w:val="a6"/>
                <w:noProof/>
                <w:lang w:eastAsia="zh-CN"/>
              </w:rPr>
              <w:t xml:space="preserve">6.3.3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680 \h </w:instrText>
            </w:r>
            <w:r w:rsidR="009102E3">
              <w:rPr>
                <w:noProof/>
                <w:webHidden/>
              </w:rPr>
            </w:r>
            <w:r w:rsidR="009102E3">
              <w:rPr>
                <w:noProof/>
                <w:webHidden/>
              </w:rPr>
              <w:fldChar w:fldCharType="separate"/>
            </w:r>
            <w:r w:rsidR="009102E3">
              <w:rPr>
                <w:noProof/>
                <w:webHidden/>
              </w:rPr>
              <w:t>45</w:t>
            </w:r>
            <w:r w:rsidR="009102E3">
              <w:rPr>
                <w:noProof/>
                <w:webHidden/>
              </w:rPr>
              <w:fldChar w:fldCharType="end"/>
            </w:r>
          </w:hyperlink>
        </w:p>
        <w:p w14:paraId="3DB1D84F" w14:textId="1405FC4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1" w:history="1">
            <w:r w:rsidR="009102E3" w:rsidRPr="007D775E">
              <w:rPr>
                <w:rStyle w:val="a6"/>
                <w:noProof/>
                <w:lang w:eastAsia="zh-CN"/>
              </w:rPr>
              <w:t xml:space="preserve">6.3.4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681 \h </w:instrText>
            </w:r>
            <w:r w:rsidR="009102E3">
              <w:rPr>
                <w:noProof/>
                <w:webHidden/>
              </w:rPr>
            </w:r>
            <w:r w:rsidR="009102E3">
              <w:rPr>
                <w:noProof/>
                <w:webHidden/>
              </w:rPr>
              <w:fldChar w:fldCharType="separate"/>
            </w:r>
            <w:r w:rsidR="009102E3">
              <w:rPr>
                <w:noProof/>
                <w:webHidden/>
              </w:rPr>
              <w:t>46</w:t>
            </w:r>
            <w:r w:rsidR="009102E3">
              <w:rPr>
                <w:noProof/>
                <w:webHidden/>
              </w:rPr>
              <w:fldChar w:fldCharType="end"/>
            </w:r>
          </w:hyperlink>
        </w:p>
        <w:p w14:paraId="6AC418CD" w14:textId="2F09FD7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2" w:history="1">
            <w:r w:rsidR="009102E3" w:rsidRPr="007D775E">
              <w:rPr>
                <w:rStyle w:val="a6"/>
                <w:noProof/>
                <w:lang w:eastAsia="zh-CN"/>
              </w:rPr>
              <w:t xml:space="preserve">6.3.5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682 \h </w:instrText>
            </w:r>
            <w:r w:rsidR="009102E3">
              <w:rPr>
                <w:noProof/>
                <w:webHidden/>
              </w:rPr>
            </w:r>
            <w:r w:rsidR="009102E3">
              <w:rPr>
                <w:noProof/>
                <w:webHidden/>
              </w:rPr>
              <w:fldChar w:fldCharType="separate"/>
            </w:r>
            <w:r w:rsidR="009102E3">
              <w:rPr>
                <w:noProof/>
                <w:webHidden/>
              </w:rPr>
              <w:t>46</w:t>
            </w:r>
            <w:r w:rsidR="009102E3">
              <w:rPr>
                <w:noProof/>
                <w:webHidden/>
              </w:rPr>
              <w:fldChar w:fldCharType="end"/>
            </w:r>
          </w:hyperlink>
        </w:p>
        <w:p w14:paraId="7FF862F6" w14:textId="50E7F76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3" w:history="1">
            <w:r w:rsidR="009102E3" w:rsidRPr="007D775E">
              <w:rPr>
                <w:rStyle w:val="a6"/>
                <w:noProof/>
                <w:lang w:eastAsia="zh-CN"/>
              </w:rPr>
              <w:t xml:space="preserve">6.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83 \h </w:instrText>
            </w:r>
            <w:r w:rsidR="009102E3">
              <w:rPr>
                <w:noProof/>
                <w:webHidden/>
              </w:rPr>
            </w:r>
            <w:r w:rsidR="009102E3">
              <w:rPr>
                <w:noProof/>
                <w:webHidden/>
              </w:rPr>
              <w:fldChar w:fldCharType="separate"/>
            </w:r>
            <w:r w:rsidR="009102E3">
              <w:rPr>
                <w:noProof/>
                <w:webHidden/>
              </w:rPr>
              <w:t>47</w:t>
            </w:r>
            <w:r w:rsidR="009102E3">
              <w:rPr>
                <w:noProof/>
                <w:webHidden/>
              </w:rPr>
              <w:fldChar w:fldCharType="end"/>
            </w:r>
          </w:hyperlink>
        </w:p>
        <w:p w14:paraId="76F9662F" w14:textId="3097BDF3"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84" w:history="1">
            <w:r w:rsidR="009102E3" w:rsidRPr="007D775E">
              <w:rPr>
                <w:rStyle w:val="a6"/>
                <w:noProof/>
                <w:lang w:eastAsia="zh-CN"/>
              </w:rPr>
              <w:t>第七章</w:t>
            </w:r>
            <w:r w:rsidR="009102E3" w:rsidRPr="007D775E">
              <w:rPr>
                <w:rStyle w:val="a6"/>
                <w:noProof/>
                <w:lang w:eastAsia="zh-CN"/>
              </w:rPr>
              <w:t xml:space="preserve"> </w:t>
            </w:r>
            <w:r w:rsidR="009102E3" w:rsidRPr="007D775E">
              <w:rPr>
                <w:rStyle w:val="a6"/>
                <w:noProof/>
                <w:lang w:eastAsia="zh-CN"/>
              </w:rPr>
              <w:t>研究四：社会比较倾向的调节效应</w:t>
            </w:r>
            <w:r w:rsidR="009102E3">
              <w:rPr>
                <w:noProof/>
                <w:webHidden/>
              </w:rPr>
              <w:tab/>
            </w:r>
            <w:r w:rsidR="009102E3">
              <w:rPr>
                <w:noProof/>
                <w:webHidden/>
              </w:rPr>
              <w:fldChar w:fldCharType="begin"/>
            </w:r>
            <w:r w:rsidR="009102E3">
              <w:rPr>
                <w:noProof/>
                <w:webHidden/>
              </w:rPr>
              <w:instrText xml:space="preserve"> PAGEREF _Toc162629684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58D20BCA" w14:textId="4D1D05E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5" w:history="1">
            <w:r w:rsidR="009102E3" w:rsidRPr="007D775E">
              <w:rPr>
                <w:rStyle w:val="a6"/>
                <w:noProof/>
                <w:lang w:eastAsia="zh-CN"/>
              </w:rPr>
              <w:t xml:space="preserve">7.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85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0D1B21D2" w14:textId="5D1FE2B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6" w:history="1">
            <w:r w:rsidR="009102E3" w:rsidRPr="007D775E">
              <w:rPr>
                <w:rStyle w:val="a6"/>
                <w:noProof/>
                <w:lang w:eastAsia="zh-CN"/>
              </w:rPr>
              <w:t xml:space="preserve">7.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86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64ED3C2B" w14:textId="5E0F3AB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7" w:history="1">
            <w:r w:rsidR="009102E3" w:rsidRPr="007D775E">
              <w:rPr>
                <w:rStyle w:val="a6"/>
                <w:noProof/>
                <w:lang w:eastAsia="zh-CN"/>
              </w:rPr>
              <w:t xml:space="preserve">7.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87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7C2A3760" w14:textId="1DF25BC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8" w:history="1">
            <w:r w:rsidR="009102E3" w:rsidRPr="007D775E">
              <w:rPr>
                <w:rStyle w:val="a6"/>
                <w:noProof/>
                <w:lang w:eastAsia="zh-CN"/>
              </w:rPr>
              <w:t xml:space="preserve">7.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688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7A9B6471" w14:textId="1996973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9" w:history="1">
            <w:r w:rsidR="009102E3" w:rsidRPr="007D775E">
              <w:rPr>
                <w:rStyle w:val="a6"/>
                <w:noProof/>
                <w:lang w:eastAsia="zh-CN"/>
              </w:rPr>
              <w:t xml:space="preserve">7.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89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36694BF2" w14:textId="6289066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0" w:history="1">
            <w:r w:rsidR="009102E3" w:rsidRPr="007D775E">
              <w:rPr>
                <w:rStyle w:val="a6"/>
                <w:noProof/>
                <w:lang w:eastAsia="zh-CN"/>
              </w:rPr>
              <w:t>7</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90 \h </w:instrText>
            </w:r>
            <w:r w:rsidR="009102E3">
              <w:rPr>
                <w:noProof/>
                <w:webHidden/>
              </w:rPr>
            </w:r>
            <w:r w:rsidR="009102E3">
              <w:rPr>
                <w:noProof/>
                <w:webHidden/>
              </w:rPr>
              <w:fldChar w:fldCharType="separate"/>
            </w:r>
            <w:r w:rsidR="009102E3">
              <w:rPr>
                <w:noProof/>
                <w:webHidden/>
              </w:rPr>
              <w:t>50</w:t>
            </w:r>
            <w:r w:rsidR="009102E3">
              <w:rPr>
                <w:noProof/>
                <w:webHidden/>
              </w:rPr>
              <w:fldChar w:fldCharType="end"/>
            </w:r>
          </w:hyperlink>
        </w:p>
        <w:p w14:paraId="0093575D" w14:textId="05412F6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1" w:history="1">
            <w:r w:rsidR="009102E3" w:rsidRPr="007D775E">
              <w:rPr>
                <w:rStyle w:val="a6"/>
                <w:noProof/>
                <w:lang w:eastAsia="zh-CN"/>
              </w:rPr>
              <w:t xml:space="preserve">7.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91 \h </w:instrText>
            </w:r>
            <w:r w:rsidR="009102E3">
              <w:rPr>
                <w:noProof/>
                <w:webHidden/>
              </w:rPr>
            </w:r>
            <w:r w:rsidR="009102E3">
              <w:rPr>
                <w:noProof/>
                <w:webHidden/>
              </w:rPr>
              <w:fldChar w:fldCharType="separate"/>
            </w:r>
            <w:r w:rsidR="009102E3">
              <w:rPr>
                <w:noProof/>
                <w:webHidden/>
              </w:rPr>
              <w:t>51</w:t>
            </w:r>
            <w:r w:rsidR="009102E3">
              <w:rPr>
                <w:noProof/>
                <w:webHidden/>
              </w:rPr>
              <w:fldChar w:fldCharType="end"/>
            </w:r>
          </w:hyperlink>
        </w:p>
        <w:p w14:paraId="2F8B3319" w14:textId="73360E1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2" w:history="1">
            <w:r w:rsidR="009102E3" w:rsidRPr="007D775E">
              <w:rPr>
                <w:rStyle w:val="a6"/>
                <w:noProof/>
                <w:lang w:eastAsia="zh-CN"/>
              </w:rPr>
              <w:t xml:space="preserve">7.3.1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692 \h </w:instrText>
            </w:r>
            <w:r w:rsidR="009102E3">
              <w:rPr>
                <w:noProof/>
                <w:webHidden/>
              </w:rPr>
            </w:r>
            <w:r w:rsidR="009102E3">
              <w:rPr>
                <w:noProof/>
                <w:webHidden/>
              </w:rPr>
              <w:fldChar w:fldCharType="separate"/>
            </w:r>
            <w:r w:rsidR="009102E3">
              <w:rPr>
                <w:noProof/>
                <w:webHidden/>
              </w:rPr>
              <w:t>51</w:t>
            </w:r>
            <w:r w:rsidR="009102E3">
              <w:rPr>
                <w:noProof/>
                <w:webHidden/>
              </w:rPr>
              <w:fldChar w:fldCharType="end"/>
            </w:r>
          </w:hyperlink>
        </w:p>
        <w:p w14:paraId="0A341549" w14:textId="2C8B13A9"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3" w:history="1">
            <w:r w:rsidR="009102E3" w:rsidRPr="007D775E">
              <w:rPr>
                <w:rStyle w:val="a6"/>
                <w:noProof/>
                <w:lang w:eastAsia="zh-CN"/>
              </w:rPr>
              <w:t xml:space="preserve">7.3.2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693 \h </w:instrText>
            </w:r>
            <w:r w:rsidR="009102E3">
              <w:rPr>
                <w:noProof/>
                <w:webHidden/>
              </w:rPr>
            </w:r>
            <w:r w:rsidR="009102E3">
              <w:rPr>
                <w:noProof/>
                <w:webHidden/>
              </w:rPr>
              <w:fldChar w:fldCharType="separate"/>
            </w:r>
            <w:r w:rsidR="009102E3">
              <w:rPr>
                <w:noProof/>
                <w:webHidden/>
              </w:rPr>
              <w:t>53</w:t>
            </w:r>
            <w:r w:rsidR="009102E3">
              <w:rPr>
                <w:noProof/>
                <w:webHidden/>
              </w:rPr>
              <w:fldChar w:fldCharType="end"/>
            </w:r>
          </w:hyperlink>
        </w:p>
        <w:p w14:paraId="0B215047" w14:textId="7473A14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4" w:history="1">
            <w:r w:rsidR="009102E3" w:rsidRPr="007D775E">
              <w:rPr>
                <w:rStyle w:val="a6"/>
                <w:noProof/>
                <w:lang w:eastAsia="zh-CN"/>
              </w:rPr>
              <w:t xml:space="preserve">7.3.3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694 \h </w:instrText>
            </w:r>
            <w:r w:rsidR="009102E3">
              <w:rPr>
                <w:noProof/>
                <w:webHidden/>
              </w:rPr>
            </w:r>
            <w:r w:rsidR="009102E3">
              <w:rPr>
                <w:noProof/>
                <w:webHidden/>
              </w:rPr>
              <w:fldChar w:fldCharType="separate"/>
            </w:r>
            <w:r w:rsidR="009102E3">
              <w:rPr>
                <w:noProof/>
                <w:webHidden/>
              </w:rPr>
              <w:t>53</w:t>
            </w:r>
            <w:r w:rsidR="009102E3">
              <w:rPr>
                <w:noProof/>
                <w:webHidden/>
              </w:rPr>
              <w:fldChar w:fldCharType="end"/>
            </w:r>
          </w:hyperlink>
        </w:p>
        <w:p w14:paraId="181158D9" w14:textId="281A2ED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5" w:history="1">
            <w:r w:rsidR="009102E3" w:rsidRPr="007D775E">
              <w:rPr>
                <w:rStyle w:val="a6"/>
                <w:noProof/>
                <w:lang w:eastAsia="zh-CN"/>
              </w:rPr>
              <w:t xml:space="preserve">7.3.4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695 \h </w:instrText>
            </w:r>
            <w:r w:rsidR="009102E3">
              <w:rPr>
                <w:noProof/>
                <w:webHidden/>
              </w:rPr>
            </w:r>
            <w:r w:rsidR="009102E3">
              <w:rPr>
                <w:noProof/>
                <w:webHidden/>
              </w:rPr>
              <w:fldChar w:fldCharType="separate"/>
            </w:r>
            <w:r w:rsidR="009102E3">
              <w:rPr>
                <w:noProof/>
                <w:webHidden/>
              </w:rPr>
              <w:t>55</w:t>
            </w:r>
            <w:r w:rsidR="009102E3">
              <w:rPr>
                <w:noProof/>
                <w:webHidden/>
              </w:rPr>
              <w:fldChar w:fldCharType="end"/>
            </w:r>
          </w:hyperlink>
        </w:p>
        <w:p w14:paraId="6C8A3CA2" w14:textId="0DEA412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6" w:history="1">
            <w:r w:rsidR="009102E3" w:rsidRPr="007D775E">
              <w:rPr>
                <w:rStyle w:val="a6"/>
                <w:noProof/>
                <w:lang w:eastAsia="zh-CN"/>
              </w:rPr>
              <w:t xml:space="preserve">7.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96 \h </w:instrText>
            </w:r>
            <w:r w:rsidR="009102E3">
              <w:rPr>
                <w:noProof/>
                <w:webHidden/>
              </w:rPr>
            </w:r>
            <w:r w:rsidR="009102E3">
              <w:rPr>
                <w:noProof/>
                <w:webHidden/>
              </w:rPr>
              <w:fldChar w:fldCharType="separate"/>
            </w:r>
            <w:r w:rsidR="009102E3">
              <w:rPr>
                <w:noProof/>
                <w:webHidden/>
              </w:rPr>
              <w:t>59</w:t>
            </w:r>
            <w:r w:rsidR="009102E3">
              <w:rPr>
                <w:noProof/>
                <w:webHidden/>
              </w:rPr>
              <w:fldChar w:fldCharType="end"/>
            </w:r>
          </w:hyperlink>
        </w:p>
        <w:p w14:paraId="0E44F31A" w14:textId="6B463654"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97" w:history="1">
            <w:r w:rsidR="009102E3" w:rsidRPr="007D775E">
              <w:rPr>
                <w:rStyle w:val="a6"/>
                <w:noProof/>
                <w:lang w:eastAsia="zh-CN"/>
              </w:rPr>
              <w:t>第八章</w:t>
            </w:r>
            <w:r w:rsidR="009102E3" w:rsidRPr="007D775E">
              <w:rPr>
                <w:rStyle w:val="a6"/>
                <w:noProof/>
                <w:lang w:eastAsia="zh-CN"/>
              </w:rPr>
              <w:t xml:space="preserve"> </w:t>
            </w:r>
            <w:r w:rsidR="009102E3" w:rsidRPr="007D775E">
              <w:rPr>
                <w:rStyle w:val="a6"/>
                <w:noProof/>
                <w:lang w:eastAsia="zh-CN"/>
              </w:rPr>
              <w:t>研究五：社会比较策略的引入</w:t>
            </w:r>
            <w:r w:rsidR="009102E3">
              <w:rPr>
                <w:noProof/>
                <w:webHidden/>
              </w:rPr>
              <w:tab/>
            </w:r>
            <w:r w:rsidR="009102E3">
              <w:rPr>
                <w:noProof/>
                <w:webHidden/>
              </w:rPr>
              <w:fldChar w:fldCharType="begin"/>
            </w:r>
            <w:r w:rsidR="009102E3">
              <w:rPr>
                <w:noProof/>
                <w:webHidden/>
              </w:rPr>
              <w:instrText xml:space="preserve"> PAGEREF _Toc162629697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062ED908" w14:textId="79921602"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8" w:history="1">
            <w:r w:rsidR="009102E3" w:rsidRPr="007D775E">
              <w:rPr>
                <w:rStyle w:val="a6"/>
                <w:noProof/>
                <w:lang w:eastAsia="zh-CN"/>
              </w:rPr>
              <w:t xml:space="preserve">8.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98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4E48BE4E" w14:textId="709E02A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9" w:history="1">
            <w:r w:rsidR="009102E3" w:rsidRPr="007D775E">
              <w:rPr>
                <w:rStyle w:val="a6"/>
                <w:noProof/>
                <w:lang w:eastAsia="zh-CN"/>
              </w:rPr>
              <w:t xml:space="preserve">8.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99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57B98B3B" w14:textId="5F8E692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0" w:history="1">
            <w:r w:rsidR="009102E3" w:rsidRPr="007D775E">
              <w:rPr>
                <w:rStyle w:val="a6"/>
                <w:noProof/>
                <w:lang w:eastAsia="zh-CN"/>
              </w:rPr>
              <w:t xml:space="preserve">8.2.2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700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041F288F" w14:textId="0A2C8E2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1" w:history="1">
            <w:r w:rsidR="009102E3" w:rsidRPr="007D775E">
              <w:rPr>
                <w:rStyle w:val="a6"/>
                <w:noProof/>
                <w:lang w:eastAsia="zh-CN"/>
              </w:rPr>
              <w:t xml:space="preserve">7.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701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3A63AC6C" w14:textId="6CE9CC3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2" w:history="1">
            <w:r w:rsidR="009102E3" w:rsidRPr="007D775E">
              <w:rPr>
                <w:rStyle w:val="a6"/>
                <w:noProof/>
                <w:lang w:eastAsia="zh-CN"/>
              </w:rPr>
              <w:t xml:space="preserve">8.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702 \h </w:instrText>
            </w:r>
            <w:r w:rsidR="009102E3">
              <w:rPr>
                <w:noProof/>
                <w:webHidden/>
              </w:rPr>
            </w:r>
            <w:r w:rsidR="009102E3">
              <w:rPr>
                <w:noProof/>
                <w:webHidden/>
              </w:rPr>
              <w:fldChar w:fldCharType="separate"/>
            </w:r>
            <w:r w:rsidR="009102E3">
              <w:rPr>
                <w:noProof/>
                <w:webHidden/>
              </w:rPr>
              <w:t>62</w:t>
            </w:r>
            <w:r w:rsidR="009102E3">
              <w:rPr>
                <w:noProof/>
                <w:webHidden/>
              </w:rPr>
              <w:fldChar w:fldCharType="end"/>
            </w:r>
          </w:hyperlink>
        </w:p>
        <w:p w14:paraId="1CDA8719" w14:textId="7D5BC07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3" w:history="1">
            <w:r w:rsidR="009102E3" w:rsidRPr="007D775E">
              <w:rPr>
                <w:rStyle w:val="a6"/>
                <w:noProof/>
                <w:lang w:eastAsia="zh-CN"/>
              </w:rPr>
              <w:t>8</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703 \h </w:instrText>
            </w:r>
            <w:r w:rsidR="009102E3">
              <w:rPr>
                <w:noProof/>
                <w:webHidden/>
              </w:rPr>
            </w:r>
            <w:r w:rsidR="009102E3">
              <w:rPr>
                <w:noProof/>
                <w:webHidden/>
              </w:rPr>
              <w:fldChar w:fldCharType="separate"/>
            </w:r>
            <w:r w:rsidR="009102E3">
              <w:rPr>
                <w:noProof/>
                <w:webHidden/>
              </w:rPr>
              <w:t>63</w:t>
            </w:r>
            <w:r w:rsidR="009102E3">
              <w:rPr>
                <w:noProof/>
                <w:webHidden/>
              </w:rPr>
              <w:fldChar w:fldCharType="end"/>
            </w:r>
          </w:hyperlink>
        </w:p>
        <w:p w14:paraId="067D9816" w14:textId="48A8E03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4" w:history="1">
            <w:r w:rsidR="009102E3" w:rsidRPr="007D775E">
              <w:rPr>
                <w:rStyle w:val="a6"/>
                <w:noProof/>
                <w:lang w:eastAsia="zh-CN"/>
              </w:rPr>
              <w:t xml:space="preserve">8.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704 \h </w:instrText>
            </w:r>
            <w:r w:rsidR="009102E3">
              <w:rPr>
                <w:noProof/>
                <w:webHidden/>
              </w:rPr>
            </w:r>
            <w:r w:rsidR="009102E3">
              <w:rPr>
                <w:noProof/>
                <w:webHidden/>
              </w:rPr>
              <w:fldChar w:fldCharType="separate"/>
            </w:r>
            <w:r w:rsidR="009102E3">
              <w:rPr>
                <w:noProof/>
                <w:webHidden/>
              </w:rPr>
              <w:t>64</w:t>
            </w:r>
            <w:r w:rsidR="009102E3">
              <w:rPr>
                <w:noProof/>
                <w:webHidden/>
              </w:rPr>
              <w:fldChar w:fldCharType="end"/>
            </w:r>
          </w:hyperlink>
        </w:p>
        <w:p w14:paraId="1B403AD8" w14:textId="6E1E237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5" w:history="1">
            <w:r w:rsidR="009102E3" w:rsidRPr="007D775E">
              <w:rPr>
                <w:rStyle w:val="a6"/>
                <w:noProof/>
                <w:lang w:eastAsia="zh-CN"/>
              </w:rPr>
              <w:t xml:space="preserve">8.3.1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705 \h </w:instrText>
            </w:r>
            <w:r w:rsidR="009102E3">
              <w:rPr>
                <w:noProof/>
                <w:webHidden/>
              </w:rPr>
            </w:r>
            <w:r w:rsidR="009102E3">
              <w:rPr>
                <w:noProof/>
                <w:webHidden/>
              </w:rPr>
              <w:fldChar w:fldCharType="separate"/>
            </w:r>
            <w:r w:rsidR="009102E3">
              <w:rPr>
                <w:noProof/>
                <w:webHidden/>
              </w:rPr>
              <w:t>64</w:t>
            </w:r>
            <w:r w:rsidR="009102E3">
              <w:rPr>
                <w:noProof/>
                <w:webHidden/>
              </w:rPr>
              <w:fldChar w:fldCharType="end"/>
            </w:r>
          </w:hyperlink>
        </w:p>
        <w:p w14:paraId="0A1E2273" w14:textId="3DDC9B4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6" w:history="1">
            <w:r w:rsidR="009102E3" w:rsidRPr="007D775E">
              <w:rPr>
                <w:rStyle w:val="a6"/>
                <w:noProof/>
                <w:lang w:eastAsia="zh-CN"/>
              </w:rPr>
              <w:t xml:space="preserve">8.3.2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706 \h </w:instrText>
            </w:r>
            <w:r w:rsidR="009102E3">
              <w:rPr>
                <w:noProof/>
                <w:webHidden/>
              </w:rPr>
            </w:r>
            <w:r w:rsidR="009102E3">
              <w:rPr>
                <w:noProof/>
                <w:webHidden/>
              </w:rPr>
              <w:fldChar w:fldCharType="separate"/>
            </w:r>
            <w:r w:rsidR="009102E3">
              <w:rPr>
                <w:noProof/>
                <w:webHidden/>
              </w:rPr>
              <w:t>66</w:t>
            </w:r>
            <w:r w:rsidR="009102E3">
              <w:rPr>
                <w:noProof/>
                <w:webHidden/>
              </w:rPr>
              <w:fldChar w:fldCharType="end"/>
            </w:r>
          </w:hyperlink>
        </w:p>
        <w:p w14:paraId="411C4F2C" w14:textId="6D4B467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7" w:history="1">
            <w:r w:rsidR="009102E3" w:rsidRPr="007D775E">
              <w:rPr>
                <w:rStyle w:val="a6"/>
                <w:noProof/>
                <w:lang w:eastAsia="zh-CN"/>
              </w:rPr>
              <w:t xml:space="preserve">8.3.3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707 \h </w:instrText>
            </w:r>
            <w:r w:rsidR="009102E3">
              <w:rPr>
                <w:noProof/>
                <w:webHidden/>
              </w:rPr>
            </w:r>
            <w:r w:rsidR="009102E3">
              <w:rPr>
                <w:noProof/>
                <w:webHidden/>
              </w:rPr>
              <w:fldChar w:fldCharType="separate"/>
            </w:r>
            <w:r w:rsidR="009102E3">
              <w:rPr>
                <w:noProof/>
                <w:webHidden/>
              </w:rPr>
              <w:t>67</w:t>
            </w:r>
            <w:r w:rsidR="009102E3">
              <w:rPr>
                <w:noProof/>
                <w:webHidden/>
              </w:rPr>
              <w:fldChar w:fldCharType="end"/>
            </w:r>
          </w:hyperlink>
        </w:p>
        <w:p w14:paraId="76162A11" w14:textId="37FAEAC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8" w:history="1">
            <w:r w:rsidR="009102E3" w:rsidRPr="007D775E">
              <w:rPr>
                <w:rStyle w:val="a6"/>
                <w:noProof/>
                <w:lang w:eastAsia="zh-CN"/>
              </w:rPr>
              <w:t xml:space="preserve">8.3.4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708 \h </w:instrText>
            </w:r>
            <w:r w:rsidR="009102E3">
              <w:rPr>
                <w:noProof/>
                <w:webHidden/>
              </w:rPr>
            </w:r>
            <w:r w:rsidR="009102E3">
              <w:rPr>
                <w:noProof/>
                <w:webHidden/>
              </w:rPr>
              <w:fldChar w:fldCharType="separate"/>
            </w:r>
            <w:r w:rsidR="009102E3">
              <w:rPr>
                <w:noProof/>
                <w:webHidden/>
              </w:rPr>
              <w:t>69</w:t>
            </w:r>
            <w:r w:rsidR="009102E3">
              <w:rPr>
                <w:noProof/>
                <w:webHidden/>
              </w:rPr>
              <w:fldChar w:fldCharType="end"/>
            </w:r>
          </w:hyperlink>
        </w:p>
        <w:p w14:paraId="4B58BB45" w14:textId="51F1F87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9" w:history="1">
            <w:r w:rsidR="009102E3" w:rsidRPr="007D775E">
              <w:rPr>
                <w:rStyle w:val="a6"/>
                <w:noProof/>
                <w:lang w:eastAsia="zh-CN"/>
              </w:rPr>
              <w:t xml:space="preserve">8.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709 \h </w:instrText>
            </w:r>
            <w:r w:rsidR="009102E3">
              <w:rPr>
                <w:noProof/>
                <w:webHidden/>
              </w:rPr>
            </w:r>
            <w:r w:rsidR="009102E3">
              <w:rPr>
                <w:noProof/>
                <w:webHidden/>
              </w:rPr>
              <w:fldChar w:fldCharType="separate"/>
            </w:r>
            <w:r w:rsidR="009102E3">
              <w:rPr>
                <w:noProof/>
                <w:webHidden/>
              </w:rPr>
              <w:t>75</w:t>
            </w:r>
            <w:r w:rsidR="009102E3">
              <w:rPr>
                <w:noProof/>
                <w:webHidden/>
              </w:rPr>
              <w:fldChar w:fldCharType="end"/>
            </w:r>
          </w:hyperlink>
        </w:p>
        <w:p w14:paraId="261531E4" w14:textId="564F9B22"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0" w:history="1">
            <w:r w:rsidR="009102E3" w:rsidRPr="007D775E">
              <w:rPr>
                <w:rStyle w:val="a6"/>
                <w:noProof/>
                <w:lang w:eastAsia="zh-CN"/>
              </w:rPr>
              <w:t>第九章</w:t>
            </w:r>
            <w:r w:rsidR="009102E3" w:rsidRPr="007D775E">
              <w:rPr>
                <w:rStyle w:val="a6"/>
                <w:noProof/>
                <w:lang w:eastAsia="zh-CN"/>
              </w:rPr>
              <w:t xml:space="preserve">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710 \h </w:instrText>
            </w:r>
            <w:r w:rsidR="009102E3">
              <w:rPr>
                <w:noProof/>
                <w:webHidden/>
              </w:rPr>
            </w:r>
            <w:r w:rsidR="009102E3">
              <w:rPr>
                <w:noProof/>
                <w:webHidden/>
              </w:rPr>
              <w:fldChar w:fldCharType="separate"/>
            </w:r>
            <w:r w:rsidR="009102E3">
              <w:rPr>
                <w:noProof/>
                <w:webHidden/>
              </w:rPr>
              <w:t>77</w:t>
            </w:r>
            <w:r w:rsidR="009102E3">
              <w:rPr>
                <w:noProof/>
                <w:webHidden/>
              </w:rPr>
              <w:fldChar w:fldCharType="end"/>
            </w:r>
          </w:hyperlink>
        </w:p>
        <w:p w14:paraId="1627B9EB" w14:textId="274C3F6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1" w:history="1">
            <w:r w:rsidR="009102E3" w:rsidRPr="007D775E">
              <w:rPr>
                <w:rStyle w:val="a6"/>
                <w:noProof/>
                <w:lang w:eastAsia="zh-CN"/>
              </w:rPr>
              <w:t xml:space="preserve">9.1 </w:t>
            </w:r>
            <w:r w:rsidR="009102E3" w:rsidRPr="007D775E">
              <w:rPr>
                <w:rStyle w:val="a6"/>
                <w:noProof/>
                <w:lang w:eastAsia="zh-CN"/>
              </w:rPr>
              <w:t>理论贡献</w:t>
            </w:r>
            <w:r w:rsidR="009102E3">
              <w:rPr>
                <w:noProof/>
                <w:webHidden/>
              </w:rPr>
              <w:tab/>
            </w:r>
            <w:r w:rsidR="009102E3">
              <w:rPr>
                <w:noProof/>
                <w:webHidden/>
              </w:rPr>
              <w:fldChar w:fldCharType="begin"/>
            </w:r>
            <w:r w:rsidR="009102E3">
              <w:rPr>
                <w:noProof/>
                <w:webHidden/>
              </w:rPr>
              <w:instrText xml:space="preserve"> PAGEREF _Toc162629711 \h </w:instrText>
            </w:r>
            <w:r w:rsidR="009102E3">
              <w:rPr>
                <w:noProof/>
                <w:webHidden/>
              </w:rPr>
            </w:r>
            <w:r w:rsidR="009102E3">
              <w:rPr>
                <w:noProof/>
                <w:webHidden/>
              </w:rPr>
              <w:fldChar w:fldCharType="separate"/>
            </w:r>
            <w:r w:rsidR="009102E3">
              <w:rPr>
                <w:noProof/>
                <w:webHidden/>
              </w:rPr>
              <w:t>77</w:t>
            </w:r>
            <w:r w:rsidR="009102E3">
              <w:rPr>
                <w:noProof/>
                <w:webHidden/>
              </w:rPr>
              <w:fldChar w:fldCharType="end"/>
            </w:r>
          </w:hyperlink>
        </w:p>
        <w:p w14:paraId="0D1427CB" w14:textId="494CE7B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2" w:history="1">
            <w:r w:rsidR="009102E3" w:rsidRPr="007D775E">
              <w:rPr>
                <w:rStyle w:val="a6"/>
                <w:noProof/>
                <w:lang w:eastAsia="zh-CN"/>
              </w:rPr>
              <w:t xml:space="preserve">9.2 </w:t>
            </w:r>
            <w:r w:rsidR="009102E3" w:rsidRPr="007D775E">
              <w:rPr>
                <w:rStyle w:val="a6"/>
                <w:noProof/>
                <w:lang w:eastAsia="zh-CN"/>
              </w:rPr>
              <w:t>局限与未来研究方向</w:t>
            </w:r>
            <w:r w:rsidR="009102E3">
              <w:rPr>
                <w:noProof/>
                <w:webHidden/>
              </w:rPr>
              <w:tab/>
            </w:r>
            <w:r w:rsidR="009102E3">
              <w:rPr>
                <w:noProof/>
                <w:webHidden/>
              </w:rPr>
              <w:fldChar w:fldCharType="begin"/>
            </w:r>
            <w:r w:rsidR="009102E3">
              <w:rPr>
                <w:noProof/>
                <w:webHidden/>
              </w:rPr>
              <w:instrText xml:space="preserve"> PAGEREF _Toc162629712 \h </w:instrText>
            </w:r>
            <w:r w:rsidR="009102E3">
              <w:rPr>
                <w:noProof/>
                <w:webHidden/>
              </w:rPr>
            </w:r>
            <w:r w:rsidR="009102E3">
              <w:rPr>
                <w:noProof/>
                <w:webHidden/>
              </w:rPr>
              <w:fldChar w:fldCharType="separate"/>
            </w:r>
            <w:r w:rsidR="009102E3">
              <w:rPr>
                <w:noProof/>
                <w:webHidden/>
              </w:rPr>
              <w:t>78</w:t>
            </w:r>
            <w:r w:rsidR="009102E3">
              <w:rPr>
                <w:noProof/>
                <w:webHidden/>
              </w:rPr>
              <w:fldChar w:fldCharType="end"/>
            </w:r>
          </w:hyperlink>
        </w:p>
        <w:p w14:paraId="59474BCB" w14:textId="200B10D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3" w:history="1">
            <w:r w:rsidR="009102E3" w:rsidRPr="007D775E">
              <w:rPr>
                <w:rStyle w:val="a6"/>
                <w:noProof/>
                <w:lang w:eastAsia="zh-CN"/>
              </w:rPr>
              <w:t xml:space="preserve">9.3 </w:t>
            </w:r>
            <w:r w:rsidR="009102E3" w:rsidRPr="007D775E">
              <w:rPr>
                <w:rStyle w:val="a6"/>
                <w:noProof/>
                <w:lang w:eastAsia="zh-CN"/>
              </w:rPr>
              <w:t>实践意义</w:t>
            </w:r>
            <w:r w:rsidR="009102E3">
              <w:rPr>
                <w:noProof/>
                <w:webHidden/>
              </w:rPr>
              <w:tab/>
            </w:r>
            <w:r w:rsidR="009102E3">
              <w:rPr>
                <w:noProof/>
                <w:webHidden/>
              </w:rPr>
              <w:fldChar w:fldCharType="begin"/>
            </w:r>
            <w:r w:rsidR="009102E3">
              <w:rPr>
                <w:noProof/>
                <w:webHidden/>
              </w:rPr>
              <w:instrText xml:space="preserve"> PAGEREF _Toc162629713 \h </w:instrText>
            </w:r>
            <w:r w:rsidR="009102E3">
              <w:rPr>
                <w:noProof/>
                <w:webHidden/>
              </w:rPr>
            </w:r>
            <w:r w:rsidR="009102E3">
              <w:rPr>
                <w:noProof/>
                <w:webHidden/>
              </w:rPr>
              <w:fldChar w:fldCharType="separate"/>
            </w:r>
            <w:r w:rsidR="009102E3">
              <w:rPr>
                <w:noProof/>
                <w:webHidden/>
              </w:rPr>
              <w:t>79</w:t>
            </w:r>
            <w:r w:rsidR="009102E3">
              <w:rPr>
                <w:noProof/>
                <w:webHidden/>
              </w:rPr>
              <w:fldChar w:fldCharType="end"/>
            </w:r>
          </w:hyperlink>
        </w:p>
        <w:p w14:paraId="1F339BAA" w14:textId="7F5A5B5C"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4" w:history="1">
            <w:r w:rsidR="009102E3" w:rsidRPr="007D775E">
              <w:rPr>
                <w:rStyle w:val="a6"/>
                <w:noProof/>
                <w:lang w:eastAsia="zh-CN"/>
              </w:rPr>
              <w:t>附录</w:t>
            </w:r>
            <w:r w:rsidR="009102E3">
              <w:rPr>
                <w:noProof/>
                <w:webHidden/>
              </w:rPr>
              <w:tab/>
            </w:r>
            <w:r w:rsidR="009102E3">
              <w:rPr>
                <w:noProof/>
                <w:webHidden/>
              </w:rPr>
              <w:fldChar w:fldCharType="begin"/>
            </w:r>
            <w:r w:rsidR="009102E3">
              <w:rPr>
                <w:noProof/>
                <w:webHidden/>
              </w:rPr>
              <w:instrText xml:space="preserve"> PAGEREF _Toc162629714 \h </w:instrText>
            </w:r>
            <w:r w:rsidR="009102E3">
              <w:rPr>
                <w:noProof/>
                <w:webHidden/>
              </w:rPr>
            </w:r>
            <w:r w:rsidR="009102E3">
              <w:rPr>
                <w:noProof/>
                <w:webHidden/>
              </w:rPr>
              <w:fldChar w:fldCharType="separate"/>
            </w:r>
            <w:r w:rsidR="009102E3">
              <w:rPr>
                <w:noProof/>
                <w:webHidden/>
              </w:rPr>
              <w:t>81</w:t>
            </w:r>
            <w:r w:rsidR="009102E3">
              <w:rPr>
                <w:noProof/>
                <w:webHidden/>
              </w:rPr>
              <w:fldChar w:fldCharType="end"/>
            </w:r>
          </w:hyperlink>
        </w:p>
        <w:p w14:paraId="19E79856" w14:textId="2B2B9460"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5" w:history="1">
            <w:r w:rsidR="009102E3" w:rsidRPr="007D775E">
              <w:rPr>
                <w:rStyle w:val="a6"/>
                <w:noProof/>
                <w:lang w:eastAsia="zh-CN"/>
              </w:rPr>
              <w:t>参考文献</w:t>
            </w:r>
            <w:r w:rsidR="009102E3">
              <w:rPr>
                <w:noProof/>
                <w:webHidden/>
              </w:rPr>
              <w:tab/>
            </w:r>
            <w:r w:rsidR="009102E3">
              <w:rPr>
                <w:noProof/>
                <w:webHidden/>
              </w:rPr>
              <w:fldChar w:fldCharType="begin"/>
            </w:r>
            <w:r w:rsidR="009102E3">
              <w:rPr>
                <w:noProof/>
                <w:webHidden/>
              </w:rPr>
              <w:instrText xml:space="preserve"> PAGEREF _Toc162629715 \h </w:instrText>
            </w:r>
            <w:r w:rsidR="009102E3">
              <w:rPr>
                <w:noProof/>
                <w:webHidden/>
              </w:rPr>
            </w:r>
            <w:r w:rsidR="009102E3">
              <w:rPr>
                <w:noProof/>
                <w:webHidden/>
              </w:rPr>
              <w:fldChar w:fldCharType="separate"/>
            </w:r>
            <w:r w:rsidR="009102E3">
              <w:rPr>
                <w:noProof/>
                <w:webHidden/>
              </w:rPr>
              <w:t>84</w:t>
            </w:r>
            <w:r w:rsidR="009102E3">
              <w:rPr>
                <w:noProof/>
                <w:webHidden/>
              </w:rPr>
              <w:fldChar w:fldCharType="end"/>
            </w:r>
          </w:hyperlink>
        </w:p>
        <w:p w14:paraId="4A77E18F" w14:textId="64CBCAF8" w:rsidR="00D367AD" w:rsidRPr="00D367AD" w:rsidRDefault="00A3755D" w:rsidP="00D367AD">
          <w:pPr>
            <w:sectPr w:rsidR="00D367AD" w:rsidRPr="00D367AD" w:rsidSect="00222074">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629610"/>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629611"/>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42D5D876"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1C3A39">
        <w:rPr>
          <w:lang w:eastAsia="zh-CN"/>
        </w:rPr>
        <w:instrText xml:space="preserve"> ADDIN EN.CITE &lt;EndNote&gt;&lt;Cite&gt;&lt;Author&gt;Steinfield&lt;/Author&gt;&lt;Year&gt;2008&lt;/Year&gt;&lt;RecNum&gt;100&lt;/RecNum&gt;&lt;DisplayText&gt;(Steinfield, Ellison, &amp;amp; Lampe,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1C3A39">
        <w:rPr>
          <w:noProof/>
          <w:lang w:eastAsia="zh-CN"/>
        </w:rPr>
        <w:t>(Steinfield, Ellison, &amp; Lampe,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6F26B4" w:rsidRPr="004E614C">
        <w:rPr>
          <w:lang w:eastAsia="zh-CN"/>
        </w:rPr>
      </w:r>
      <w:r w:rsidR="006F26B4" w:rsidRPr="004E614C">
        <w:rPr>
          <w:lang w:eastAsia="zh-CN"/>
        </w:rPr>
        <w:fldChar w:fldCharType="separate"/>
      </w:r>
      <w:r w:rsidR="001C3A39">
        <w:rPr>
          <w:noProof/>
          <w:lang w:eastAsia="zh-CN"/>
        </w:rPr>
        <w:t>(e.g., Gonzales &amp; Hancock, 2011; Underwood, Kerlin, &amp; Farrington-Flint,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聂磊</w:instrText>
      </w:r>
      <w:r w:rsidR="00F12EE1">
        <w:rPr>
          <w:rFonts w:hint="eastAsia"/>
          <w:lang w:eastAsia="zh-CN"/>
        </w:rPr>
        <w:instrText>&lt;/Author&gt;&lt;Year&gt;2013&lt;/Year&gt;&lt;RecNum&gt;148&lt;/RecNum&gt;&lt;DisplayText&gt;(</w:instrText>
      </w:r>
      <w:r w:rsidR="00F12EE1">
        <w:rPr>
          <w:rFonts w:hint="eastAsia"/>
          <w:lang w:eastAsia="zh-CN"/>
        </w:rPr>
        <w:instrText>聂磊</w:instrText>
      </w:r>
      <w:r w:rsidR="00F12EE1">
        <w:rPr>
          <w:rFonts w:hint="eastAsia"/>
          <w:lang w:eastAsia="zh-CN"/>
        </w:rPr>
        <w:instrText xml:space="preserve">, </w:instrText>
      </w:r>
      <w:r w:rsidR="00F12EE1">
        <w:rPr>
          <w:rFonts w:hint="eastAsia"/>
          <w:lang w:eastAsia="zh-CN"/>
        </w:rPr>
        <w:instrText>傅翠晓</w:instrText>
      </w:r>
      <w:r w:rsidR="00F12EE1">
        <w:rPr>
          <w:rFonts w:hint="eastAsia"/>
          <w:lang w:eastAsia="zh-CN"/>
        </w:rPr>
        <w:instrText xml:space="preserve">, &amp;amp; </w:instrText>
      </w:r>
      <w:r w:rsidR="00F12EE1">
        <w:rPr>
          <w:rFonts w:hint="eastAsia"/>
          <w:lang w:eastAsia="zh-CN"/>
        </w:rPr>
        <w:instrText>程丹</w:instrText>
      </w:r>
      <w:r w:rsidR="00F12EE1">
        <w:rPr>
          <w:rFonts w:hint="eastAsia"/>
          <w:lang w:eastAsia="zh-CN"/>
        </w:rPr>
        <w:instrText>, 2013)&lt;/DisplayText&gt;&lt;record&gt;&lt;rec-number&gt;148&lt;/rec-number&gt;&lt;foreign-keys&gt;&lt;key app="EN" db-id="25zwtzd2ipsxxpedr5u5fe2as9wdf5twxw0s" timestamp="1691390226"&gt;148&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微信朋友圈</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社会网络视角下的虚拟社区</w:instrText>
      </w:r>
      <w:r w:rsidR="00F12EE1">
        <w:rPr>
          <w:rFonts w:hint="eastAsia"/>
          <w:lang w:eastAsia="zh-CN"/>
        </w:rPr>
        <w:instrText>&lt;/style&gt;&lt;/title&gt;&lt;secondary-title&gt;&lt;style face="normal" font="default" charset="134" size="100%"&gt;</w:instrText>
      </w:r>
      <w:r w:rsidR="00F12EE1">
        <w:rPr>
          <w:rFonts w:hint="eastAsia"/>
          <w:lang w:eastAsia="zh-CN"/>
        </w:rPr>
        <w:instrText>新闻记者</w:instrText>
      </w:r>
      <w:r w:rsidR="00F12EE1">
        <w:rPr>
          <w:rFonts w:hint="eastAsia"/>
          <w:lang w:eastAsia="zh-CN"/>
        </w:rPr>
        <w:instrText>&lt;/style&gt;&lt;/secondary-title&gt;&lt;/titles&gt;&lt;periodical&gt;&lt;full-title&gt;</w:instrText>
      </w:r>
      <w:r w:rsidR="00F12EE1">
        <w:rPr>
          <w:rFonts w:hint="eastAsia"/>
          <w:lang w:eastAsia="zh-CN"/>
        </w:rPr>
        <w:instrText>新闻记者</w:instrText>
      </w:r>
      <w:r w:rsidR="00F12EE1">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1C3A39">
        <w:rPr>
          <w:rFonts w:hint="eastAsia"/>
          <w:noProof/>
          <w:lang w:eastAsia="zh-CN"/>
        </w:rPr>
        <w:t>(</w:t>
      </w:r>
      <w:r w:rsidR="001C3A39">
        <w:rPr>
          <w:rFonts w:hint="eastAsia"/>
          <w:noProof/>
          <w:lang w:eastAsia="zh-CN"/>
        </w:rPr>
        <w:t>聂磊</w:t>
      </w:r>
      <w:r w:rsidR="001C3A39">
        <w:rPr>
          <w:rFonts w:hint="eastAsia"/>
          <w:noProof/>
          <w:lang w:eastAsia="zh-CN"/>
        </w:rPr>
        <w:t xml:space="preserve">, </w:t>
      </w:r>
      <w:r w:rsidR="001C3A39">
        <w:rPr>
          <w:rFonts w:hint="eastAsia"/>
          <w:noProof/>
          <w:lang w:eastAsia="zh-CN"/>
        </w:rPr>
        <w:t>傅翠晓</w:t>
      </w:r>
      <w:r w:rsidR="001C3A39">
        <w:rPr>
          <w:rFonts w:hint="eastAsia"/>
          <w:noProof/>
          <w:lang w:eastAsia="zh-CN"/>
        </w:rPr>
        <w:t xml:space="preserve">, &amp; </w:t>
      </w:r>
      <w:r w:rsidR="001C3A39">
        <w:rPr>
          <w:rFonts w:hint="eastAsia"/>
          <w:noProof/>
          <w:lang w:eastAsia="zh-CN"/>
        </w:rPr>
        <w:t>程丹</w:t>
      </w:r>
      <w:r w:rsidR="001C3A39">
        <w:rPr>
          <w:rFonts w:hint="eastAsia"/>
          <w:noProof/>
          <w:lang w:eastAsia="zh-CN"/>
        </w:rPr>
        <w:t>, 2013)</w:t>
      </w:r>
      <w:r w:rsidR="00850CF3">
        <w:rPr>
          <w:lang w:eastAsia="zh-CN"/>
        </w:rPr>
        <w:fldChar w:fldCharType="end"/>
      </w:r>
      <w:r w:rsidR="00852247">
        <w:rPr>
          <w:rFonts w:hint="eastAsia"/>
          <w:lang w:eastAsia="zh-CN"/>
        </w:rPr>
        <w:t>。</w:t>
      </w:r>
    </w:p>
    <w:p w14:paraId="71B253E4" w14:textId="6583A712"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1C3A39">
        <w:rPr>
          <w:noProof/>
          <w:lang w:eastAsia="zh-CN"/>
        </w:rPr>
        <w:t>(Manago, Taylor, &amp; Greenfield,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49273479"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629612"/>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222074">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629613"/>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629614"/>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2629615"/>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proofErr w:type="gramStart"/>
      <w:r w:rsidR="000C054B" w:rsidRPr="00351E53">
        <w:rPr>
          <w:rFonts w:hint="eastAsia"/>
          <w:lang w:eastAsia="zh-CN"/>
        </w:rPr>
        <w:t>2011</w:t>
      </w:r>
      <w:r w:rsidR="000C054B" w:rsidRPr="00351E53">
        <w:rPr>
          <w:rFonts w:hint="eastAsia"/>
          <w:lang w:eastAsia="zh-CN"/>
        </w:rPr>
        <w:t>年微信问世</w:t>
      </w:r>
      <w:proofErr w:type="gramEnd"/>
      <w:r w:rsidR="000C054B" w:rsidRPr="00351E53">
        <w:rPr>
          <w:rFonts w:hint="eastAsia"/>
          <w:lang w:eastAsia="zh-CN"/>
        </w:rPr>
        <w:t>以来，截至</w:t>
      </w:r>
      <w:r w:rsidR="000C054B" w:rsidRPr="00351E53">
        <w:rPr>
          <w:rFonts w:hint="eastAsia"/>
          <w:lang w:eastAsia="zh-CN"/>
        </w:rPr>
        <w:t>2022</w:t>
      </w:r>
      <w:r w:rsidR="000C054B" w:rsidRPr="00351E53">
        <w:rPr>
          <w:rFonts w:hint="eastAsia"/>
          <w:lang w:eastAsia="zh-CN"/>
        </w:rPr>
        <w:t>年，</w:t>
      </w:r>
      <w:proofErr w:type="gramStart"/>
      <w:r w:rsidR="000C054B" w:rsidRPr="00351E53">
        <w:rPr>
          <w:rFonts w:hint="eastAsia"/>
          <w:lang w:eastAsia="zh-CN"/>
        </w:rPr>
        <w:t>微信的</w:t>
      </w:r>
      <w:proofErr w:type="gramEnd"/>
      <w:r w:rsidR="000C054B" w:rsidRPr="00351E53">
        <w:rPr>
          <w:rFonts w:hint="eastAsia"/>
          <w:lang w:eastAsia="zh-CN"/>
        </w:rPr>
        <w:t>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2629616"/>
      <w:r>
        <w:rPr>
          <w:rFonts w:hint="eastAsia"/>
          <w:lang w:eastAsia="zh-CN"/>
        </w:rPr>
        <w:t>2.1.2 相关研究</w:t>
      </w:r>
      <w:bookmarkEnd w:id="8"/>
    </w:p>
    <w:p w14:paraId="2036D1A8" w14:textId="5E58ED23"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1C3A39">
        <w:rPr>
          <w:noProof/>
          <w:lang w:eastAsia="zh-CN"/>
        </w:rPr>
        <w:t>(Manago, Taylor, &amp; Greenfield,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w:t>
      </w:r>
      <w:proofErr w:type="gramStart"/>
      <w:r w:rsidR="003863CD">
        <w:rPr>
          <w:rFonts w:hint="eastAsia"/>
          <w:lang w:eastAsia="zh-CN"/>
        </w:rPr>
        <w:t>微博上</w:t>
      </w:r>
      <w:proofErr w:type="gramEnd"/>
      <w:r w:rsidR="003863CD">
        <w:rPr>
          <w:rFonts w:hint="eastAsia"/>
          <w:lang w:eastAsia="zh-CN"/>
        </w:rPr>
        <w:t>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31CCDF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1C3A39">
        <w:rPr>
          <w:lang w:eastAsia="zh-CN"/>
        </w:rPr>
        <w:instrText xml:space="preserve"> ADDIN EN.CITE &lt;EndNote&gt;&lt;Cite&gt;&lt;Author&gt;Muise&lt;/Author&gt;&lt;Year&gt;2009&lt;/Year&gt;&lt;RecNum&gt;75&lt;/RecNum&gt;&lt;DisplayText&gt;(Muise, Christofides, &amp;amp; Desmarais,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1C3A39">
        <w:rPr>
          <w:noProof/>
          <w:lang w:eastAsia="zh-CN"/>
        </w:rPr>
        <w:t>(Muise, Christofides, &amp; Desmarais,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w:t>
      </w:r>
      <w:r w:rsidR="000C6C7C">
        <w:rPr>
          <w:rFonts w:hint="eastAsia"/>
          <w:noProof/>
          <w:lang w:eastAsia="zh-CN"/>
        </w:rPr>
        <w:lastRenderedPageBreak/>
        <w:t>群芳</w:t>
      </w:r>
      <w:r w:rsidR="000C6C7C">
        <w:rPr>
          <w:rFonts w:hint="eastAsia"/>
          <w:noProof/>
          <w:lang w:eastAsia="zh-CN"/>
        </w:rPr>
        <w:t>, 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2629617"/>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2629618"/>
      <w:r>
        <w:rPr>
          <w:rFonts w:hint="eastAsia"/>
          <w:lang w:eastAsia="zh-CN"/>
        </w:rPr>
        <w:t>2.2.1 概念界定</w:t>
      </w:r>
      <w:bookmarkEnd w:id="10"/>
    </w:p>
    <w:p w14:paraId="1044FA09" w14:textId="1DEA780E"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00DF7E00">
        <w:rPr>
          <w:rFonts w:hint="eastAsia"/>
          <w:lang w:eastAsia="zh-CN"/>
        </w:rPr>
        <w:t>。</w:t>
      </w:r>
    </w:p>
    <w:p w14:paraId="44BAA0CC" w14:textId="4655B11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bookmarkStart w:id="11" w:name="_Toc162629619"/>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38D5B6B2"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w:t>
      </w:r>
      <w:r>
        <w:rPr>
          <w:rFonts w:hint="eastAsia"/>
          <w:lang w:eastAsia="zh-CN"/>
        </w:rPr>
        <w:t>也</w:t>
      </w:r>
      <w:r w:rsidRPr="00BF2FF9">
        <w:rPr>
          <w:rFonts w:hint="eastAsia"/>
          <w:lang w:eastAsia="zh-CN"/>
        </w:rPr>
        <w:t>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lastRenderedPageBreak/>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2DA37102"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Pr="004E614C">
        <w:rPr>
          <w:lang w:eastAsia="zh-CN"/>
        </w:rPr>
      </w:r>
      <w:r w:rsidRPr="004E614C">
        <w:rPr>
          <w:lang w:eastAsia="zh-CN"/>
        </w:rPr>
        <w:fldChar w:fldCharType="separate"/>
      </w:r>
      <w:r w:rsidR="001C3A39">
        <w:rPr>
          <w:noProof/>
          <w:lang w:eastAsia="zh-CN"/>
        </w:rPr>
        <w:t>(e.g., Gibbons, 1986; Gilbert, Giesler, &amp; Morris,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Pr="004E614C">
        <w:rPr>
          <w:lang w:eastAsia="zh-CN"/>
        </w:rPr>
        <w:fldChar w:fldCharType="separate"/>
      </w:r>
      <w:r w:rsidR="00850CF3">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12" w:name="_Toc16262962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2629621"/>
      <w:r>
        <w:rPr>
          <w:rFonts w:hint="eastAsia"/>
          <w:lang w:eastAsia="zh-CN"/>
        </w:rPr>
        <w:t>2.3.1 概念界定</w:t>
      </w:r>
      <w:bookmarkEnd w:id="13"/>
    </w:p>
    <w:p w14:paraId="68EAA12C" w14:textId="1E122D97"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027966E"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2629622"/>
      <w:r>
        <w:rPr>
          <w:rFonts w:hint="eastAsia"/>
          <w:lang w:eastAsia="zh-CN"/>
        </w:rPr>
        <w:t>2.3.2 相关研究</w:t>
      </w:r>
      <w:bookmarkEnd w:id="14"/>
    </w:p>
    <w:p w14:paraId="40695449" w14:textId="1C42B8E8"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1C3A39">
        <w:rPr>
          <w:noProof/>
          <w:lang w:eastAsia="zh-CN"/>
        </w:rPr>
        <w:t>(Cramer, Song, &amp; Drent,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1C3A39">
        <w:rPr>
          <w:noProof/>
          <w:lang w:eastAsia="zh-CN"/>
        </w:rPr>
        <w:t>(Cramer, Song, &amp; Drent,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1781EE69" w:rsidR="00261237" w:rsidRPr="003863CD" w:rsidRDefault="00261237" w:rsidP="003863CD">
      <w:pPr>
        <w:rPr>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2629623"/>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2629624"/>
      <w:r>
        <w:rPr>
          <w:rFonts w:hint="eastAsia"/>
          <w:lang w:eastAsia="zh-CN"/>
        </w:rPr>
        <w:t>2.4.1 概念界定</w:t>
      </w:r>
      <w:bookmarkEnd w:id="16"/>
    </w:p>
    <w:p w14:paraId="79199159" w14:textId="19801E5E"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Pr>
          <w:lang w:eastAsia="zh-CN"/>
        </w:rPr>
        <w:fldChar w:fldCharType="separate"/>
      </w:r>
      <w:r w:rsidR="00F12EE1">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2629625"/>
      <w:r>
        <w:rPr>
          <w:rFonts w:hint="eastAsia"/>
          <w:lang w:eastAsia="zh-CN"/>
        </w:rPr>
        <w:t>2.4.2 相关研究</w:t>
      </w:r>
      <w:bookmarkEnd w:id="17"/>
    </w:p>
    <w:p w14:paraId="042972EF" w14:textId="4F483F92"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1C3A39">
        <w:rPr>
          <w:lang w:eastAsia="zh-CN"/>
        </w:rPr>
        <w:instrText xml:space="preserve"> ADDIN EN.CITE &lt;EndNote&gt;&lt;Cite&gt;&lt;Author&gt;Rheu&lt;/Author&gt;&lt;Year&gt;2023&lt;/Year&gt;&lt;RecNum&gt;217&lt;/RecNum&gt;&lt;DisplayText&gt;(Rheu, Peng, &amp;amp; Haung,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1C3A39">
        <w:rPr>
          <w:noProof/>
          <w:lang w:eastAsia="zh-CN"/>
        </w:rPr>
        <w:t>(Rheu, Peng, &amp; Haung,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1C3A39">
        <w:rPr>
          <w:lang w:eastAsia="zh-CN"/>
        </w:rPr>
        <w:instrText xml:space="preserve"> ADDIN EN.CITE &lt;EndNote&gt;&lt;Cite&gt;&lt;Author&gt;Yue&lt;/Author&gt;&lt;Year&gt;2022&lt;/Year&gt;&lt;RecNum&gt;212&lt;/RecNum&gt;&lt;DisplayText&gt;(Yue, Zhang, &amp;amp; Xiao,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1C3A39">
        <w:rPr>
          <w:noProof/>
          <w:lang w:eastAsia="zh-CN"/>
        </w:rPr>
        <w:t>(Yue, Zhang, &amp; Xiao,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2629626"/>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2629627"/>
      <w:r>
        <w:rPr>
          <w:rFonts w:hint="eastAsia"/>
          <w:lang w:eastAsia="zh-CN"/>
        </w:rPr>
        <w:t>2.</w:t>
      </w:r>
      <w:r w:rsidR="003420CA">
        <w:rPr>
          <w:rFonts w:hint="eastAsia"/>
          <w:lang w:eastAsia="zh-CN"/>
        </w:rPr>
        <w:t>5</w:t>
      </w:r>
      <w:r>
        <w:rPr>
          <w:rFonts w:hint="eastAsia"/>
          <w:lang w:eastAsia="zh-CN"/>
        </w:rPr>
        <w:t>.1 概念界定</w:t>
      </w:r>
      <w:bookmarkEnd w:id="19"/>
    </w:p>
    <w:p w14:paraId="397AF91D" w14:textId="5ED63DED" w:rsidR="00FB64F5" w:rsidRDefault="00FB64F5" w:rsidP="00FB64F5">
      <w:pPr>
        <w:rPr>
          <w:lang w:eastAsia="zh-CN"/>
        </w:rPr>
      </w:pPr>
      <w:r>
        <w:rPr>
          <w:lang w:eastAsia="zh-CN"/>
        </w:rPr>
        <w:tab/>
      </w:r>
      <w:r w:rsidR="00E5661A">
        <w:rPr>
          <w:rFonts w:hint="eastAsia"/>
          <w:lang w:eastAsia="zh-CN"/>
        </w:rPr>
        <w:t>相对剥夺感被定义为当一个人有权利得到某样东西，却得</w:t>
      </w:r>
      <w:proofErr w:type="gramStart"/>
      <w:r w:rsidR="00E5661A">
        <w:rPr>
          <w:rFonts w:hint="eastAsia"/>
          <w:lang w:eastAsia="zh-CN"/>
        </w:rPr>
        <w:t>不</w:t>
      </w:r>
      <w:proofErr w:type="gramEnd"/>
      <w:r w:rsidR="00E5661A">
        <w:rPr>
          <w:rFonts w:hint="eastAsia"/>
          <w:lang w:eastAsia="zh-CN"/>
        </w:rPr>
        <w:t>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850CF3">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850CF3">
        <w:rPr>
          <w:noProof/>
          <w:lang w:eastAsia="zh-CN"/>
        </w:rPr>
        <w:t xml:space="preserve">Smith et al. </w:t>
      </w:r>
      <w:r w:rsidR="00850CF3">
        <w:rPr>
          <w:noProof/>
          <w:lang w:eastAsia="zh-CN"/>
        </w:rPr>
        <w:lastRenderedPageBreak/>
        <w:t>(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Default="00FD5A25" w:rsidP="00FD5A25">
      <w:pPr>
        <w:pStyle w:val="3"/>
        <w:spacing w:before="180" w:after="180"/>
        <w:rPr>
          <w:lang w:eastAsia="zh-CN"/>
        </w:rPr>
      </w:pPr>
      <w:bookmarkStart w:id="20" w:name="_Toc162629628"/>
      <w:r>
        <w:rPr>
          <w:rFonts w:hint="eastAsia"/>
          <w:lang w:eastAsia="zh-CN"/>
        </w:rPr>
        <w:t>2.</w:t>
      </w:r>
      <w:r w:rsidR="003420CA">
        <w:rPr>
          <w:rFonts w:hint="eastAsia"/>
          <w:lang w:eastAsia="zh-CN"/>
        </w:rPr>
        <w:t>5</w:t>
      </w:r>
      <w:r>
        <w:rPr>
          <w:rFonts w:hint="eastAsia"/>
          <w:lang w:eastAsia="zh-CN"/>
        </w:rPr>
        <w:t>.2 相关研究</w:t>
      </w:r>
      <w:bookmarkEnd w:id="20"/>
    </w:p>
    <w:p w14:paraId="1FDBF354" w14:textId="46B2A7EF" w:rsidR="00455B77" w:rsidRDefault="00455B77" w:rsidP="00455B77">
      <w:pPr>
        <w:rPr>
          <w:lang w:eastAsia="zh-CN"/>
        </w:rPr>
      </w:pPr>
      <w:r>
        <w:rPr>
          <w:lang w:eastAsia="zh-CN"/>
        </w:rPr>
        <w:tab/>
      </w:r>
      <w:r>
        <w:rPr>
          <w:rFonts w:hint="eastAsia"/>
          <w:lang w:eastAsia="zh-CN"/>
        </w:rPr>
        <w:t>以往研究相对剥夺感的文章，常常探讨的是经济上差异产生的相对剥夺感。比如，有研究发现，由于经济上对比产生的相对剥夺感，常常会导致心理健康问题</w:t>
      </w:r>
      <w:r>
        <w:rPr>
          <w:rFonts w:hint="eastAsia"/>
          <w:lang w:eastAsia="zh-CN"/>
        </w:rPr>
        <w:t xml:space="preserve"> </w:t>
      </w:r>
      <w:r>
        <w:rPr>
          <w:lang w:eastAsia="zh-CN"/>
        </w:rPr>
        <w:fldChar w:fldCharType="begin"/>
      </w:r>
      <w:r w:rsidR="001C3A39">
        <w:rPr>
          <w:lang w:eastAsia="zh-CN"/>
        </w:rPr>
        <w:instrText xml:space="preserve"> ADDIN EN.CITE &lt;EndNote&gt;&lt;Cite&gt;&lt;Author&gt;Eibner&lt;/Author&gt;&lt;Year&gt;2004&lt;/Year&gt;&lt;RecNum&gt;31&lt;/RecNum&gt;&lt;DisplayText&gt;(Eibner, Sturn, &amp;amp; Gresenz,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1C3A39">
        <w:rPr>
          <w:noProof/>
          <w:lang w:eastAsia="zh-CN"/>
        </w:rPr>
        <w:t>(Eibner, Sturn, &amp; Gresenz, 2004)</w:t>
      </w:r>
      <w:r>
        <w:rPr>
          <w:lang w:eastAsia="zh-CN"/>
        </w:rPr>
        <w:fldChar w:fldCharType="end"/>
      </w:r>
      <w:r>
        <w:rPr>
          <w:rFonts w:hint="eastAsia"/>
          <w:lang w:eastAsia="zh-CN"/>
        </w:rPr>
        <w:t>。类似的，也有研究发现，高水平的相对剥夺</w:t>
      </w:r>
      <w:proofErr w:type="gramStart"/>
      <w:r>
        <w:rPr>
          <w:rFonts w:hint="eastAsia"/>
          <w:lang w:eastAsia="zh-CN"/>
        </w:rPr>
        <w:t>感常常</w:t>
      </w:r>
      <w:proofErr w:type="gramEnd"/>
      <w:r>
        <w:rPr>
          <w:rFonts w:hint="eastAsia"/>
          <w:lang w:eastAsia="zh-CN"/>
        </w:rPr>
        <w:t>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其他一些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00C94567">
        <w:rPr>
          <w:lang w:eastAsia="zh-CN"/>
        </w:rPr>
      </w:r>
      <w:r w:rsidR="00C94567">
        <w:rPr>
          <w:lang w:eastAsia="zh-CN"/>
        </w:rPr>
        <w:fldChar w:fldCharType="separate"/>
      </w:r>
      <w:r w:rsidR="00F12EE1">
        <w:rPr>
          <w:noProof/>
          <w:lang w:eastAsia="zh-CN"/>
        </w:rPr>
        <w:t>(e.g., Brush, 1996; Callan, Shead, &amp; Olson,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2629629"/>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2629630"/>
      <w:r>
        <w:rPr>
          <w:rFonts w:hint="eastAsia"/>
          <w:lang w:eastAsia="zh-CN"/>
        </w:rPr>
        <w:t>2.</w:t>
      </w:r>
      <w:r w:rsidR="003420CA">
        <w:rPr>
          <w:rFonts w:hint="eastAsia"/>
          <w:lang w:eastAsia="zh-CN"/>
        </w:rPr>
        <w:t>6</w:t>
      </w:r>
      <w:r>
        <w:rPr>
          <w:rFonts w:hint="eastAsia"/>
          <w:lang w:eastAsia="zh-CN"/>
        </w:rPr>
        <w:t>.1 概念界定</w:t>
      </w:r>
      <w:bookmarkEnd w:id="22"/>
    </w:p>
    <w:p w14:paraId="66798B13" w14:textId="6DD7EF8A" w:rsidR="006A1899" w:rsidRDefault="008C63A6" w:rsidP="00FF7324">
      <w:pPr>
        <w:rPr>
          <w:lang w:eastAsia="zh-CN"/>
        </w:rPr>
      </w:pPr>
      <w:r>
        <w:rPr>
          <w:lang w:eastAsia="zh-CN"/>
        </w:rPr>
        <w:tab/>
      </w:r>
      <w:r w:rsidR="00FF7324">
        <w:rPr>
          <w:rFonts w:hint="eastAsia"/>
          <w:lang w:eastAsia="zh-CN"/>
        </w:rPr>
        <w:t>优越感最早作为“自恋”人格量表中的一个维</w:t>
      </w:r>
      <w:proofErr w:type="gramStart"/>
      <w:r w:rsidR="00FF7324">
        <w:rPr>
          <w:rFonts w:hint="eastAsia"/>
          <w:lang w:eastAsia="zh-CN"/>
        </w:rPr>
        <w:t>度存在</w:t>
      </w:r>
      <w:proofErr w:type="gramEnd"/>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w:t>
      </w:r>
      <w:r>
        <w:rPr>
          <w:rFonts w:hint="eastAsia"/>
          <w:lang w:eastAsia="zh-CN"/>
        </w:rPr>
        <w:lastRenderedPageBreak/>
        <w:t>到的感觉。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2629631"/>
      <w:r>
        <w:rPr>
          <w:rFonts w:hint="eastAsia"/>
          <w:lang w:eastAsia="zh-CN"/>
        </w:rPr>
        <w:t>2.</w:t>
      </w:r>
      <w:r w:rsidR="003420CA">
        <w:rPr>
          <w:rFonts w:hint="eastAsia"/>
          <w:lang w:eastAsia="zh-CN"/>
        </w:rPr>
        <w:t>6</w:t>
      </w:r>
      <w:r>
        <w:rPr>
          <w:rFonts w:hint="eastAsia"/>
          <w:lang w:eastAsia="zh-CN"/>
        </w:rPr>
        <w:t>.1 相关研究</w:t>
      </w:r>
      <w:bookmarkEnd w:id="23"/>
    </w:p>
    <w:p w14:paraId="7FF71526" w14:textId="061AF1D4" w:rsidR="00866FAA" w:rsidRPr="00866FAA" w:rsidRDefault="00866FAA" w:rsidP="00866FAA">
      <w:pPr>
        <w:rPr>
          <w:lang w:eastAsia="zh-CN"/>
        </w:rPr>
      </w:pPr>
      <w:r>
        <w:rPr>
          <w:lang w:eastAsia="zh-CN"/>
        </w:rPr>
        <w:tab/>
      </w:r>
      <w:r w:rsidR="0044734E">
        <w:rPr>
          <w:rFonts w:hint="eastAsia"/>
          <w:lang w:eastAsia="zh-CN"/>
        </w:rPr>
        <w:t>关于优越感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1C3A39">
        <w:rPr>
          <w:lang w:eastAsia="zh-CN"/>
        </w:rPr>
        <w:instrText xml:space="preserve"> ADDIN EN.CITE &lt;EndNote&gt;&lt;Cite&gt;&lt;Author&gt;Brummelman&lt;/Author&gt;&lt;Year&gt;2016&lt;/Year&gt;&lt;RecNum&gt;231&lt;/RecNum&gt;&lt;DisplayText&gt;(Brummelman, Thomaes, &amp;amp; Sedikides,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1C3A39">
        <w:rPr>
          <w:noProof/>
          <w:lang w:eastAsia="zh-CN"/>
        </w:rPr>
        <w:t>(Brummelman, Thomaes, &amp; Sedikides,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w:t>
      </w:r>
      <w:proofErr w:type="gramStart"/>
      <w:r w:rsidR="00DB2315">
        <w:rPr>
          <w:rFonts w:hint="eastAsia"/>
          <w:lang w:eastAsia="zh-CN"/>
        </w:rPr>
        <w:t>一</w:t>
      </w:r>
      <w:proofErr w:type="gramEnd"/>
      <w:r w:rsidR="00DB2315">
        <w:rPr>
          <w:rFonts w:hint="eastAsia"/>
          <w:lang w:eastAsia="zh-CN"/>
        </w:rPr>
        <w:t>个子维度</w:t>
      </w:r>
      <w:r w:rsidR="00810AC1">
        <w:rPr>
          <w:rFonts w:hint="eastAsia"/>
          <w:lang w:eastAsia="zh-CN"/>
        </w:rPr>
        <w:t>。比如，有研究发现，是因为</w:t>
      </w:r>
      <w:r w:rsidR="00DB2315">
        <w:rPr>
          <w:rFonts w:hint="eastAsia"/>
          <w:lang w:eastAsia="zh-CN"/>
        </w:rPr>
        <w:t>在比较中感受到了优越，所以自恋水平越高的被试，越容易在向下比较中产生积极的体验</w:t>
      </w:r>
      <w:r w:rsidR="00DB2315">
        <w:rPr>
          <w:rFonts w:hint="eastAsia"/>
          <w:lang w:eastAsia="zh-CN"/>
        </w:rPr>
        <w:t xml:space="preserve"> </w:t>
      </w:r>
      <w:r w:rsidR="00DB2315">
        <w:rPr>
          <w:lang w:eastAsia="zh-CN"/>
        </w:rPr>
        <w:fldChar w:fldCharType="begin"/>
      </w:r>
      <w:r w:rsidR="001C3A39">
        <w:rPr>
          <w:lang w:eastAsia="zh-CN"/>
        </w:rPr>
        <w:instrText xml:space="preserve"> ADDIN EN.CITE &lt;EndNote&gt;&lt;Cite&gt;&lt;Author&gt;Bogart&lt;/Author&gt;&lt;Year&gt;2004&lt;/Year&gt;&lt;RecNum&gt;232&lt;/RecNum&gt;&lt;DisplayText&gt;(Bogart, Benotsch, &amp;amp; Pavlovic,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1C3A39">
        <w:rPr>
          <w:noProof/>
          <w:lang w:eastAsia="zh-CN"/>
        </w:rPr>
        <w:t>(Bogart, Benotsch, &amp; Pavlovic, 2004)</w:t>
      </w:r>
      <w:r w:rsidR="00DB2315">
        <w:rPr>
          <w:lang w:eastAsia="zh-CN"/>
        </w:rPr>
        <w:fldChar w:fldCharType="end"/>
      </w:r>
      <w:r w:rsidR="00DB2315">
        <w:rPr>
          <w:rFonts w:hint="eastAsia"/>
          <w:lang w:eastAsia="zh-CN"/>
        </w:rPr>
        <w:t>。</w:t>
      </w:r>
      <w:r w:rsidR="0044734E">
        <w:rPr>
          <w:rFonts w:hint="eastAsia"/>
          <w:lang w:eastAsia="zh-CN"/>
        </w:rPr>
        <w:t>还有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w:t>
      </w:r>
      <w:r w:rsidR="00810AC1">
        <w:rPr>
          <w:rFonts w:hint="eastAsia"/>
          <w:lang w:eastAsia="zh-CN"/>
        </w:rPr>
        <w:t>此外，</w:t>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2629632"/>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2629633"/>
      <w:r>
        <w:rPr>
          <w:rFonts w:hint="eastAsia"/>
          <w:lang w:eastAsia="zh-CN"/>
        </w:rPr>
        <w:t>2.7.1 概念界定</w:t>
      </w:r>
      <w:bookmarkEnd w:id="25"/>
    </w:p>
    <w:p w14:paraId="261DC06B" w14:textId="0F974FAE"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2629634"/>
      <w:r>
        <w:rPr>
          <w:rFonts w:hint="eastAsia"/>
          <w:lang w:eastAsia="zh-CN"/>
        </w:rPr>
        <w:t>2.7.1 相关研究</w:t>
      </w:r>
      <w:bookmarkEnd w:id="26"/>
    </w:p>
    <w:p w14:paraId="67D1C280" w14:textId="7B43D8EF" w:rsidR="00CF5AC9" w:rsidRDefault="002C5629" w:rsidP="002C5629">
      <w:pPr>
        <w:rPr>
          <w:lang w:eastAsia="zh-CN"/>
        </w:rPr>
      </w:pPr>
      <w:r>
        <w:rPr>
          <w:lang w:eastAsia="zh-CN"/>
        </w:rPr>
        <w:tab/>
      </w:r>
      <w:r>
        <w:rPr>
          <w:rFonts w:hint="eastAsia"/>
          <w:lang w:eastAsia="zh-CN"/>
        </w:rPr>
        <w:t>生活满意</w:t>
      </w:r>
      <w:proofErr w:type="gramStart"/>
      <w:r>
        <w:rPr>
          <w:rFonts w:hint="eastAsia"/>
          <w:lang w:eastAsia="zh-CN"/>
        </w:rPr>
        <w:t>度常常</w:t>
      </w:r>
      <w:proofErr w:type="gramEnd"/>
      <w:r>
        <w:rPr>
          <w:rFonts w:hint="eastAsia"/>
          <w:lang w:eastAsia="zh-CN"/>
        </w:rPr>
        <w:t>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w:t>
      </w:r>
      <w:proofErr w:type="gramStart"/>
      <w:r w:rsidR="00CF5AC9">
        <w:rPr>
          <w:rFonts w:hint="eastAsia"/>
          <w:lang w:eastAsia="zh-CN"/>
        </w:rPr>
        <w:t>度相关</w:t>
      </w:r>
      <w:proofErr w:type="gramEnd"/>
      <w:r w:rsidR="00CF5AC9">
        <w:rPr>
          <w:rFonts w:hint="eastAsia"/>
          <w:lang w:eastAsia="zh-CN"/>
        </w:rPr>
        <w:lastRenderedPageBreak/>
        <w:t>的话题。有的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w:t>
      </w:r>
      <w:proofErr w:type="gramStart"/>
      <w:r w:rsidR="002576B8">
        <w:rPr>
          <w:rFonts w:hint="eastAsia"/>
          <w:lang w:eastAsia="zh-CN"/>
        </w:rPr>
        <w:t>度存在</w:t>
      </w:r>
      <w:proofErr w:type="gramEnd"/>
      <w:r w:rsidR="002576B8">
        <w:rPr>
          <w:rFonts w:hint="eastAsia"/>
          <w:lang w:eastAsia="zh-CN"/>
        </w:rPr>
        <w:t>这较高的正相关，社会经济地位高的人，往往对生活满意度的评价更高</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2EC16371" w:rsidR="002C5629" w:rsidRPr="002C5629" w:rsidRDefault="002C5629" w:rsidP="00CF5AC9">
      <w:pPr>
        <w:ind w:firstLine="480"/>
        <w:rPr>
          <w:lang w:eastAsia="zh-CN"/>
        </w:rPr>
        <w:sectPr w:rsidR="002C5629" w:rsidRPr="002C5629" w:rsidSect="00222074">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 </w:instrText>
      </w:r>
      <w:r w:rsidR="001C3A39">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DATA </w:instrText>
      </w:r>
      <w:r w:rsidR="001C3A39">
        <w:rPr>
          <w:lang w:eastAsia="zh-CN"/>
        </w:rPr>
      </w:r>
      <w:r w:rsidR="001C3A39">
        <w:rPr>
          <w:lang w:eastAsia="zh-CN"/>
        </w:rPr>
        <w:fldChar w:fldCharType="end"/>
      </w:r>
      <w:r w:rsidR="000A1377">
        <w:rPr>
          <w:lang w:eastAsia="zh-CN"/>
        </w:rPr>
      </w:r>
      <w:r w:rsidR="000A1377">
        <w:rPr>
          <w:lang w:eastAsia="zh-CN"/>
        </w:rPr>
        <w:fldChar w:fldCharType="separate"/>
      </w:r>
      <w:r w:rsidR="001C3A39">
        <w:rPr>
          <w:noProof/>
          <w:lang w:eastAsia="zh-CN"/>
        </w:rPr>
        <w:t>(e.g., Marttila, Koivula, &amp; Räsänen, 2021; Orben, Dienlin, &amp; Przybylski,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类似的文章，常常从自尊的角度来解释这个问题。比如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1C3A39">
        <w:rPr>
          <w:lang w:eastAsia="zh-CN"/>
        </w:rPr>
        <w:instrText xml:space="preserve"> ADDIN EN.CITE &lt;EndNote&gt;&lt;Cite&gt;&lt;Author&gt;Oh&lt;/Author&gt;&lt;Year&gt;2014&lt;/Year&gt;&lt;RecNum&gt;252&lt;/RecNum&gt;&lt;Prefix&gt;e.g.`, &lt;/Prefix&gt;&lt;DisplayText&gt;(e.g., Huang, Zheng, &amp;amp; Fan, 2022; Oh, Ozkaya, &amp;amp; LaRose,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1C3A39">
        <w:rPr>
          <w:noProof/>
          <w:lang w:eastAsia="zh-CN"/>
        </w:rPr>
        <w:t>(e.g., Huang, Zheng, &amp; Fan, 2022; Oh, Ozkaya, &amp; LaRose,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2629635"/>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2629636"/>
      <w:r>
        <w:rPr>
          <w:rFonts w:hint="eastAsia"/>
          <w:lang w:eastAsia="zh-CN"/>
        </w:rPr>
        <w:t>3.1 社会比较方向</w:t>
      </w:r>
      <w:bookmarkEnd w:id="28"/>
    </w:p>
    <w:p w14:paraId="1337B9F9" w14:textId="563C35C4" w:rsidR="00F03309" w:rsidRPr="00B33092" w:rsidRDefault="00C832FA" w:rsidP="0016091D">
      <w:pPr>
        <w:pStyle w:val="3"/>
        <w:spacing w:before="180" w:after="180"/>
        <w:rPr>
          <w:lang w:eastAsia="zh-CN"/>
        </w:rPr>
      </w:pPr>
      <w:bookmarkStart w:id="29" w:name="_Toc16262963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29"/>
    </w:p>
    <w:p w14:paraId="2B5C4C67" w14:textId="529BCC5F"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 </w:instrText>
      </w:r>
      <w:r w:rsidR="00F12EE1">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DATA </w:instrText>
      </w:r>
      <w:r w:rsidR="00F12EE1">
        <w:rPr>
          <w:lang w:eastAsia="zh-CN"/>
        </w:rPr>
      </w:r>
      <w:r w:rsidR="00F12EE1">
        <w:rPr>
          <w:lang w:eastAsia="zh-CN"/>
        </w:rPr>
        <w:fldChar w:fldCharType="end"/>
      </w:r>
      <w:r w:rsidR="00B83B0A" w:rsidRPr="004E614C">
        <w:rPr>
          <w:lang w:eastAsia="zh-CN"/>
        </w:rPr>
      </w:r>
      <w:r w:rsidR="00B83B0A" w:rsidRPr="004E614C">
        <w:rPr>
          <w:lang w:eastAsia="zh-CN"/>
        </w:rPr>
        <w:fldChar w:fldCharType="separate"/>
      </w:r>
      <w:r w:rsidR="00F12EE1">
        <w:rPr>
          <w:noProof/>
          <w:lang w:eastAsia="zh-CN"/>
        </w:rPr>
        <w:t>(e.g., Appel, Crusius, &amp; Gerlach, 2015; Haferkamp &amp; Krämer, 2011; Tandoc Jr, Ferrucci, &amp; Duffy,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3725992"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1C3A39">
        <w:rPr>
          <w:noProof/>
          <w:lang w:eastAsia="zh-CN"/>
        </w:rPr>
        <w:t>(Callan, Shead, &amp; Olson,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B118BC" w:rsidRPr="004E614C">
        <w:rPr>
          <w:lang w:eastAsia="zh-CN"/>
        </w:rPr>
      </w:r>
      <w:r w:rsidR="00B118BC" w:rsidRPr="004E614C">
        <w:rPr>
          <w:lang w:eastAsia="zh-CN"/>
        </w:rPr>
        <w:fldChar w:fldCharType="separate"/>
      </w:r>
      <w:r w:rsidR="001C3A39">
        <w:rPr>
          <w:noProof/>
          <w:lang w:eastAsia="zh-CN"/>
        </w:rPr>
        <w:t xml:space="preserve">(e.g., Frijda, 1986; Lazarus, 1991; Ortony, Clore, &amp; Collins, 1988; Roseman, 1984; Scherer, 1984; Smith &amp; </w:t>
      </w:r>
      <w:r w:rsidR="001C3A39">
        <w:rPr>
          <w:noProof/>
          <w:lang w:eastAsia="zh-CN"/>
        </w:rPr>
        <w:lastRenderedPageBreak/>
        <w:t>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30" w:name="_Toc16262963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w:t>
      </w:r>
      <w:proofErr w:type="gramStart"/>
      <w:r w:rsidR="00A21020" w:rsidRPr="00B33092">
        <w:rPr>
          <w:rFonts w:hint="eastAsia"/>
          <w:lang w:eastAsia="zh-CN"/>
        </w:rPr>
        <w:t>感</w:t>
      </w:r>
      <w:r w:rsidR="006D0E0D">
        <w:rPr>
          <w:rFonts w:hint="eastAsia"/>
          <w:lang w:eastAsia="zh-CN"/>
        </w:rPr>
        <w:t>降低</w:t>
      </w:r>
      <w:proofErr w:type="gramEnd"/>
      <w:r w:rsidR="006D0E0D">
        <w:rPr>
          <w:rFonts w:hint="eastAsia"/>
          <w:lang w:eastAsia="zh-CN"/>
        </w:rPr>
        <w:t>对</w:t>
      </w:r>
      <w:r w:rsidR="00A21020" w:rsidRPr="00B33092">
        <w:rPr>
          <w:rFonts w:hint="eastAsia"/>
          <w:lang w:eastAsia="zh-CN"/>
        </w:rPr>
        <w:t>生活满意度</w:t>
      </w:r>
      <w:r w:rsidR="006D0E0D">
        <w:rPr>
          <w:rFonts w:hint="eastAsia"/>
          <w:lang w:eastAsia="zh-CN"/>
        </w:rPr>
        <w:t>的评价</w:t>
      </w:r>
      <w:bookmarkEnd w:id="30"/>
    </w:p>
    <w:p w14:paraId="54F0BA7A" w14:textId="51262B6E"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69CC029E"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8A236E" w:rsidRPr="004E614C">
        <w:rPr>
          <w:lang w:eastAsia="zh-CN"/>
        </w:rPr>
      </w:r>
      <w:r w:rsidR="008A236E" w:rsidRPr="004E614C">
        <w:rPr>
          <w:lang w:eastAsia="zh-CN"/>
        </w:rPr>
        <w:fldChar w:fldCharType="separate"/>
      </w:r>
      <w:r w:rsidR="001C3A39">
        <w:rPr>
          <w:noProof/>
          <w:lang w:eastAsia="zh-CN"/>
        </w:rPr>
        <w:t>(e.g., Adjaye-Gbewonyo &amp; Kawachi, 2012; Beshai et al., 2017; Callan, Kim, &amp; Matthews, 2015b; Osborne, Smith, &amp; Huo,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1C3A39">
        <w:rPr>
          <w:lang w:eastAsia="zh-CN"/>
        </w:rPr>
        <w:instrText xml:space="preserve"> ADDIN EN.CITE &lt;EndNote&gt;&lt;Cite&gt;&lt;Author&gt;Eames&lt;/Author&gt;&lt;Year&gt;1993&lt;/Year&gt;&lt;RecNum&gt;30&lt;/RecNum&gt;&lt;DisplayText&gt;(Eames, Ben-Shlomo, &amp;amp; Marmot,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1C3A39">
        <w:rPr>
          <w:noProof/>
          <w:lang w:eastAsia="zh-CN"/>
        </w:rPr>
        <w:t>(Eames, Ben-Shlomo, &amp; Marmot,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 </w:instrText>
      </w:r>
      <w:r w:rsidR="00F12EE1">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DATA </w:instrText>
      </w:r>
      <w:r w:rsidR="00F12EE1">
        <w:rPr>
          <w:lang w:eastAsia="zh-CN"/>
        </w:rPr>
      </w:r>
      <w:r w:rsidR="00F12EE1">
        <w:rPr>
          <w:lang w:eastAsia="zh-CN"/>
        </w:rPr>
        <w:fldChar w:fldCharType="end"/>
      </w:r>
      <w:r w:rsidR="00E27C9C" w:rsidRPr="004E614C">
        <w:rPr>
          <w:lang w:eastAsia="zh-CN"/>
        </w:rPr>
      </w:r>
      <w:r w:rsidR="00E27C9C" w:rsidRPr="004E614C">
        <w:rPr>
          <w:lang w:eastAsia="zh-CN"/>
        </w:rPr>
        <w:fldChar w:fldCharType="separate"/>
      </w:r>
      <w:r w:rsidR="00F12EE1">
        <w:rPr>
          <w:noProof/>
          <w:lang w:eastAsia="zh-CN"/>
        </w:rPr>
        <w:t>(e.g., Adjaye-Gbewonyo &amp; Kawachi, 2012; Eibner, Sturn, &amp; Gresenz,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C3A39">
        <w:rPr>
          <w:lang w:eastAsia="zh-CN"/>
        </w:rPr>
        <w:instrText xml:space="preserve"> ADDIN EN.CITE &lt;EndNote&gt;&lt;Cite&gt;&lt;Author&gt;Nesi&lt;/Author&gt;&lt;Year&gt;2015&lt;/Year&gt;&lt;RecNum&gt;77&lt;/RecNum&gt;&lt;Prefix&gt;e.g.`, &lt;/Prefix&gt;&lt;DisplayText&gt;(e.g., Eibner, Sturn, &amp;amp; Gresenz,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C3A39">
        <w:rPr>
          <w:noProof/>
          <w:lang w:eastAsia="zh-CN"/>
        </w:rPr>
        <w:t>(e.g., Eibner, Sturn, &amp; Gresenz,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6478F37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762A93" w:rsidRPr="004E614C">
        <w:rPr>
          <w:lang w:eastAsia="zh-CN"/>
        </w:rPr>
      </w:r>
      <w:r w:rsidR="00762A93" w:rsidRPr="004E614C">
        <w:rPr>
          <w:lang w:eastAsia="zh-CN"/>
        </w:rPr>
        <w:fldChar w:fldCharType="separate"/>
      </w:r>
      <w:r w:rsidR="00F12EE1">
        <w:rPr>
          <w:noProof/>
          <w:lang w:eastAsia="zh-CN"/>
        </w:rPr>
        <w:t>(e.g., De Vries et al., 2018; Jang, Park, &amp; Song,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w:t>
      </w:r>
      <w:r w:rsidRPr="00F677AC">
        <w:rPr>
          <w:rFonts w:hint="eastAsia"/>
          <w:lang w:eastAsia="zh-CN"/>
        </w:rPr>
        <w:lastRenderedPageBreak/>
        <w:t>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31" w:name="_Toc162629639"/>
      <w:r>
        <w:rPr>
          <w:lang w:eastAsia="zh-CN"/>
        </w:rPr>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30007FC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D37AB8" w:rsidRPr="004E614C">
        <w:rPr>
          <w:lang w:eastAsia="zh-CN"/>
        </w:rPr>
      </w:r>
      <w:r w:rsidR="00D37AB8" w:rsidRPr="004E614C">
        <w:rPr>
          <w:lang w:eastAsia="zh-CN"/>
        </w:rPr>
        <w:fldChar w:fldCharType="separate"/>
      </w:r>
      <w:r w:rsidR="00F12EE1">
        <w:rPr>
          <w:noProof/>
          <w:lang w:eastAsia="zh-CN"/>
        </w:rPr>
        <w:t>(e.g., Buunk &amp; Ybema, 1995, 1997; Gerrard &amp; Gibbons, 2013; Taylor, Wood, &amp; Lichtman, 1983; Van der Zee et al., 2000; Wills, 1997)</w:t>
      </w:r>
      <w:r w:rsidR="00D37AB8" w:rsidRPr="004E614C">
        <w:rPr>
          <w:lang w:eastAsia="zh-CN"/>
        </w:rPr>
        <w:fldChar w:fldCharType="end"/>
      </w:r>
      <w:r w:rsidR="00780690" w:rsidRPr="004E614C">
        <w:rPr>
          <w:lang w:eastAsia="zh-CN"/>
        </w:rPr>
        <w:t xml:space="preserve">. </w:t>
      </w:r>
    </w:p>
    <w:p w14:paraId="3CE815A8" w14:textId="5FEB1948"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0065284E" w:rsidRPr="004E614C">
        <w:rPr>
          <w:lang w:eastAsia="zh-CN"/>
        </w:rPr>
      </w:r>
      <w:r w:rsidR="0065284E" w:rsidRPr="004E614C">
        <w:rPr>
          <w:lang w:eastAsia="zh-CN"/>
        </w:rPr>
        <w:fldChar w:fldCharType="separate"/>
      </w:r>
      <w:r w:rsidR="001C3A39">
        <w:rPr>
          <w:noProof/>
          <w:lang w:eastAsia="zh-CN"/>
        </w:rPr>
        <w:t>(e.g., Gibbons, 1986; Gilbert, Giesler, &amp; Morris,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3CFF936F"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1C3A39">
        <w:rPr>
          <w:lang w:eastAsia="zh-CN"/>
        </w:rPr>
        <w:instrText xml:space="preserve"> ADDIN EN.CITE &lt;EndNote&gt;&lt;Cite&gt;&lt;Author&gt;Aronson&lt;/Author&gt;&lt;Year&gt;1966&lt;/Year&gt;&lt;RecNum&gt;4&lt;/RecNum&gt;&lt;DisplayText&gt;(Aronson, Willerman, &amp;amp; Floyd,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1C3A39">
        <w:rPr>
          <w:noProof/>
          <w:lang w:eastAsia="zh-CN"/>
        </w:rPr>
        <w:t>(Aronson, Willerman, &amp; Floyd,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32" w:name="_Toc16262964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11375F96"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1C3A39">
        <w:rPr>
          <w:lang w:eastAsia="zh-CN"/>
        </w:rPr>
        <w:instrText xml:space="preserve"> ADDIN EN.CITE &lt;EndNote&gt;&lt;Cite&gt;&lt;Author&gt;Wolbring&lt;/Author&gt;&lt;Year&gt;2013&lt;/Year&gt;&lt;RecNum&gt;204&lt;/RecNum&gt;&lt;DisplayText&gt;(Wolbring, Keuschnigg, &amp;amp; Negele,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1C3A39">
        <w:rPr>
          <w:noProof/>
          <w:lang w:eastAsia="zh-CN"/>
        </w:rPr>
        <w:t>(Wolbring, Keuschnigg, &amp; Negele,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262964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793BBFE6"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1C3A39">
        <w:rPr>
          <w:rFonts w:hint="eastAsia"/>
          <w:lang w:eastAsia="zh-CN"/>
        </w:rPr>
        <w:instrText xml:space="preserve"> ADDIN EN.CITE &lt;EndNote&gt;&lt;Cite AuthorYear="1"&gt;&lt;Author&gt;Callan&lt;/Author&gt;&lt;Year&gt;2015&lt;/Year&gt;&lt;RecNum&gt;19&lt;/RecNum&gt;&lt;DisplayText&gt;Callan, Kim </w:instrText>
      </w:r>
      <w:r w:rsidR="001C3A39">
        <w:rPr>
          <w:rFonts w:hint="eastAsia"/>
          <w:lang w:eastAsia="zh-CN"/>
        </w:rPr>
        <w:instrText>和</w:instrText>
      </w:r>
      <w:r w:rsidR="001C3A39">
        <w:rPr>
          <w:rFonts w:hint="eastAsia"/>
          <w:lang w:eastAsia="zh-CN"/>
        </w:rPr>
        <w:instrText xml:space="preserve"> Matthews (2015a)&lt;/DisplayText&gt;&lt;record&gt;&lt;rec-number&gt;19&lt;/rec-number&gt;&lt;foreign-keys&gt;&lt;key app="EN" db-id="25zwtzd2ipsxxpedr5u5fe2a</w:instrText>
      </w:r>
      <w:r w:rsidR="001C3A39">
        <w:rPr>
          <w:lang w:eastAsia="zh-CN"/>
        </w:rPr>
        <w:instrText>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1C3A39">
        <w:rPr>
          <w:rFonts w:hint="eastAsia"/>
          <w:noProof/>
          <w:lang w:eastAsia="zh-CN"/>
        </w:rPr>
        <w:t xml:space="preserve">Callan, Kim </w:t>
      </w:r>
      <w:r w:rsidR="001C3A39">
        <w:rPr>
          <w:rFonts w:hint="eastAsia"/>
          <w:noProof/>
          <w:lang w:eastAsia="zh-CN"/>
        </w:rPr>
        <w:t>和</w:t>
      </w:r>
      <w:r w:rsidR="001C3A39">
        <w:rPr>
          <w:rFonts w:hint="eastAsia"/>
          <w:noProof/>
          <w:lang w:eastAsia="zh-CN"/>
        </w:rPr>
        <w:t xml:space="preserve"> Matthews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w:t>
      </w:r>
      <w:r w:rsidR="003D244A" w:rsidRPr="003D244A">
        <w:rPr>
          <w:rFonts w:hint="eastAsia"/>
          <w:lang w:eastAsia="zh-CN"/>
        </w:rPr>
        <w:lastRenderedPageBreak/>
        <w:t>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1C3A39">
        <w:rPr>
          <w:lang w:eastAsia="zh-CN"/>
        </w:rPr>
        <w:instrText xml:space="preserve"> ADDIN EN.CITE &lt;EndNote&gt;&lt;Cite&gt;&lt;Author&gt;Buunk&lt;/Author&gt;&lt;Year&gt;2007&lt;/Year&gt;&lt;RecNum&gt;12&lt;/RecNum&gt;&lt;DisplayText&gt;(Buunk, Groothof, &amp;amp; Siero,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1C3A39">
        <w:rPr>
          <w:noProof/>
          <w:lang w:eastAsia="zh-CN"/>
        </w:rPr>
        <w:t>(Buunk, Groothof, &amp; Siero,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262964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43B43C12"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1C3A39">
        <w:rPr>
          <w:lang w:eastAsia="zh-CN"/>
        </w:rPr>
        <w:instrText xml:space="preserve"> ADDIN EN.CITE &lt;EndNote&gt;&lt;Cite&gt;&lt;Author&gt;Gerber&lt;/Author&gt;&lt;Year&gt;2018&lt;/Year&gt;&lt;RecNum&gt;43&lt;/RecNum&gt;&lt;DisplayText&gt;(Gerber, Wheeler, &amp;amp; Suls,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1C3A39">
        <w:rPr>
          <w:noProof/>
          <w:lang w:eastAsia="zh-CN"/>
        </w:rPr>
        <w:t>(Gerber, Wheeler, &amp; Suls,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2629643"/>
      <w:r>
        <w:rPr>
          <w:rFonts w:hint="eastAsia"/>
          <w:lang w:val="en" w:eastAsia="zh-CN"/>
        </w:rPr>
        <w:lastRenderedPageBreak/>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4BAB3423" w:rsidR="00953173" w:rsidRDefault="00B12990" w:rsidP="00B12990">
      <w:pPr>
        <w:pStyle w:val="3"/>
        <w:spacing w:before="180" w:after="180"/>
        <w:rPr>
          <w:lang w:val="en" w:eastAsia="zh-CN"/>
        </w:rPr>
      </w:pPr>
      <w:bookmarkStart w:id="36" w:name="_Toc162629644"/>
      <w:r>
        <w:rPr>
          <w:rFonts w:hint="eastAsia"/>
          <w:lang w:val="en" w:eastAsia="zh-CN"/>
        </w:rPr>
        <w:t>2.3.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w:t>
      </w:r>
      <w:proofErr w:type="gramStart"/>
      <w:r>
        <w:rPr>
          <w:rFonts w:hint="eastAsia"/>
          <w:lang w:val="en" w:eastAsia="zh-CN"/>
        </w:rPr>
        <w:t>一</w:t>
      </w:r>
      <w:proofErr w:type="gramEnd"/>
      <w:r w:rsidR="00683613">
        <w:rPr>
          <w:rFonts w:hint="eastAsia"/>
          <w:lang w:val="en" w:eastAsia="zh-CN"/>
        </w:rPr>
        <w:t>：对本文使用的所有量表</w:t>
      </w:r>
      <w:proofErr w:type="gramStart"/>
      <w:r w:rsidR="00683613">
        <w:rPr>
          <w:rFonts w:hint="eastAsia"/>
          <w:lang w:val="en" w:eastAsia="zh-CN"/>
        </w:rPr>
        <w:t>进行信</w:t>
      </w:r>
      <w:proofErr w:type="gramEnd"/>
      <w:r w:rsidR="00683613">
        <w:rPr>
          <w:rFonts w:hint="eastAsia"/>
          <w:lang w:val="en" w:eastAsia="zh-CN"/>
        </w:rPr>
        <w:t>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w:t>
      </w:r>
      <w:proofErr w:type="gramStart"/>
      <w:r w:rsidR="0059724D">
        <w:rPr>
          <w:rFonts w:hint="eastAsia"/>
          <w:lang w:val="en" w:eastAsia="zh-CN"/>
        </w:rPr>
        <w:t>度造成</w:t>
      </w:r>
      <w:proofErr w:type="gramEnd"/>
      <w:r w:rsidR="0059724D">
        <w:rPr>
          <w:rFonts w:hint="eastAsia"/>
          <w:lang w:val="en" w:eastAsia="zh-CN"/>
        </w:rPr>
        <w:t>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37" w:name="_Toc162629645"/>
      <w:r>
        <w:rPr>
          <w:rFonts w:hint="eastAsia"/>
          <w:lang w:val="en" w:eastAsia="zh-CN"/>
        </w:rPr>
        <w:t>2.3.</w:t>
      </w:r>
      <w:r w:rsidR="0059724D">
        <w:rPr>
          <w:rFonts w:hint="eastAsia"/>
          <w:lang w:val="en" w:eastAsia="zh-CN"/>
        </w:rPr>
        <w:t>2</w:t>
      </w:r>
      <w:r>
        <w:rPr>
          <w:rFonts w:hint="eastAsia"/>
          <w:lang w:val="en" w:eastAsia="zh-CN"/>
        </w:rPr>
        <w:t xml:space="preserve"> 研究假设</w:t>
      </w:r>
      <w:bookmarkEnd w:id="37"/>
    </w:p>
    <w:p w14:paraId="70B59117" w14:textId="1B0CDD65"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4251ED" w:rsidRPr="004E614C">
        <w:rPr>
          <w:lang w:eastAsia="zh-CN"/>
        </w:rPr>
      </w:r>
      <w:r w:rsidR="004251ED" w:rsidRPr="004E614C">
        <w:rPr>
          <w:lang w:eastAsia="zh-CN"/>
        </w:rPr>
        <w:fldChar w:fldCharType="separate"/>
      </w:r>
      <w:r w:rsidR="00F12EE1">
        <w:rPr>
          <w:noProof/>
          <w:lang w:eastAsia="zh-CN"/>
        </w:rPr>
        <w:t>(e.g., De Vries et al., 2018; Jang, Park, &amp; Song,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D40FF4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2A47AB" w:rsidRPr="004E614C">
        <w:rPr>
          <w:lang w:eastAsia="zh-CN"/>
        </w:rPr>
      </w:r>
      <w:r w:rsidR="002A47AB" w:rsidRPr="004E614C">
        <w:rPr>
          <w:lang w:eastAsia="zh-CN"/>
        </w:rPr>
        <w:fldChar w:fldCharType="separate"/>
      </w:r>
      <w:r w:rsidR="00F12EE1">
        <w:rPr>
          <w:noProof/>
          <w:lang w:eastAsia="zh-CN"/>
        </w:rPr>
        <w:t>(e.g., Adjaye-Gbewonyo &amp; Kawachi, 2012; Beshai et al., 2017; Callan, Kim, &amp; Matthews, 2015b; Osborne, Smith, &amp; Huo,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w:t>
      </w:r>
      <w:r>
        <w:rPr>
          <w:rFonts w:hint="eastAsia"/>
          <w:bCs/>
          <w:lang w:eastAsia="zh-CN"/>
        </w:rPr>
        <w:lastRenderedPageBreak/>
        <w:t>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5977F613"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F12EE1">
        <w:rPr>
          <w:bCs/>
          <w:lang w:eastAsia="zh-CN"/>
        </w:rPr>
        <w:instrText xml:space="preserve"> ADDIN EN.CITE &lt;EndNote&gt;&lt;Cite&gt;&lt;Author&gt;Buunk&lt;/Author&gt;&lt;Year&gt;2003&lt;/Year&gt;&lt;RecNum&gt;17&lt;/RecNum&gt;&lt;DisplayText&gt;(Buunk, Groothof, &amp;amp; Siero,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F12EE1">
        <w:rPr>
          <w:bCs/>
          <w:noProof/>
          <w:lang w:eastAsia="zh-CN"/>
        </w:rPr>
        <w:t>(Buunk, Groothof, &amp; Siero,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34105EB"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w:t>
      </w:r>
      <w:r>
        <w:rPr>
          <w:rFonts w:hint="eastAsia"/>
          <w:lang w:eastAsia="zh-CN"/>
        </w:rPr>
        <w:lastRenderedPageBreak/>
        <w:t>价；向下</w:t>
      </w:r>
      <w:proofErr w:type="gramStart"/>
      <w:r>
        <w:rPr>
          <w:rFonts w:hint="eastAsia"/>
          <w:lang w:eastAsia="zh-CN"/>
        </w:rPr>
        <w:t>比较让</w:t>
      </w:r>
      <w:proofErr w:type="gramEnd"/>
      <w:r>
        <w:rPr>
          <w:rFonts w:hint="eastAsia"/>
          <w:lang w:eastAsia="zh-CN"/>
        </w:rPr>
        <w:t>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38" w:name="_Toc16262964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38"/>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w:t>
      </w:r>
      <w:r w:rsidR="00475CD9" w:rsidRPr="000E796E">
        <w:rPr>
          <w:rStyle w:val="a6"/>
          <w:rFonts w:hint="eastAsia"/>
          <w:color w:val="auto"/>
          <w:u w:val="none"/>
          <w:lang w:eastAsia="zh-CN"/>
        </w:rPr>
        <w:lastRenderedPageBreak/>
        <w:t>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39" w:name="_Toc162629647"/>
      <w:r>
        <w:rPr>
          <w:rStyle w:val="a6"/>
          <w:rFonts w:hint="eastAsia"/>
          <w:color w:val="auto"/>
          <w:u w:val="none"/>
          <w:lang w:eastAsia="zh-CN"/>
        </w:rPr>
        <w:t xml:space="preserve">2.3.4 </w:t>
      </w:r>
      <w:r w:rsidR="001D220D">
        <w:rPr>
          <w:rStyle w:val="a6"/>
          <w:rFonts w:hint="eastAsia"/>
          <w:color w:val="auto"/>
          <w:u w:val="none"/>
          <w:lang w:eastAsia="zh-CN"/>
        </w:rPr>
        <w:t>研究流程</w:t>
      </w:r>
      <w:bookmarkEnd w:id="39"/>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w:t>
      </w:r>
      <w:proofErr w:type="gramStart"/>
      <w:r>
        <w:rPr>
          <w:rFonts w:hint="eastAsia"/>
          <w:lang w:eastAsia="zh-CN"/>
        </w:rPr>
        <w:t>度相关</w:t>
      </w:r>
      <w:proofErr w:type="gramEnd"/>
      <w:r>
        <w:rPr>
          <w:rFonts w:hint="eastAsia"/>
          <w:lang w:eastAsia="zh-CN"/>
        </w:rPr>
        <w:t>的文献进</w:t>
      </w:r>
      <w:r>
        <w:rPr>
          <w:rFonts w:hint="eastAsia"/>
          <w:lang w:eastAsia="zh-CN"/>
        </w:rPr>
        <w:lastRenderedPageBreak/>
        <w:t>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222074">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40" w:name="_Toc162629648"/>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40"/>
    </w:p>
    <w:p w14:paraId="44636D15" w14:textId="1EF9502D" w:rsidR="00CF7E2A" w:rsidRDefault="0040319B" w:rsidP="00CF7E2A">
      <w:pPr>
        <w:pStyle w:val="2"/>
        <w:spacing w:before="180" w:after="180"/>
        <w:rPr>
          <w:lang w:eastAsia="zh-CN"/>
        </w:rPr>
      </w:pPr>
      <w:bookmarkStart w:id="41" w:name="_Toc162629649"/>
      <w:r>
        <w:rPr>
          <w:rFonts w:hint="eastAsia"/>
          <w:lang w:eastAsia="zh-CN"/>
        </w:rPr>
        <w:t>4</w:t>
      </w:r>
      <w:r w:rsidR="00CF7E2A">
        <w:rPr>
          <w:rFonts w:hint="eastAsia"/>
          <w:lang w:eastAsia="zh-CN"/>
        </w:rPr>
        <w:t>.1 研究目的</w:t>
      </w:r>
      <w:bookmarkEnd w:id="41"/>
    </w:p>
    <w:p w14:paraId="64C5AC5B" w14:textId="380B3F28" w:rsidR="00CF7E2A" w:rsidRPr="00CF7E2A" w:rsidRDefault="00CF7E2A" w:rsidP="00CF7E2A">
      <w:pPr>
        <w:rPr>
          <w:lang w:eastAsia="zh-CN"/>
        </w:rPr>
      </w:pPr>
      <w:r>
        <w:rPr>
          <w:lang w:eastAsia="zh-CN"/>
        </w:rPr>
        <w:tab/>
      </w:r>
      <w:r>
        <w:rPr>
          <w:rFonts w:hint="eastAsia"/>
          <w:lang w:eastAsia="zh-CN"/>
        </w:rPr>
        <w:t>研究一将</w:t>
      </w:r>
      <w:proofErr w:type="gramStart"/>
      <w:r>
        <w:rPr>
          <w:rFonts w:hint="eastAsia"/>
          <w:lang w:eastAsia="zh-CN"/>
        </w:rPr>
        <w:t>对之后</w:t>
      </w:r>
      <w:proofErr w:type="gramEnd"/>
      <w:r>
        <w:rPr>
          <w:rFonts w:hint="eastAsia"/>
          <w:lang w:eastAsia="zh-CN"/>
        </w:rPr>
        <w:t>研究需要用到的所有量表</w:t>
      </w:r>
      <w:proofErr w:type="gramStart"/>
      <w:r>
        <w:rPr>
          <w:rFonts w:hint="eastAsia"/>
          <w:lang w:eastAsia="zh-CN"/>
        </w:rPr>
        <w:t>进行信</w:t>
      </w:r>
      <w:proofErr w:type="gramEnd"/>
      <w:r>
        <w:rPr>
          <w:rFonts w:hint="eastAsia"/>
          <w:lang w:eastAsia="zh-CN"/>
        </w:rPr>
        <w:t>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2" w:name="_Toc162629650"/>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2"/>
    </w:p>
    <w:p w14:paraId="7140065F" w14:textId="2F077109" w:rsidR="007252EF" w:rsidRPr="005C1037" w:rsidRDefault="0040319B" w:rsidP="007252EF">
      <w:pPr>
        <w:pStyle w:val="3"/>
        <w:spacing w:before="180" w:after="180"/>
        <w:rPr>
          <w:lang w:eastAsia="zh-CN"/>
        </w:rPr>
      </w:pPr>
      <w:bookmarkStart w:id="43" w:name="_Toc162629651"/>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3"/>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4" w:name="_Toc162629652"/>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4"/>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5" w:name="_Toc162629653"/>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5"/>
    </w:p>
    <w:p w14:paraId="70E2BE15" w14:textId="23873F0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28F11B48"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2A6FAE65" w14:textId="3F05992C" w:rsidR="00E82DAE" w:rsidRDefault="0040319B" w:rsidP="00E82DAE">
      <w:pPr>
        <w:pStyle w:val="3"/>
        <w:spacing w:before="180" w:after="180"/>
        <w:rPr>
          <w:lang w:eastAsia="zh-CN"/>
        </w:rPr>
      </w:pPr>
      <w:bookmarkStart w:id="46" w:name="_Toc162629654"/>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6"/>
    </w:p>
    <w:p w14:paraId="19823036" w14:textId="2D4E9F15"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7" w:name="_Toc162629655"/>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7"/>
    </w:p>
    <w:p w14:paraId="229D90FD" w14:textId="2B4F16F0" w:rsidR="00E82DAE" w:rsidRDefault="0040319B" w:rsidP="00E82DAE">
      <w:pPr>
        <w:pStyle w:val="3"/>
        <w:spacing w:before="180" w:after="180"/>
        <w:rPr>
          <w:lang w:eastAsia="zh-CN"/>
        </w:rPr>
      </w:pPr>
      <w:bookmarkStart w:id="48" w:name="_Toc162629656"/>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8"/>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70DFB9A3"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1CB5A993"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07616294"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04A6324A" w:rsidR="00E82DAE" w:rsidRPr="006825BC" w:rsidRDefault="0040319B" w:rsidP="008A5E92">
      <w:pPr>
        <w:pStyle w:val="4"/>
        <w:spacing w:before="180" w:after="180"/>
        <w:rPr>
          <w:lang w:eastAsia="zh-CN"/>
        </w:rPr>
      </w:pPr>
      <w:r>
        <w:rPr>
          <w:rFonts w:hint="eastAsia"/>
          <w:lang w:eastAsia="zh-CN"/>
        </w:rPr>
        <w:lastRenderedPageBreak/>
        <w:t>4</w:t>
      </w:r>
      <w:r w:rsidR="00F90A1A">
        <w:rPr>
          <w:rFonts w:hint="eastAsia"/>
          <w:lang w:eastAsia="zh-CN"/>
        </w:rPr>
        <w:t xml:space="preserve">.3.1.3 </w:t>
      </w:r>
      <w:r w:rsidR="00E82DAE" w:rsidRPr="005C1037">
        <w:rPr>
          <w:lang w:eastAsia="zh-CN"/>
        </w:rPr>
        <w:t>区别效度</w:t>
      </w:r>
    </w:p>
    <w:p w14:paraId="4900DEF7" w14:textId="75936F21"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sidR="00850CF3">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sidR="00A42A8C">
        <w:rPr>
          <w:rFonts w:hint="eastAsia"/>
          <w:lang w:eastAsia="zh-CN"/>
        </w:rPr>
        <w:t>4</w:t>
      </w:r>
      <w:r>
        <w:rPr>
          <w:lang w:eastAsia="zh-CN"/>
        </w:rPr>
        <w:t>.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72487315"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33274D" w:rsidR="00015BE3" w:rsidRDefault="0040319B" w:rsidP="00015BE3">
      <w:pPr>
        <w:pStyle w:val="4"/>
        <w:spacing w:before="180" w:after="180"/>
        <w:rPr>
          <w:lang w:eastAsia="zh-CN"/>
        </w:rPr>
      </w:pPr>
      <w:r>
        <w:rPr>
          <w:rFonts w:hint="eastAsia"/>
          <w:lang w:eastAsia="zh-CN"/>
        </w:rPr>
        <w:t>4</w:t>
      </w:r>
      <w:r w:rsidR="00F90A1A">
        <w:rPr>
          <w:rFonts w:hint="eastAsia"/>
          <w:lang w:eastAsia="zh-CN"/>
        </w:rPr>
        <w:t>.3.1.4 题目修改</w:t>
      </w:r>
    </w:p>
    <w:p w14:paraId="19974117" w14:textId="5B48AE04"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w:t>
      </w:r>
      <w:proofErr w:type="gramStart"/>
      <w:r w:rsidR="009F63DD">
        <w:rPr>
          <w:rFonts w:hint="eastAsia"/>
          <w:lang w:eastAsia="zh-CN"/>
        </w:rPr>
        <w:t>潜在构念与其</w:t>
      </w:r>
      <w:proofErr w:type="gramEnd"/>
      <w:r w:rsidR="009F63DD">
        <w:rPr>
          <w:rFonts w:hint="eastAsia"/>
          <w:lang w:eastAsia="zh-CN"/>
        </w:rPr>
        <w:t>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4E614C" w:rsidRDefault="00E82DAE" w:rsidP="00E82DAE">
      <w:pPr>
        <w:pStyle w:val="af3"/>
      </w:pPr>
      <w:r w:rsidRPr="004E614C">
        <w:rPr>
          <w:rFonts w:hint="eastAsia"/>
        </w:rPr>
        <w:t>表</w:t>
      </w:r>
      <w:r w:rsidR="0040319B">
        <w:rPr>
          <w:rFonts w:hint="eastAsia"/>
        </w:rPr>
        <w:t>4</w:t>
      </w:r>
      <w:r>
        <w:t>.</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6A79BCF5" w:rsidR="00F90A1A" w:rsidRPr="006B6C9C" w:rsidRDefault="00A42A8C" w:rsidP="00933805">
            <w:pPr>
              <w:jc w:val="both"/>
              <w:rPr>
                <w:lang w:eastAsia="zh-CN"/>
              </w:rPr>
            </w:pPr>
            <w:r>
              <w:rPr>
                <w:rFonts w:hint="eastAsia"/>
                <w:lang w:eastAsia="zh-CN"/>
              </w:rPr>
              <w:t>/</w:t>
            </w: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623E742" w:rsidR="008A5E92" w:rsidRPr="00714275" w:rsidRDefault="0040319B" w:rsidP="00714275">
      <w:pPr>
        <w:pStyle w:val="3"/>
        <w:spacing w:before="180" w:after="180"/>
        <w:rPr>
          <w:lang w:eastAsia="zh-CN"/>
        </w:rPr>
      </w:pPr>
      <w:bookmarkStart w:id="49" w:name="_Toc162629657"/>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9"/>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7E51455"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lastRenderedPageBreak/>
        <w:t>4</w:t>
      </w:r>
      <w:r w:rsidR="00F90A1A">
        <w:rPr>
          <w:rFonts w:hint="eastAsia"/>
          <w:lang w:eastAsia="zh-CN"/>
        </w:rPr>
        <w:t xml:space="preserve">.3.2.2 </w:t>
      </w:r>
      <w:r w:rsidR="00015BE3" w:rsidRPr="004E614C">
        <w:rPr>
          <w:lang w:eastAsia="zh-CN"/>
        </w:rPr>
        <w:t>收敛效度</w:t>
      </w:r>
    </w:p>
    <w:p w14:paraId="3CAC237E" w14:textId="73ED74A4"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563C4672" w:rsidR="005F7227" w:rsidRPr="00634FC0" w:rsidRDefault="0040319B" w:rsidP="005F7227">
      <w:pPr>
        <w:pStyle w:val="2"/>
        <w:spacing w:before="180" w:after="180"/>
      </w:pPr>
      <w:bookmarkStart w:id="50" w:name="_Toc162629658"/>
      <w:r>
        <w:rPr>
          <w:rFonts w:hint="eastAsia"/>
          <w:lang w:eastAsia="zh-CN"/>
        </w:rPr>
        <w:lastRenderedPageBreak/>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50"/>
    </w:p>
    <w:p w14:paraId="51636023" w14:textId="0ACEA00F"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145EE9EA" w:rsidR="005F7227" w:rsidRDefault="005F7227" w:rsidP="008916CA">
      <w:pPr>
        <w:ind w:firstLine="480"/>
        <w:rPr>
          <w:lang w:eastAsia="zh-CN"/>
        </w:rPr>
        <w:sectPr w:rsidR="005F7227" w:rsidSect="00222074">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w:t>
      </w:r>
      <w:proofErr w:type="gramStart"/>
      <w:r w:rsidR="002E217E">
        <w:rPr>
          <w:rFonts w:hint="eastAsia"/>
          <w:lang w:eastAsia="zh-CN"/>
        </w:rPr>
        <w:t>题分别</w:t>
      </w:r>
      <w:proofErr w:type="gramEnd"/>
      <w:r w:rsidR="002E217E">
        <w:rPr>
          <w:rFonts w:hint="eastAsia"/>
          <w:lang w:eastAsia="zh-CN"/>
        </w:rPr>
        <w:t>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w:t>
      </w:r>
      <w:commentRangeStart w:id="51"/>
      <w:r w:rsidR="002E217E">
        <w:rPr>
          <w:rFonts w:hint="eastAsia"/>
          <w:lang w:eastAsia="zh-CN"/>
        </w:rPr>
        <w:t>为</w:t>
      </w:r>
      <w:r w:rsidR="002E217E">
        <w:rPr>
          <w:rFonts w:hint="eastAsia"/>
          <w:lang w:eastAsia="zh-CN"/>
        </w:rPr>
        <w:t>0.49</w:t>
      </w:r>
      <w:commentRangeEnd w:id="51"/>
      <w:r w:rsidR="0092604F">
        <w:rPr>
          <w:rStyle w:val="af9"/>
        </w:rPr>
        <w:commentReference w:id="51"/>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w:t>
      </w:r>
      <w:proofErr w:type="gramStart"/>
      <w:r w:rsidR="00DD2B75">
        <w:rPr>
          <w:rFonts w:hint="eastAsia"/>
          <w:lang w:eastAsia="zh-CN"/>
        </w:rPr>
        <w:t>一</w:t>
      </w:r>
      <w:proofErr w:type="gramEnd"/>
      <w:r w:rsidR="00DD2B75">
        <w:rPr>
          <w:rFonts w:hint="eastAsia"/>
          <w:lang w:eastAsia="zh-CN"/>
        </w:rPr>
        <w:t>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2" w:name="_Toc162629659"/>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2"/>
    </w:p>
    <w:p w14:paraId="5C435C8F" w14:textId="0D8D1989" w:rsidR="003F34FE" w:rsidRDefault="0040319B" w:rsidP="006F4915">
      <w:pPr>
        <w:pStyle w:val="2"/>
        <w:spacing w:before="180" w:after="180"/>
        <w:rPr>
          <w:lang w:eastAsia="zh-CN"/>
        </w:rPr>
      </w:pPr>
      <w:bookmarkStart w:id="53" w:name="_Toc162629660"/>
      <w:r>
        <w:rPr>
          <w:rFonts w:hint="eastAsia"/>
          <w:lang w:eastAsia="zh-CN"/>
        </w:rPr>
        <w:t>5</w:t>
      </w:r>
      <w:r w:rsidR="003F34FE">
        <w:rPr>
          <w:rFonts w:hint="eastAsia"/>
          <w:lang w:eastAsia="zh-CN"/>
        </w:rPr>
        <w:t>.1 研究目的</w:t>
      </w:r>
      <w:bookmarkEnd w:id="53"/>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w:t>
      </w:r>
      <w:proofErr w:type="gramStart"/>
      <w:r w:rsidR="00EC66E5">
        <w:rPr>
          <w:rFonts w:hint="eastAsia"/>
          <w:lang w:eastAsia="zh-CN"/>
        </w:rPr>
        <w:t>该总体</w:t>
      </w:r>
      <w:proofErr w:type="gramEnd"/>
      <w:r w:rsidR="00EC66E5">
        <w:rPr>
          <w:rFonts w:hint="eastAsia"/>
          <w:lang w:eastAsia="zh-CN"/>
        </w:rPr>
        <w:t>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4" w:name="_Toc162629661"/>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4"/>
    </w:p>
    <w:p w14:paraId="3E1CC36C" w14:textId="0381E2E2" w:rsidR="00396869" w:rsidRPr="006F4915" w:rsidRDefault="0040319B" w:rsidP="008E5559">
      <w:pPr>
        <w:pStyle w:val="3"/>
        <w:spacing w:before="180" w:after="180"/>
        <w:rPr>
          <w:lang w:eastAsia="zh-CN"/>
        </w:rPr>
      </w:pPr>
      <w:bookmarkStart w:id="55" w:name="_Toc162629662"/>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5"/>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56" w:name="_Toc162629663"/>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56"/>
    </w:p>
    <w:p w14:paraId="459AC3E3" w14:textId="4CC1D24E"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sidR="00510593">
        <w:rPr>
          <w:lang w:eastAsia="zh-CN"/>
        </w:rPr>
        <w:fldChar w:fldCharType="separate"/>
      </w:r>
      <w:r w:rsidR="002618C6">
        <w:rPr>
          <w:noProof/>
          <w:lang w:eastAsia="zh-CN"/>
        </w:rPr>
        <w:t>(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57" w:name="_Toc162629664"/>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57"/>
    </w:p>
    <w:p w14:paraId="354219A2" w14:textId="6C8BE0C1"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175E1C3"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6E3A2C24"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1C3A39">
        <w:rPr>
          <w:lang w:eastAsia="zh-CN"/>
        </w:rPr>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1C3A39">
        <w:rPr>
          <w:noProof/>
          <w:lang w:eastAsia="zh-CN"/>
        </w:rPr>
        <w:t>(Olkin, Dahabreh, &amp; Trikalinos,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 xml:space="preserve">(Begg &amp; </w:t>
      </w:r>
      <w:r w:rsidR="00850CF3">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8" w:name="_Toc162629665"/>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8"/>
    </w:p>
    <w:p w14:paraId="1187A707" w14:textId="32B9DC8B" w:rsidR="00F66F3A" w:rsidRPr="006F4915" w:rsidRDefault="0040319B" w:rsidP="006F4915">
      <w:pPr>
        <w:pStyle w:val="3"/>
        <w:spacing w:before="180" w:after="180"/>
        <w:rPr>
          <w:lang w:eastAsia="zh-CN"/>
        </w:rPr>
      </w:pPr>
      <w:bookmarkStart w:id="59" w:name="_Toc162629666"/>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9"/>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2050FFA1">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D949719" w:rsidR="00F66F3A" w:rsidRPr="004E614C" w:rsidRDefault="00F66F3A" w:rsidP="00541EC6">
      <w:pPr>
        <w:pStyle w:val="af5"/>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60" w:name="_Toc162629667"/>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60"/>
    </w:p>
    <w:p w14:paraId="7FFE9250" w14:textId="719C17F1"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1C3A39">
        <w:instrText xml:space="preserve"> ADDIN EN.CITE &lt;EndNote&gt;&lt;Cite&gt;&lt;Author&gt;W Poolman&lt;/Author&gt;&lt;Year&gt;2007&lt;/Year&gt;&lt;RecNum&gt;565&lt;/RecNum&gt;&lt;DisplayText&gt;(W Poolman, Farrokhyar, &amp;amp; Bhandari,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1C3A39">
        <w:rPr>
          <w:noProof/>
        </w:rPr>
        <w:t xml:space="preserve">(W Poolman, Farrokhyar, </w:t>
      </w:r>
      <w:r w:rsidR="001C3A39">
        <w:rPr>
          <w:noProof/>
        </w:rPr>
        <w:lastRenderedPageBreak/>
        <w:t>&amp; Bhandari,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1C3A39">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1C3A39">
        <w:rPr>
          <w:noProof/>
        </w:rPr>
        <w:t>(Olkin, Dahabreh, &amp; Trikalinos,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0C9F59E7" w:rsidR="00F66F3A" w:rsidRPr="004E614C" w:rsidRDefault="00F66F3A" w:rsidP="00BC6C4B">
      <w:pPr>
        <w:pStyle w:val="af5"/>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61" w:name="_Toc162629668"/>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61"/>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318379BE"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525641AE" w:rsidR="00F66F3A" w:rsidRPr="00BC6C4B" w:rsidRDefault="0040319B" w:rsidP="00BC6C4B">
      <w:pPr>
        <w:pStyle w:val="4"/>
        <w:spacing w:before="180" w:after="180"/>
      </w:pPr>
      <w:r>
        <w:rPr>
          <w:rFonts w:hint="eastAsia"/>
          <w:lang w:eastAsia="zh-CN"/>
        </w:rPr>
        <w:lastRenderedPageBreak/>
        <w:t>5</w:t>
      </w:r>
      <w:r w:rsidR="00805226">
        <w:rPr>
          <w:rFonts w:hint="eastAsia"/>
          <w:lang w:eastAsia="zh-CN"/>
        </w:rPr>
        <w:t xml:space="preserve">.3.3.2 </w:t>
      </w:r>
      <w:r w:rsidR="00F66F3A" w:rsidRPr="00BC6C4B">
        <w:t>Begg-Mazumdar Rank Correlation</w:t>
      </w:r>
    </w:p>
    <w:p w14:paraId="30F0ACED" w14:textId="2923DC3E"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15640060"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s Regression</w:t>
      </w:r>
    </w:p>
    <w:p w14:paraId="18362CDD" w14:textId="6746789D"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1B0F3178"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55142B34"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Pr="004E614C">
        <w:rPr>
          <w:lang w:eastAsia="zh-CN"/>
        </w:rPr>
        <w:fldChar w:fldCharType="separate"/>
      </w:r>
      <w:r w:rsidR="00850CF3">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2CB113CA">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758069BB" w:rsidR="00F66F3A" w:rsidRDefault="00F66F3A" w:rsidP="00541EC6">
      <w:pPr>
        <w:pStyle w:val="af5"/>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2" w:name="_Toc162629669"/>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2"/>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222074">
          <w:headerReference w:type="default" r:id="rId33"/>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3" w:name="_Toc162629670"/>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3"/>
    </w:p>
    <w:p w14:paraId="1C8ED7BF" w14:textId="44ED0F9F" w:rsidR="00EC66E5" w:rsidRDefault="0040319B" w:rsidP="005A1FC9">
      <w:pPr>
        <w:pStyle w:val="2"/>
        <w:spacing w:before="180" w:after="180"/>
        <w:rPr>
          <w:lang w:eastAsia="zh-CN"/>
        </w:rPr>
      </w:pPr>
      <w:bookmarkStart w:id="64" w:name="_Toc162629671"/>
      <w:r>
        <w:rPr>
          <w:rFonts w:hint="eastAsia"/>
          <w:lang w:eastAsia="zh-CN"/>
        </w:rPr>
        <w:t>6</w:t>
      </w:r>
      <w:r w:rsidR="00EC66E5">
        <w:rPr>
          <w:rFonts w:hint="eastAsia"/>
          <w:lang w:eastAsia="zh-CN"/>
        </w:rPr>
        <w:t>.1 研究目的</w:t>
      </w:r>
      <w:bookmarkEnd w:id="64"/>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5" w:name="_Toc162629672"/>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5"/>
    </w:p>
    <w:p w14:paraId="51A01B99" w14:textId="5FD25E71" w:rsidR="00D05733" w:rsidRPr="004E614C" w:rsidRDefault="0040319B" w:rsidP="00D05733">
      <w:pPr>
        <w:pStyle w:val="3"/>
        <w:spacing w:before="180" w:after="180"/>
        <w:rPr>
          <w:lang w:eastAsia="zh-CN"/>
        </w:rPr>
      </w:pPr>
      <w:bookmarkStart w:id="66" w:name="_Toc162629673"/>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6"/>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7" w:name="_Toc162629674"/>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7"/>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8" w:name="_Toc162629675"/>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8"/>
    </w:p>
    <w:p w14:paraId="2A077423" w14:textId="710EE337"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9" w:name="_Toc162629676"/>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9"/>
    </w:p>
    <w:p w14:paraId="6F963CDA" w14:textId="1B261BB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70" w:name="_Toc162629677"/>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70"/>
    </w:p>
    <w:p w14:paraId="05717D14" w14:textId="4C449BBA" w:rsidR="004D073F" w:rsidRPr="004E614C" w:rsidRDefault="0040319B" w:rsidP="004D073F">
      <w:pPr>
        <w:pStyle w:val="3"/>
        <w:spacing w:before="180" w:after="180"/>
        <w:rPr>
          <w:lang w:eastAsia="zh-CN"/>
        </w:rPr>
      </w:pPr>
      <w:bookmarkStart w:id="71" w:name="_Toc162629678"/>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71"/>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0058767D">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2" w:name="_Toc162629679"/>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2"/>
    </w:p>
    <w:p w14:paraId="792B1B4A" w14:textId="76D88803" w:rsidR="006333D0" w:rsidRDefault="006333D0" w:rsidP="005A1FC9">
      <w:pPr>
        <w:pStyle w:val="af3"/>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3" w:name="_Toc162629680"/>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3"/>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4" w:name="_Toc162629681"/>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4"/>
    </w:p>
    <w:p w14:paraId="54081D32" w14:textId="4F38139D"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75389" w:rsidRPr="004E614C">
        <w:rPr>
          <w:lang w:eastAsia="zh-CN"/>
        </w:rPr>
        <w:t xml:space="preserve">Harmon </w:t>
      </w:r>
      <w:r w:rsidR="00880885" w:rsidRPr="004E614C">
        <w:rPr>
          <w:lang w:eastAsia="zh-CN"/>
        </w:rPr>
        <w:t>One-Factor Test</w:t>
      </w:r>
    </w:p>
    <w:p w14:paraId="45F4FF32" w14:textId="6019E22D"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2403AA6E" w:rsidR="00785E25" w:rsidRPr="005A1FC9" w:rsidRDefault="0040319B" w:rsidP="005A1FC9">
      <w:pPr>
        <w:pStyle w:val="3"/>
        <w:spacing w:before="180" w:after="180"/>
        <w:rPr>
          <w:lang w:eastAsia="zh-CN"/>
        </w:rPr>
      </w:pPr>
      <w:bookmarkStart w:id="75" w:name="_Toc162629682"/>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5"/>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4DAF90C"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8750C4" w:rsidR="00EA3C36" w:rsidRPr="005A1FC9" w:rsidRDefault="0040319B" w:rsidP="005A1FC9">
      <w:pPr>
        <w:pStyle w:val="2"/>
        <w:spacing w:before="180" w:after="180"/>
        <w:rPr>
          <w:lang w:eastAsia="zh-CN"/>
        </w:rPr>
      </w:pPr>
      <w:bookmarkStart w:id="76" w:name="_Toc162629683"/>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6"/>
    </w:p>
    <w:p w14:paraId="035F4AB9" w14:textId="6194F43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726455A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222074">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proofErr w:type="gramStart"/>
      <w:r w:rsidRPr="00942F84">
        <w:rPr>
          <w:rFonts w:hint="eastAsia"/>
          <w:lang w:eastAsia="zh-CN"/>
        </w:rPr>
        <w:t>预</w:t>
      </w:r>
      <w:r w:rsidR="002A789E">
        <w:rPr>
          <w:rFonts w:hint="eastAsia"/>
          <w:lang w:eastAsia="zh-CN"/>
        </w:rPr>
        <w:t>研究</w:t>
      </w:r>
      <w:proofErr w:type="gramEnd"/>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7" w:name="_Toc162629684"/>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7"/>
    </w:p>
    <w:p w14:paraId="7F9F456A" w14:textId="1C607705" w:rsidR="002525D4" w:rsidRDefault="0040319B" w:rsidP="00F33CEC">
      <w:pPr>
        <w:pStyle w:val="2"/>
        <w:spacing w:before="180" w:after="180"/>
        <w:rPr>
          <w:lang w:eastAsia="zh-CN"/>
        </w:rPr>
      </w:pPr>
      <w:bookmarkStart w:id="78" w:name="_Toc162629685"/>
      <w:r>
        <w:rPr>
          <w:rFonts w:hint="eastAsia"/>
          <w:lang w:eastAsia="zh-CN"/>
        </w:rPr>
        <w:t>7</w:t>
      </w:r>
      <w:r w:rsidR="002525D4">
        <w:rPr>
          <w:rFonts w:hint="eastAsia"/>
          <w:lang w:eastAsia="zh-CN"/>
        </w:rPr>
        <w:t>.1 研究目的</w:t>
      </w:r>
      <w:bookmarkEnd w:id="78"/>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9" w:name="_Toc162629686"/>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9"/>
    </w:p>
    <w:p w14:paraId="188598FC" w14:textId="341479F8" w:rsidR="00D05733" w:rsidRPr="004E614C" w:rsidRDefault="0040319B" w:rsidP="00D05733">
      <w:pPr>
        <w:pStyle w:val="3"/>
        <w:spacing w:before="180" w:after="180"/>
        <w:rPr>
          <w:lang w:eastAsia="zh-CN"/>
        </w:rPr>
      </w:pPr>
      <w:bookmarkStart w:id="80" w:name="_Toc162629687"/>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80"/>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81" w:name="_Toc162629688"/>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8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2" w:name="_Toc162629689"/>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2"/>
    </w:p>
    <w:p w14:paraId="5B03AC61" w14:textId="3D949FEC"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37AEB7EA"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3" w:name="_Toc162629690"/>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3"/>
    </w:p>
    <w:p w14:paraId="337E33DB" w14:textId="48EE39D0"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172295C8"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2A852203" w:rsidR="00B81396" w:rsidRPr="00F33CEC" w:rsidRDefault="0040319B" w:rsidP="00F33CEC">
      <w:pPr>
        <w:pStyle w:val="2"/>
        <w:spacing w:before="180" w:after="180"/>
        <w:rPr>
          <w:lang w:eastAsia="zh-CN"/>
        </w:rPr>
      </w:pPr>
      <w:bookmarkStart w:id="84" w:name="_Toc162629691"/>
      <w:r>
        <w:rPr>
          <w:rFonts w:hint="eastAsia"/>
          <w:lang w:eastAsia="zh-CN"/>
        </w:rPr>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4"/>
    </w:p>
    <w:p w14:paraId="2A1C6511" w14:textId="72CF2B8D" w:rsidR="00B81396" w:rsidRPr="004E614C" w:rsidRDefault="0040319B" w:rsidP="00B81396">
      <w:pPr>
        <w:pStyle w:val="3"/>
        <w:spacing w:before="180" w:after="180"/>
        <w:rPr>
          <w:lang w:eastAsia="zh-CN"/>
        </w:rPr>
      </w:pPr>
      <w:bookmarkStart w:id="85" w:name="_Toc162629692"/>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5"/>
    </w:p>
    <w:p w14:paraId="158FA0B6" w14:textId="1D627728" w:rsidR="00B81396" w:rsidRPr="004E614C" w:rsidRDefault="00BC4155" w:rsidP="005A1FC9">
      <w:pPr>
        <w:pStyle w:val="af3"/>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6" w:name="_Toc162629693"/>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6"/>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pPr>
      <w:r>
        <w:rPr>
          <w:rFonts w:hint="eastAsia"/>
        </w:rPr>
        <w:t>图</w:t>
      </w:r>
      <w:r w:rsidR="00A42A8C">
        <w:rPr>
          <w:rFonts w:hint="eastAsia"/>
        </w:rPr>
        <w:t>7</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7" w:name="_Toc162629694"/>
      <w:r>
        <w:rPr>
          <w:rFonts w:hint="eastAsia"/>
          <w:lang w:eastAsia="zh-CN"/>
        </w:rPr>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7"/>
    </w:p>
    <w:p w14:paraId="6AA6FB70" w14:textId="79C49183"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B81396" w:rsidRPr="004E614C">
        <w:rPr>
          <w:lang w:eastAsia="zh-CN"/>
        </w:rPr>
        <w:t xml:space="preserve">Harmon </w:t>
      </w:r>
      <w:r w:rsidR="00B67619" w:rsidRPr="004E614C">
        <w:rPr>
          <w:lang w:eastAsia="zh-CN"/>
        </w:rPr>
        <w:t>One-Factor Test</w:t>
      </w:r>
    </w:p>
    <w:p w14:paraId="6DB2EE5B" w14:textId="189CBF6D"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9BB9129" w:rsidR="00580E17" w:rsidRPr="004E614C" w:rsidRDefault="00580E17" w:rsidP="00832CA8">
      <w:pPr>
        <w:pStyle w:val="af3"/>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339CDE1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B81396" w:rsidRPr="004E614C">
        <w:rPr>
          <w:lang w:eastAsia="zh-CN"/>
        </w:rPr>
        <w:t>Unmeasured Latent Method Construct</w:t>
      </w:r>
    </w:p>
    <w:p w14:paraId="39836DB6" w14:textId="25EA6051"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1C3A39">
        <w:rPr>
          <w:noProof/>
          <w:lang w:eastAsia="zh-CN"/>
        </w:rPr>
        <w:t>(Williams, Hartman, &amp; Cavazotte, 2010)</w:t>
      </w:r>
      <w:r w:rsidR="00C6080F">
        <w:rPr>
          <w:lang w:eastAsia="zh-CN"/>
        </w:rPr>
        <w:fldChar w:fldCharType="end"/>
      </w:r>
      <w:r w:rsidR="00C6080F">
        <w:rPr>
          <w:rFonts w:hint="eastAsia"/>
          <w:lang w:eastAsia="zh-CN"/>
        </w:rPr>
        <w:t>。</w:t>
      </w:r>
    </w:p>
    <w:p w14:paraId="14FCF8B1" w14:textId="198388A1" w:rsidR="00B81396" w:rsidRPr="004E614C" w:rsidRDefault="00590FBB" w:rsidP="00832CA8">
      <w:pPr>
        <w:pStyle w:val="af3"/>
      </w:pPr>
      <w:r w:rsidRPr="004E614C">
        <w:rPr>
          <w:rFonts w:hint="eastAsia"/>
        </w:rPr>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79D31EA2" w:rsidR="008351D6" w:rsidRPr="00832CA8" w:rsidRDefault="0040319B" w:rsidP="00832CA8">
      <w:pPr>
        <w:pStyle w:val="3"/>
        <w:spacing w:before="180" w:after="180"/>
        <w:rPr>
          <w:lang w:eastAsia="zh-CN"/>
        </w:rPr>
      </w:pPr>
      <w:bookmarkStart w:id="88" w:name="_Toc162629695"/>
      <w:r>
        <w:rPr>
          <w:rFonts w:hint="eastAsia"/>
          <w:lang w:eastAsia="zh-CN"/>
        </w:rPr>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8"/>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074DA09F"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0A4EBEA1"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9" w:name="_Toc162629696"/>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9"/>
    </w:p>
    <w:p w14:paraId="432E3A6E" w14:textId="7C224E03"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对生活满意度的影响。</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28F60A2" w:rsidR="00634FC0" w:rsidRDefault="003E68BE" w:rsidP="001B1CDD">
      <w:pPr>
        <w:ind w:firstLine="480"/>
        <w:rPr>
          <w:lang w:eastAsia="zh-CN"/>
        </w:rPr>
        <w:sectPr w:rsidR="00634FC0" w:rsidSect="00222074">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1C3A39">
        <w:rPr>
          <w:noProof/>
          <w:lang w:eastAsia="zh-CN"/>
        </w:rPr>
        <w:t>(Williams, Hartman, &amp; Cavazotte,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90" w:name="_Toc162629697"/>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90"/>
    </w:p>
    <w:p w14:paraId="38A4862A" w14:textId="75E40E8B" w:rsidR="002525D4" w:rsidRDefault="0040319B" w:rsidP="00F33CEC">
      <w:pPr>
        <w:pStyle w:val="2"/>
        <w:spacing w:before="180" w:after="180"/>
        <w:rPr>
          <w:lang w:eastAsia="zh-CN"/>
        </w:rPr>
      </w:pPr>
      <w:bookmarkStart w:id="91" w:name="_Toc162629698"/>
      <w:r>
        <w:rPr>
          <w:rFonts w:hint="eastAsia"/>
          <w:lang w:eastAsia="zh-CN"/>
        </w:rPr>
        <w:t>8</w:t>
      </w:r>
      <w:r w:rsidR="002525D4">
        <w:rPr>
          <w:rFonts w:hint="eastAsia"/>
          <w:lang w:eastAsia="zh-CN"/>
        </w:rPr>
        <w:t>.1 研究目的</w:t>
      </w:r>
      <w:bookmarkEnd w:id="91"/>
    </w:p>
    <w:p w14:paraId="27F1344C" w14:textId="56B31901" w:rsidR="002525D4" w:rsidRPr="002525D4" w:rsidRDefault="002525D4" w:rsidP="002525D4">
      <w:pPr>
        <w:rPr>
          <w:lang w:eastAsia="zh-CN"/>
        </w:rPr>
      </w:pPr>
      <w:r>
        <w:rPr>
          <w:lang w:eastAsia="zh-CN"/>
        </w:rPr>
        <w:tab/>
      </w:r>
      <w:r>
        <w:rPr>
          <w:rFonts w:hint="eastAsia"/>
          <w:lang w:eastAsia="zh-CN"/>
        </w:rPr>
        <w:t>本研究旨在</w:t>
      </w:r>
      <w:proofErr w:type="gramStart"/>
      <w:r>
        <w:rPr>
          <w:rFonts w:hint="eastAsia"/>
          <w:lang w:eastAsia="zh-CN"/>
        </w:rPr>
        <w:t>在</w:t>
      </w:r>
      <w:proofErr w:type="gramEnd"/>
      <w:r>
        <w:rPr>
          <w:rFonts w:hint="eastAsia"/>
          <w:lang w:eastAsia="zh-CN"/>
        </w:rPr>
        <w:t>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2" w:name="_Toc162629699"/>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2"/>
    </w:p>
    <w:p w14:paraId="1EBADDE5" w14:textId="0AF76DF3" w:rsidR="00167013" w:rsidRPr="004E614C" w:rsidRDefault="0040319B" w:rsidP="00167013">
      <w:pPr>
        <w:pStyle w:val="3"/>
        <w:spacing w:before="180" w:after="180"/>
        <w:rPr>
          <w:lang w:eastAsia="zh-CN"/>
        </w:rPr>
      </w:pPr>
      <w:bookmarkStart w:id="93" w:name="_Toc162629700"/>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3"/>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94" w:name="_Toc16262970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4"/>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5" w:name="_Toc162629702"/>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5"/>
    </w:p>
    <w:p w14:paraId="00CBE903" w14:textId="39B7528E"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4E55131"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6FC18B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4B7161EB"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w:t>
      </w:r>
      <w:r>
        <w:rPr>
          <w:rFonts w:hint="eastAsia"/>
          <w:lang w:eastAsia="zh-CN"/>
        </w:rPr>
        <w:lastRenderedPageBreak/>
        <w:t>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6" w:name="_Toc162629703"/>
      <w:r>
        <w:rPr>
          <w:rFonts w:hint="eastAsia"/>
          <w:lang w:eastAsia="zh-CN"/>
        </w:rPr>
        <w:t>8</w:t>
      </w:r>
      <w:r w:rsidR="003964CF">
        <w:rPr>
          <w:rFonts w:hint="eastAsia"/>
          <w:lang w:eastAsia="zh-CN"/>
        </w:rPr>
        <w:t>.</w:t>
      </w:r>
      <w:r w:rsidR="0078772F">
        <w:rPr>
          <w:rFonts w:hint="eastAsia"/>
          <w:lang w:eastAsia="zh-CN"/>
        </w:rPr>
        <w:t>2</w:t>
      </w:r>
      <w:r w:rsidR="003964CF">
        <w:rPr>
          <w:rFonts w:hint="eastAsia"/>
          <w:lang w:eastAsia="zh-CN"/>
        </w:rPr>
        <w:t>.4 数据分析</w:t>
      </w:r>
      <w:bookmarkEnd w:id="96"/>
    </w:p>
    <w:p w14:paraId="46CB67B4" w14:textId="73D62CB8"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7F99149"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C3A39">
        <w:rPr>
          <w:rFonts w:hint="eastAsia"/>
          <w:lang w:eastAsia="zh-CN"/>
        </w:rPr>
        <w:instrText xml:space="preserve"> ADDIN EN.CITE &lt;EndNote&gt;&lt;Cite AuthorYear="1"&gt;&lt;Author&gt;Williams&lt;/Author&gt;&lt;Year&gt;2010&lt;/Year&gt;&lt;RecNum&gt;157&lt;/RecNum&gt;&lt;DisplayText&gt;Williams, Hartman </w:instrText>
      </w:r>
      <w:r w:rsidR="001C3A39">
        <w:rPr>
          <w:rFonts w:hint="eastAsia"/>
          <w:lang w:eastAsia="zh-CN"/>
        </w:rPr>
        <w:instrText>和</w:instrText>
      </w:r>
      <w:r w:rsidR="001C3A39">
        <w:rPr>
          <w:rFonts w:hint="eastAsia"/>
          <w:lang w:eastAsia="zh-CN"/>
        </w:rPr>
        <w:instrText xml:space="preserve"> Cavazotte (2010)&lt;/DisplayText&gt;&lt;record&gt;&lt;rec-number&gt;157&lt;/rec-number&gt;&lt;foreign-keys&gt;&lt;key app="EN" db-id="25zwtzd2ipsxxp</w:instrText>
      </w:r>
      <w:r w:rsidR="001C3A39">
        <w:rPr>
          <w:lang w:eastAsia="zh-CN"/>
        </w:rPr>
        <w:instrText>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1C3A39">
        <w:rPr>
          <w:rFonts w:hint="eastAsia"/>
          <w:noProof/>
          <w:lang w:eastAsia="zh-CN"/>
        </w:rPr>
        <w:t xml:space="preserve">Williams, Hartman </w:t>
      </w:r>
      <w:r w:rsidR="001C3A39">
        <w:rPr>
          <w:rFonts w:hint="eastAsia"/>
          <w:noProof/>
          <w:lang w:eastAsia="zh-CN"/>
        </w:rPr>
        <w:t>和</w:t>
      </w:r>
      <w:r w:rsidR="001C3A39">
        <w:rPr>
          <w:rFonts w:hint="eastAsia"/>
          <w:noProof/>
          <w:lang w:eastAsia="zh-CN"/>
        </w:rPr>
        <w:t xml:space="preserve"> Cavazotte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7C4D6351"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7" w:name="_Toc162629704"/>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7"/>
    </w:p>
    <w:p w14:paraId="3C7007B2" w14:textId="4A417FB8" w:rsidR="004D5983" w:rsidRPr="004E614C" w:rsidRDefault="0040319B" w:rsidP="004D5983">
      <w:pPr>
        <w:pStyle w:val="3"/>
        <w:spacing w:before="180" w:after="180"/>
        <w:rPr>
          <w:lang w:eastAsia="zh-CN"/>
        </w:rPr>
      </w:pPr>
      <w:bookmarkStart w:id="98" w:name="_Toc162629705"/>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8"/>
    </w:p>
    <w:p w14:paraId="30E40D9C" w14:textId="4229C6EC" w:rsidR="004D5983" w:rsidRPr="004E614C" w:rsidRDefault="004D5983" w:rsidP="00752C85">
      <w:pPr>
        <w:pStyle w:val="af3"/>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6061B184" w:rsidR="00C70D3B" w:rsidRPr="004E202A" w:rsidRDefault="0040319B" w:rsidP="004E202A">
      <w:pPr>
        <w:pStyle w:val="3"/>
        <w:spacing w:before="180" w:after="180"/>
        <w:rPr>
          <w:lang w:eastAsia="zh-CN"/>
        </w:rPr>
      </w:pPr>
      <w:bookmarkStart w:id="99" w:name="_Toc162629706"/>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9"/>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pPr>
      <w:r>
        <w:rPr>
          <w:rFonts w:hint="eastAsia"/>
        </w:rPr>
        <w:t>图</w:t>
      </w:r>
      <w:r w:rsidR="00A42A8C">
        <w:rPr>
          <w:rFonts w:hint="eastAsia"/>
        </w:rPr>
        <w:t>8</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100" w:name="_Toc162629707"/>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100"/>
    </w:p>
    <w:p w14:paraId="156B9675" w14:textId="4E9B8CF5"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575FCB" w:rsidRPr="004E614C">
        <w:rPr>
          <w:lang w:eastAsia="zh-CN"/>
        </w:rPr>
        <w:t>Harmon One-Factor Test</w:t>
      </w:r>
    </w:p>
    <w:p w14:paraId="1AB688E7" w14:textId="1B1EE751"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13E49C65" w:rsidR="00575FCB" w:rsidRPr="004E614C" w:rsidRDefault="00575FCB" w:rsidP="00752C85">
      <w:pPr>
        <w:pStyle w:val="af3"/>
      </w:pPr>
      <w:r w:rsidRPr="004E614C">
        <w:rPr>
          <w:rFonts w:hint="eastAsia"/>
        </w:rPr>
        <w:t>表</w:t>
      </w:r>
      <w:r w:rsidR="00A42A8C">
        <w:rPr>
          <w:rFonts w:hint="eastAsia"/>
        </w:rPr>
        <w:t>8</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9845238"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575FCB" w:rsidRPr="004E614C">
        <w:rPr>
          <w:lang w:eastAsia="zh-CN"/>
        </w:rPr>
        <w:t>Unmeasured Latent Method Construct</w:t>
      </w:r>
    </w:p>
    <w:p w14:paraId="638C9EB1" w14:textId="0706ADB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A42A8C">
        <w:rPr>
          <w:rFonts w:hint="eastAsia"/>
          <w:lang w:eastAsia="zh-CN"/>
        </w:rPr>
        <w:t>8</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62927B47" w:rsidR="00575FCB" w:rsidRPr="004E614C" w:rsidRDefault="00575FCB" w:rsidP="00752C85">
      <w:pPr>
        <w:pStyle w:val="af3"/>
      </w:pPr>
      <w:r w:rsidRPr="004E614C">
        <w:rPr>
          <w:rFonts w:hint="eastAsia"/>
        </w:rPr>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40A4624A" w:rsidR="00B861FE" w:rsidRDefault="0040319B" w:rsidP="004E614C">
      <w:pPr>
        <w:pStyle w:val="3"/>
        <w:spacing w:before="180" w:after="180"/>
        <w:rPr>
          <w:lang w:eastAsia="zh-CN"/>
        </w:rPr>
      </w:pPr>
      <w:bookmarkStart w:id="101" w:name="_Toc162629708"/>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101"/>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2B879BF9"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Pr="004E614C"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0C4C736" w:rsidR="00232A7D" w:rsidRPr="004E614C" w:rsidRDefault="00232A7D" w:rsidP="00752C85">
      <w:pPr>
        <w:pStyle w:val="af3"/>
      </w:pPr>
      <w:r w:rsidRPr="004E614C">
        <w:rPr>
          <w:rFonts w:hint="eastAsia"/>
        </w:rPr>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6D776F1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8</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6253A694" w:rsidR="003C7FB2" w:rsidRPr="004E614C" w:rsidRDefault="003C7FB2" w:rsidP="003C7FB2">
      <w:pPr>
        <w:pStyle w:val="af5"/>
      </w:pPr>
      <w:r>
        <w:rPr>
          <w:rFonts w:hint="eastAsia"/>
        </w:rPr>
        <w:lastRenderedPageBreak/>
        <w:t>图</w:t>
      </w:r>
      <w:r w:rsidR="00A42A8C">
        <w:rPr>
          <w:rFonts w:hint="eastAsia"/>
        </w:rPr>
        <w:t>8</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7DA50917" w:rsidR="003C7FB2" w:rsidRPr="004E614C" w:rsidRDefault="003C7FB2" w:rsidP="00180D53">
      <w:pPr>
        <w:pStyle w:val="af5"/>
      </w:pPr>
      <w:r>
        <w:rPr>
          <w:rFonts w:hint="eastAsia"/>
        </w:rPr>
        <w:t>图</w:t>
      </w:r>
      <w:r w:rsidR="00A42A8C">
        <w:rPr>
          <w:rFonts w:hint="eastAsia"/>
        </w:rPr>
        <w:t>8</w:t>
      </w:r>
      <w:r w:rsidR="00F34A7E">
        <w:t>.3</w:t>
      </w:r>
      <w:r>
        <w:rPr>
          <w:rFonts w:hint="eastAsia"/>
        </w:rPr>
        <w:t xml:space="preserve"> 向下比较中社会比较倾向的调节作用</w:t>
      </w:r>
    </w:p>
    <w:p w14:paraId="5FA96DD7" w14:textId="483C8014" w:rsidR="00665D7F" w:rsidRPr="004E614C" w:rsidRDefault="0040319B" w:rsidP="00665D7F">
      <w:pPr>
        <w:pStyle w:val="4"/>
        <w:spacing w:before="180" w:after="180"/>
        <w:rPr>
          <w:lang w:eastAsia="zh-CN"/>
        </w:rPr>
      </w:pPr>
      <w:r>
        <w:rPr>
          <w:rFonts w:hint="eastAsia"/>
          <w:lang w:eastAsia="zh-CN"/>
        </w:rPr>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051DC485"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2" w:name="_Toc162629709"/>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2"/>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222074">
          <w:headerReference w:type="default" r:id="rId43"/>
          <w:pgSz w:w="11906" w:h="16838"/>
          <w:pgMar w:top="1440" w:right="1800" w:bottom="1440" w:left="1800" w:header="851" w:footer="992" w:gutter="0"/>
          <w:cols w:space="425"/>
          <w:docGrid w:type="lines" w:linePitch="360"/>
        </w:sectPr>
      </w:pPr>
    </w:p>
    <w:p w14:paraId="3E093A5E" w14:textId="6F738CEC" w:rsidR="00A3755D" w:rsidRDefault="00C96B55" w:rsidP="00634FC0">
      <w:pPr>
        <w:pStyle w:val="1"/>
        <w:spacing w:before="360" w:after="360"/>
        <w:rPr>
          <w:lang w:eastAsia="zh-CN"/>
        </w:rPr>
      </w:pPr>
      <w:bookmarkStart w:id="103" w:name="_Toc162629710"/>
      <w:r w:rsidRPr="00634FC0">
        <w:rPr>
          <w:lang w:eastAsia="zh-CN"/>
        </w:rPr>
        <w:lastRenderedPageBreak/>
        <w:t>第</w:t>
      </w:r>
      <w:r>
        <w:rPr>
          <w:rFonts w:hint="eastAsia"/>
          <w:lang w:eastAsia="zh-CN"/>
        </w:rPr>
        <w:t>九</w:t>
      </w:r>
      <w:r w:rsidRPr="00634FC0">
        <w:rPr>
          <w:lang w:eastAsia="zh-CN"/>
        </w:rPr>
        <w:t>章</w:t>
      </w:r>
      <w:r w:rsidRPr="00634FC0">
        <w:rPr>
          <w:rFonts w:hint="eastAsia"/>
          <w:lang w:eastAsia="zh-CN"/>
        </w:rPr>
        <w:t xml:space="preserve"> </w:t>
      </w:r>
      <w:r>
        <w:rPr>
          <w:rFonts w:hint="eastAsia"/>
          <w:lang w:eastAsia="zh-CN"/>
        </w:rPr>
        <w:t>总</w:t>
      </w:r>
      <w:r w:rsidRPr="00634FC0">
        <w:rPr>
          <w:lang w:eastAsia="zh-CN"/>
        </w:rPr>
        <w:t>讨论</w:t>
      </w:r>
      <w:bookmarkEnd w:id="103"/>
    </w:p>
    <w:p w14:paraId="5BB99875" w14:textId="3E52154D" w:rsidR="00DA0821" w:rsidRDefault="00DA0821" w:rsidP="00DA0821">
      <w:pPr>
        <w:rPr>
          <w:lang w:eastAsia="zh-CN"/>
        </w:rPr>
      </w:pPr>
      <w:r>
        <w:rPr>
          <w:rFonts w:hint="eastAsia"/>
          <w:lang w:eastAsia="zh-CN"/>
        </w:rPr>
        <w:t>的</w:t>
      </w:r>
    </w:p>
    <w:p w14:paraId="44CFEFAF" w14:textId="51C8B640" w:rsidR="00DA0821" w:rsidRPr="00DA0821" w:rsidRDefault="00DA0821" w:rsidP="00DA0821">
      <w:pPr>
        <w:rPr>
          <w:rFonts w:hint="eastAsia"/>
          <w:lang w:eastAsia="zh-CN"/>
        </w:rPr>
      </w:pPr>
      <w:r>
        <w:rPr>
          <w:rFonts w:hint="eastAsia"/>
          <w:lang w:eastAsia="zh-CN"/>
        </w:rPr>
        <w:t>表</w:t>
      </w:r>
      <w:r>
        <w:rPr>
          <w:rFonts w:hint="eastAsia"/>
          <w:lang w:eastAsia="zh-CN"/>
        </w:rPr>
        <w:t xml:space="preserve">9.1 </w:t>
      </w:r>
      <w:r>
        <w:rPr>
          <w:rFonts w:hint="eastAsia"/>
          <w:lang w:eastAsia="zh-CN"/>
        </w:rPr>
        <w:t>社会比较与生活满意度的关系总结</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142"/>
        <w:gridCol w:w="876"/>
        <w:gridCol w:w="876"/>
        <w:gridCol w:w="876"/>
      </w:tblGrid>
      <w:tr w:rsidR="00536645" w:rsidRPr="00536645" w14:paraId="1D37969C" w14:textId="194F9A15" w:rsidTr="00536645">
        <w:tc>
          <w:tcPr>
            <w:tcW w:w="0" w:type="auto"/>
            <w:tcBorders>
              <w:top w:val="single" w:sz="8" w:space="0" w:color="auto"/>
              <w:bottom w:val="single" w:sz="4" w:space="0" w:color="auto"/>
            </w:tcBorders>
          </w:tcPr>
          <w:p w14:paraId="56275360" w14:textId="3390D17A" w:rsidR="00DA0821" w:rsidRPr="00536645" w:rsidRDefault="00DA0821" w:rsidP="00DA0821">
            <w:pPr>
              <w:rPr>
                <w:sz w:val="22"/>
                <w:szCs w:val="21"/>
                <w:lang w:eastAsia="zh-CN"/>
              </w:rPr>
            </w:pPr>
            <w:bookmarkStart w:id="104" w:name="_Toc162629711"/>
            <w:r w:rsidRPr="00536645">
              <w:rPr>
                <w:rFonts w:hint="eastAsia"/>
                <w:sz w:val="22"/>
                <w:szCs w:val="21"/>
                <w:lang w:eastAsia="zh-CN"/>
              </w:rPr>
              <w:t>预测路径</w:t>
            </w:r>
          </w:p>
        </w:tc>
        <w:tc>
          <w:tcPr>
            <w:tcW w:w="0" w:type="auto"/>
            <w:tcBorders>
              <w:top w:val="single" w:sz="8" w:space="0" w:color="auto"/>
              <w:bottom w:val="single" w:sz="4" w:space="0" w:color="auto"/>
            </w:tcBorders>
          </w:tcPr>
          <w:p w14:paraId="3DB66A88" w14:textId="01416829" w:rsidR="00DA0821" w:rsidRPr="00536645" w:rsidRDefault="00DA0821" w:rsidP="00DA0821">
            <w:pPr>
              <w:rPr>
                <w:sz w:val="22"/>
                <w:szCs w:val="21"/>
                <w:lang w:eastAsia="zh-CN"/>
              </w:rPr>
            </w:pPr>
            <w:r w:rsidRPr="00536645">
              <w:rPr>
                <w:rFonts w:hint="eastAsia"/>
                <w:sz w:val="22"/>
                <w:szCs w:val="21"/>
                <w:lang w:eastAsia="zh-CN"/>
              </w:rPr>
              <w:t>研究三</w:t>
            </w:r>
          </w:p>
        </w:tc>
        <w:tc>
          <w:tcPr>
            <w:tcW w:w="0" w:type="auto"/>
            <w:tcBorders>
              <w:top w:val="single" w:sz="8" w:space="0" w:color="auto"/>
              <w:bottom w:val="single" w:sz="4" w:space="0" w:color="auto"/>
            </w:tcBorders>
          </w:tcPr>
          <w:p w14:paraId="1A21C963" w14:textId="7A1A540D" w:rsidR="00DA0821" w:rsidRPr="00536645" w:rsidRDefault="00DA0821" w:rsidP="00DA0821">
            <w:pPr>
              <w:rPr>
                <w:sz w:val="22"/>
                <w:szCs w:val="21"/>
                <w:lang w:eastAsia="zh-CN"/>
              </w:rPr>
            </w:pPr>
            <w:r w:rsidRPr="00536645">
              <w:rPr>
                <w:rFonts w:hint="eastAsia"/>
                <w:sz w:val="22"/>
                <w:szCs w:val="21"/>
                <w:lang w:eastAsia="zh-CN"/>
              </w:rPr>
              <w:t>研究四</w:t>
            </w:r>
          </w:p>
        </w:tc>
        <w:tc>
          <w:tcPr>
            <w:tcW w:w="0" w:type="auto"/>
            <w:tcBorders>
              <w:top w:val="single" w:sz="8" w:space="0" w:color="auto"/>
              <w:bottom w:val="single" w:sz="4" w:space="0" w:color="auto"/>
            </w:tcBorders>
          </w:tcPr>
          <w:p w14:paraId="1DD6DDC4" w14:textId="7CFF3ED7" w:rsidR="00DA0821" w:rsidRPr="00536645" w:rsidRDefault="00DA0821" w:rsidP="00DA0821">
            <w:pPr>
              <w:rPr>
                <w:sz w:val="22"/>
                <w:szCs w:val="21"/>
                <w:lang w:eastAsia="zh-CN"/>
              </w:rPr>
            </w:pPr>
            <w:r w:rsidRPr="00536645">
              <w:rPr>
                <w:rFonts w:hint="eastAsia"/>
                <w:sz w:val="22"/>
                <w:szCs w:val="21"/>
                <w:lang w:eastAsia="zh-CN"/>
              </w:rPr>
              <w:t>研究五</w:t>
            </w:r>
          </w:p>
        </w:tc>
      </w:tr>
      <w:tr w:rsidR="00536645" w:rsidRPr="00536645" w14:paraId="462082EA" w14:textId="57065C47" w:rsidTr="00536645">
        <w:tc>
          <w:tcPr>
            <w:tcW w:w="0" w:type="auto"/>
            <w:tcBorders>
              <w:top w:val="single" w:sz="4" w:space="0" w:color="auto"/>
            </w:tcBorders>
          </w:tcPr>
          <w:p w14:paraId="7899A89F" w14:textId="43A3E93F" w:rsidR="00DA0821" w:rsidRPr="00536645" w:rsidRDefault="00DA0821" w:rsidP="00DA0821">
            <w:pPr>
              <w:rPr>
                <w:rFonts w:hint="eastAsia"/>
                <w:sz w:val="22"/>
                <w:szCs w:val="21"/>
                <w:lang w:eastAsia="zh-CN"/>
              </w:rPr>
            </w:pPr>
            <w:r w:rsidRPr="00536645">
              <w:rPr>
                <w:rFonts w:hint="eastAsia"/>
                <w:sz w:val="22"/>
                <w:szCs w:val="21"/>
                <w:lang w:eastAsia="zh-CN"/>
              </w:rPr>
              <w:t>向上比较</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相对剥夺感</w:t>
            </w:r>
            <w:r w:rsidR="00536645" w:rsidRPr="00536645">
              <w:rPr>
                <w:rFonts w:hint="eastAsia"/>
                <w:sz w:val="22"/>
                <w:szCs w:val="21"/>
                <w:lang w:eastAsia="zh-CN"/>
              </w:rPr>
              <w:t>(</w:t>
            </w:r>
            <w:r w:rsidRPr="00536645">
              <w:rPr>
                <w:rFonts w:hint="eastAsia"/>
                <w:sz w:val="22"/>
                <w:szCs w:val="21"/>
                <w:lang w:eastAsia="zh-CN"/>
              </w:rPr>
              <w:t>H1</w:t>
            </w:r>
            <w:r w:rsidR="00536645" w:rsidRPr="00536645">
              <w:rPr>
                <w:rFonts w:hint="eastAsia"/>
                <w:sz w:val="22"/>
                <w:szCs w:val="21"/>
                <w:lang w:eastAsia="zh-CN"/>
              </w:rPr>
              <w:t>)</w:t>
            </w:r>
          </w:p>
        </w:tc>
        <w:tc>
          <w:tcPr>
            <w:tcW w:w="0" w:type="auto"/>
            <w:tcBorders>
              <w:top w:val="single" w:sz="4" w:space="0" w:color="auto"/>
            </w:tcBorders>
          </w:tcPr>
          <w:p w14:paraId="39E6E6AE" w14:textId="393CE48C" w:rsidR="00DA0821" w:rsidRPr="00536645" w:rsidRDefault="00DA0821" w:rsidP="00DA0821">
            <w:pPr>
              <w:rPr>
                <w:rFonts w:hint="eastAsia"/>
                <w:sz w:val="22"/>
                <w:szCs w:val="21"/>
                <w:lang w:eastAsia="zh-CN"/>
              </w:rPr>
            </w:pPr>
            <w:r w:rsidRPr="00536645">
              <w:rPr>
                <w:rFonts w:hint="eastAsia"/>
                <w:sz w:val="22"/>
                <w:szCs w:val="21"/>
                <w:lang w:eastAsia="zh-CN"/>
              </w:rPr>
              <w:t>√</w:t>
            </w:r>
          </w:p>
        </w:tc>
        <w:tc>
          <w:tcPr>
            <w:tcW w:w="0" w:type="auto"/>
            <w:tcBorders>
              <w:top w:val="single" w:sz="4" w:space="0" w:color="auto"/>
            </w:tcBorders>
          </w:tcPr>
          <w:p w14:paraId="6A2C720E" w14:textId="09C7FBD2" w:rsidR="00DA0821" w:rsidRPr="00536645" w:rsidRDefault="00DA0821" w:rsidP="00DA0821">
            <w:pPr>
              <w:rPr>
                <w:sz w:val="22"/>
                <w:szCs w:val="21"/>
                <w:lang w:eastAsia="zh-CN"/>
              </w:rPr>
            </w:pPr>
            <w:r w:rsidRPr="00536645">
              <w:rPr>
                <w:rFonts w:hint="eastAsia"/>
                <w:sz w:val="22"/>
                <w:szCs w:val="21"/>
                <w:lang w:eastAsia="zh-CN"/>
              </w:rPr>
              <w:t>√</w:t>
            </w:r>
          </w:p>
        </w:tc>
        <w:tc>
          <w:tcPr>
            <w:tcW w:w="0" w:type="auto"/>
            <w:tcBorders>
              <w:top w:val="single" w:sz="4" w:space="0" w:color="auto"/>
            </w:tcBorders>
          </w:tcPr>
          <w:p w14:paraId="2A0EF2DA" w14:textId="6B6DAD1C" w:rsidR="00DA0821" w:rsidRPr="00536645" w:rsidRDefault="00DA0821" w:rsidP="00DA0821">
            <w:pPr>
              <w:rPr>
                <w:sz w:val="22"/>
                <w:szCs w:val="21"/>
                <w:lang w:eastAsia="zh-CN"/>
              </w:rPr>
            </w:pPr>
            <w:r w:rsidRPr="00536645">
              <w:rPr>
                <w:rFonts w:hint="eastAsia"/>
                <w:sz w:val="22"/>
                <w:szCs w:val="21"/>
                <w:lang w:eastAsia="zh-CN"/>
              </w:rPr>
              <w:t>×</w:t>
            </w:r>
          </w:p>
        </w:tc>
      </w:tr>
      <w:tr w:rsidR="00536645" w:rsidRPr="00536645" w14:paraId="52CE0F44" w14:textId="1A874D9E" w:rsidTr="00536645">
        <w:tc>
          <w:tcPr>
            <w:tcW w:w="0" w:type="auto"/>
          </w:tcPr>
          <w:p w14:paraId="684B2033" w14:textId="34931FA9" w:rsidR="00DA0821" w:rsidRPr="00536645" w:rsidRDefault="00DA0821" w:rsidP="00DA0821">
            <w:pPr>
              <w:rPr>
                <w:sz w:val="22"/>
                <w:szCs w:val="21"/>
                <w:lang w:eastAsia="zh-CN"/>
              </w:rPr>
            </w:pPr>
            <w:r w:rsidRPr="00536645">
              <w:rPr>
                <w:rFonts w:hint="eastAsia"/>
                <w:sz w:val="22"/>
                <w:szCs w:val="21"/>
                <w:lang w:eastAsia="zh-CN"/>
              </w:rPr>
              <w:t>向上比较</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相对剥夺感</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生活满意度</w:t>
            </w:r>
            <w:r w:rsidR="00536645" w:rsidRPr="00536645">
              <w:rPr>
                <w:rFonts w:hint="eastAsia"/>
                <w:sz w:val="22"/>
                <w:szCs w:val="21"/>
                <w:lang w:eastAsia="zh-CN"/>
              </w:rPr>
              <w:t>(</w:t>
            </w:r>
            <w:r w:rsidRPr="00536645">
              <w:rPr>
                <w:rFonts w:hint="eastAsia"/>
                <w:sz w:val="22"/>
                <w:szCs w:val="21"/>
                <w:lang w:eastAsia="zh-CN"/>
              </w:rPr>
              <w:t>H</w:t>
            </w:r>
            <w:r w:rsidRPr="00536645">
              <w:rPr>
                <w:rFonts w:hint="eastAsia"/>
                <w:sz w:val="22"/>
                <w:szCs w:val="21"/>
                <w:lang w:eastAsia="zh-CN"/>
              </w:rPr>
              <w:t>2</w:t>
            </w:r>
            <w:r w:rsidR="00536645" w:rsidRPr="00536645">
              <w:rPr>
                <w:rFonts w:hint="eastAsia"/>
                <w:sz w:val="22"/>
                <w:szCs w:val="21"/>
                <w:lang w:eastAsia="zh-CN"/>
              </w:rPr>
              <w:t>)</w:t>
            </w:r>
          </w:p>
        </w:tc>
        <w:tc>
          <w:tcPr>
            <w:tcW w:w="0" w:type="auto"/>
          </w:tcPr>
          <w:p w14:paraId="251F3286" w14:textId="6B85C38B"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38E20B08" w14:textId="05AB91ED"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53B9779F" w14:textId="2209F044" w:rsidR="00DA0821" w:rsidRPr="00536645" w:rsidRDefault="00DA0821" w:rsidP="00DA0821">
            <w:pPr>
              <w:rPr>
                <w:sz w:val="22"/>
                <w:szCs w:val="21"/>
                <w:lang w:eastAsia="zh-CN"/>
              </w:rPr>
            </w:pPr>
            <w:r w:rsidRPr="00536645">
              <w:rPr>
                <w:rFonts w:hint="eastAsia"/>
                <w:sz w:val="22"/>
                <w:szCs w:val="21"/>
                <w:lang w:eastAsia="zh-CN"/>
              </w:rPr>
              <w:t>×</w:t>
            </w:r>
          </w:p>
        </w:tc>
      </w:tr>
      <w:tr w:rsidR="00536645" w:rsidRPr="00536645" w14:paraId="182D48FA" w14:textId="0D2EE4B5" w:rsidTr="00536645">
        <w:tc>
          <w:tcPr>
            <w:tcW w:w="0" w:type="auto"/>
          </w:tcPr>
          <w:p w14:paraId="462C89FB" w14:textId="27A9E640" w:rsidR="00DA0821" w:rsidRPr="00536645" w:rsidRDefault="00DA0821" w:rsidP="00DA0821">
            <w:pPr>
              <w:rPr>
                <w:sz w:val="22"/>
                <w:szCs w:val="21"/>
                <w:lang w:eastAsia="zh-CN"/>
              </w:rPr>
            </w:pPr>
            <w:r w:rsidRPr="00536645">
              <w:rPr>
                <w:rFonts w:hint="eastAsia"/>
                <w:sz w:val="22"/>
                <w:szCs w:val="21"/>
                <w:lang w:eastAsia="zh-CN"/>
              </w:rPr>
              <w:t>向</w:t>
            </w:r>
            <w:r w:rsidRPr="00536645">
              <w:rPr>
                <w:rFonts w:hint="eastAsia"/>
                <w:sz w:val="22"/>
                <w:szCs w:val="21"/>
                <w:lang w:eastAsia="zh-CN"/>
              </w:rPr>
              <w:t>下</w:t>
            </w:r>
            <w:r w:rsidRPr="00536645">
              <w:rPr>
                <w:rFonts w:hint="eastAsia"/>
                <w:sz w:val="22"/>
                <w:szCs w:val="21"/>
                <w:lang w:eastAsia="zh-CN"/>
              </w:rPr>
              <w:t>比较</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感知到的优越感</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生活满意度</w:t>
            </w:r>
            <w:r w:rsidR="00536645" w:rsidRPr="00536645">
              <w:rPr>
                <w:rFonts w:hint="eastAsia"/>
                <w:sz w:val="22"/>
                <w:szCs w:val="21"/>
                <w:lang w:eastAsia="zh-CN"/>
              </w:rPr>
              <w:t>(</w:t>
            </w:r>
            <w:r w:rsidRPr="00536645">
              <w:rPr>
                <w:rFonts w:hint="eastAsia"/>
                <w:sz w:val="22"/>
                <w:szCs w:val="21"/>
                <w:lang w:eastAsia="zh-CN"/>
              </w:rPr>
              <w:t>H</w:t>
            </w:r>
            <w:r w:rsidRPr="00536645">
              <w:rPr>
                <w:rFonts w:hint="eastAsia"/>
                <w:sz w:val="22"/>
                <w:szCs w:val="21"/>
                <w:lang w:eastAsia="zh-CN"/>
              </w:rPr>
              <w:t>3</w:t>
            </w:r>
            <w:r w:rsidR="00536645" w:rsidRPr="00536645">
              <w:rPr>
                <w:rFonts w:hint="eastAsia"/>
                <w:sz w:val="22"/>
                <w:szCs w:val="21"/>
                <w:lang w:eastAsia="zh-CN"/>
              </w:rPr>
              <w:t>)</w:t>
            </w:r>
          </w:p>
        </w:tc>
        <w:tc>
          <w:tcPr>
            <w:tcW w:w="0" w:type="auto"/>
          </w:tcPr>
          <w:p w14:paraId="35B639B3" w14:textId="78EF123B"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2AD067DD" w14:textId="66B9655D"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5B08B457" w14:textId="1F7FA6C1" w:rsidR="00DA0821" w:rsidRPr="00536645" w:rsidRDefault="00DA0821" w:rsidP="00DA0821">
            <w:pPr>
              <w:rPr>
                <w:sz w:val="22"/>
                <w:szCs w:val="21"/>
                <w:lang w:eastAsia="zh-CN"/>
              </w:rPr>
            </w:pPr>
            <w:r w:rsidRPr="00536645">
              <w:rPr>
                <w:rFonts w:hint="eastAsia"/>
                <w:sz w:val="22"/>
                <w:szCs w:val="21"/>
                <w:lang w:eastAsia="zh-CN"/>
              </w:rPr>
              <w:t>×</w:t>
            </w:r>
          </w:p>
        </w:tc>
      </w:tr>
      <w:tr w:rsidR="00536645" w:rsidRPr="00536645" w14:paraId="0AFE800C" w14:textId="77FB5D78" w:rsidTr="00536645">
        <w:tc>
          <w:tcPr>
            <w:tcW w:w="0" w:type="auto"/>
          </w:tcPr>
          <w:p w14:paraId="1C55616F" w14:textId="735F1077" w:rsidR="00DA0821" w:rsidRPr="00536645" w:rsidRDefault="00DA0821" w:rsidP="00DA0821">
            <w:pPr>
              <w:rPr>
                <w:sz w:val="22"/>
                <w:szCs w:val="21"/>
                <w:lang w:eastAsia="zh-CN"/>
              </w:rPr>
            </w:pPr>
            <w:r w:rsidRPr="00536645">
              <w:rPr>
                <w:rFonts w:hint="eastAsia"/>
                <w:sz w:val="22"/>
                <w:szCs w:val="21"/>
                <w:lang w:eastAsia="zh-CN"/>
              </w:rPr>
              <w:t>向</w:t>
            </w:r>
            <w:r w:rsidRPr="00536645">
              <w:rPr>
                <w:rFonts w:hint="eastAsia"/>
                <w:sz w:val="22"/>
                <w:szCs w:val="21"/>
                <w:lang w:eastAsia="zh-CN"/>
              </w:rPr>
              <w:t>下</w:t>
            </w:r>
            <w:r w:rsidRPr="00536645">
              <w:rPr>
                <w:rFonts w:hint="eastAsia"/>
                <w:sz w:val="22"/>
                <w:szCs w:val="21"/>
                <w:lang w:eastAsia="zh-CN"/>
              </w:rPr>
              <w:t>比较</w:t>
            </w:r>
            <w:r w:rsidRPr="00536645">
              <w:rPr>
                <w:rFonts w:hint="eastAsia"/>
                <w:sz w:val="22"/>
                <w:szCs w:val="21"/>
                <w:lang w:eastAsia="zh-CN"/>
              </w:rPr>
              <w:t xml:space="preserve"> </w:t>
            </w:r>
            <w:r w:rsidRPr="00536645">
              <w:rPr>
                <w:rFonts w:hint="eastAsia"/>
                <w:sz w:val="22"/>
                <w:szCs w:val="21"/>
                <w:lang w:eastAsia="zh-CN"/>
              </w:rPr>
              <w:t>→感知到的优越感→</w:t>
            </w:r>
            <w:r w:rsidRPr="00536645">
              <w:rPr>
                <w:rFonts w:hint="eastAsia"/>
                <w:sz w:val="22"/>
                <w:szCs w:val="21"/>
                <w:lang w:eastAsia="zh-CN"/>
              </w:rPr>
              <w:t xml:space="preserve"> </w:t>
            </w:r>
            <w:r w:rsidRPr="00536645">
              <w:rPr>
                <w:rFonts w:hint="eastAsia"/>
                <w:sz w:val="22"/>
                <w:szCs w:val="21"/>
                <w:lang w:eastAsia="zh-CN"/>
              </w:rPr>
              <w:t>生活满意度</w:t>
            </w:r>
            <w:r w:rsidR="00536645" w:rsidRPr="00536645">
              <w:rPr>
                <w:rFonts w:hint="eastAsia"/>
                <w:sz w:val="22"/>
                <w:szCs w:val="21"/>
                <w:lang w:eastAsia="zh-CN"/>
              </w:rPr>
              <w:t>(</w:t>
            </w:r>
            <w:r w:rsidRPr="00536645">
              <w:rPr>
                <w:rFonts w:hint="eastAsia"/>
                <w:sz w:val="22"/>
                <w:szCs w:val="21"/>
                <w:lang w:eastAsia="zh-CN"/>
              </w:rPr>
              <w:t>H</w:t>
            </w:r>
            <w:r w:rsidRPr="00536645">
              <w:rPr>
                <w:rFonts w:hint="eastAsia"/>
                <w:sz w:val="22"/>
                <w:szCs w:val="21"/>
                <w:lang w:eastAsia="zh-CN"/>
              </w:rPr>
              <w:t>4</w:t>
            </w:r>
            <w:r w:rsidR="00536645" w:rsidRPr="00536645">
              <w:rPr>
                <w:rFonts w:hint="eastAsia"/>
                <w:sz w:val="22"/>
                <w:szCs w:val="21"/>
                <w:lang w:eastAsia="zh-CN"/>
              </w:rPr>
              <w:t>)</w:t>
            </w:r>
          </w:p>
        </w:tc>
        <w:tc>
          <w:tcPr>
            <w:tcW w:w="0" w:type="auto"/>
          </w:tcPr>
          <w:p w14:paraId="1287A529" w14:textId="2300F02C"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78D7D475" w14:textId="760A8B58"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013DCC11" w14:textId="0D909420" w:rsidR="00DA0821" w:rsidRPr="00536645" w:rsidRDefault="00DA0821" w:rsidP="00DA0821">
            <w:pPr>
              <w:rPr>
                <w:sz w:val="22"/>
                <w:szCs w:val="21"/>
                <w:lang w:eastAsia="zh-CN"/>
              </w:rPr>
            </w:pPr>
            <w:r w:rsidRPr="00536645">
              <w:rPr>
                <w:rFonts w:hint="eastAsia"/>
                <w:sz w:val="22"/>
                <w:szCs w:val="21"/>
                <w:lang w:eastAsia="zh-CN"/>
              </w:rPr>
              <w:t>×</w:t>
            </w:r>
          </w:p>
        </w:tc>
      </w:tr>
      <w:tr w:rsidR="00DA0821" w:rsidRPr="00536645" w14:paraId="391CE898" w14:textId="77777777" w:rsidTr="00536645">
        <w:tc>
          <w:tcPr>
            <w:tcW w:w="0" w:type="auto"/>
          </w:tcPr>
          <w:p w14:paraId="0CEE9224" w14:textId="3C68503F" w:rsidR="00DA0821" w:rsidRPr="00536645" w:rsidRDefault="00DA0821" w:rsidP="00DA0821">
            <w:pPr>
              <w:rPr>
                <w:rFonts w:hint="eastAsia"/>
                <w:sz w:val="22"/>
                <w:szCs w:val="21"/>
                <w:lang w:eastAsia="zh-CN"/>
              </w:rPr>
            </w:pPr>
            <w:r w:rsidRPr="00536645">
              <w:rPr>
                <w:rFonts w:hint="eastAsia"/>
                <w:sz w:val="22"/>
                <w:szCs w:val="21"/>
                <w:lang w:eastAsia="zh-CN"/>
              </w:rPr>
              <w:t>向上比较</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社会比较倾向</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相对剥夺感</w:t>
            </w:r>
            <w:r w:rsidR="00536645" w:rsidRPr="00536645">
              <w:rPr>
                <w:rFonts w:hint="eastAsia"/>
                <w:sz w:val="22"/>
                <w:szCs w:val="21"/>
                <w:lang w:eastAsia="zh-CN"/>
              </w:rPr>
              <w:t>(</w:t>
            </w:r>
            <w:r w:rsidRPr="00536645">
              <w:rPr>
                <w:rFonts w:hint="eastAsia"/>
                <w:sz w:val="22"/>
                <w:szCs w:val="21"/>
                <w:lang w:eastAsia="zh-CN"/>
              </w:rPr>
              <w:t>H5a</w:t>
            </w:r>
            <w:r w:rsidR="00536645" w:rsidRPr="00536645">
              <w:rPr>
                <w:rFonts w:hint="eastAsia"/>
                <w:sz w:val="22"/>
                <w:szCs w:val="21"/>
                <w:lang w:eastAsia="zh-CN"/>
              </w:rPr>
              <w:t>)</w:t>
            </w:r>
          </w:p>
        </w:tc>
        <w:tc>
          <w:tcPr>
            <w:tcW w:w="0" w:type="auto"/>
          </w:tcPr>
          <w:p w14:paraId="3769288D" w14:textId="64B40097"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584568E9" w14:textId="4FD05776"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79D69B9E" w14:textId="06B83ACA" w:rsidR="00DA0821" w:rsidRPr="00536645" w:rsidRDefault="00DA0821" w:rsidP="00DA0821">
            <w:pPr>
              <w:rPr>
                <w:sz w:val="22"/>
                <w:szCs w:val="21"/>
                <w:lang w:eastAsia="zh-CN"/>
              </w:rPr>
            </w:pPr>
            <w:r w:rsidRPr="00536645">
              <w:rPr>
                <w:rFonts w:hint="eastAsia"/>
                <w:sz w:val="22"/>
                <w:szCs w:val="21"/>
                <w:lang w:eastAsia="zh-CN"/>
              </w:rPr>
              <w:t>×</w:t>
            </w:r>
          </w:p>
        </w:tc>
      </w:tr>
      <w:tr w:rsidR="00DA0821" w:rsidRPr="00536645" w14:paraId="7920D8EF" w14:textId="77777777" w:rsidTr="00536645">
        <w:tc>
          <w:tcPr>
            <w:tcW w:w="0" w:type="auto"/>
          </w:tcPr>
          <w:p w14:paraId="4EB71F8E" w14:textId="641FED20" w:rsidR="00DA0821" w:rsidRPr="00536645" w:rsidRDefault="00DA0821" w:rsidP="00DA0821">
            <w:pPr>
              <w:rPr>
                <w:rFonts w:hint="eastAsia"/>
                <w:sz w:val="22"/>
                <w:szCs w:val="21"/>
                <w:lang w:eastAsia="zh-CN"/>
              </w:rPr>
            </w:pPr>
            <w:r w:rsidRPr="00536645">
              <w:rPr>
                <w:rFonts w:hint="eastAsia"/>
                <w:sz w:val="22"/>
                <w:szCs w:val="21"/>
                <w:lang w:eastAsia="zh-CN"/>
              </w:rPr>
              <w:t>向</w:t>
            </w:r>
            <w:r w:rsidRPr="00536645">
              <w:rPr>
                <w:rFonts w:hint="eastAsia"/>
                <w:sz w:val="22"/>
                <w:szCs w:val="21"/>
                <w:lang w:eastAsia="zh-CN"/>
              </w:rPr>
              <w:t>下</w:t>
            </w:r>
            <w:r w:rsidRPr="00536645">
              <w:rPr>
                <w:rFonts w:hint="eastAsia"/>
                <w:sz w:val="22"/>
                <w:szCs w:val="21"/>
                <w:lang w:eastAsia="zh-CN"/>
              </w:rPr>
              <w:t>比较</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社会比较倾向</w:t>
            </w:r>
            <w:r w:rsidRPr="00536645">
              <w:rPr>
                <w:rFonts w:hint="eastAsia"/>
                <w:sz w:val="22"/>
                <w:szCs w:val="21"/>
                <w:lang w:eastAsia="zh-CN"/>
              </w:rPr>
              <w:t xml:space="preserve"> </w:t>
            </w:r>
            <w:r w:rsidRPr="00536645">
              <w:rPr>
                <w:rFonts w:hint="eastAsia"/>
                <w:sz w:val="22"/>
                <w:szCs w:val="21"/>
                <w:lang w:eastAsia="zh-CN"/>
              </w:rPr>
              <w:t>→</w:t>
            </w:r>
            <w:r w:rsidRPr="00536645">
              <w:rPr>
                <w:rFonts w:hint="eastAsia"/>
                <w:sz w:val="22"/>
                <w:szCs w:val="21"/>
                <w:lang w:eastAsia="zh-CN"/>
              </w:rPr>
              <w:t xml:space="preserve"> </w:t>
            </w:r>
            <w:r w:rsidRPr="00536645">
              <w:rPr>
                <w:rFonts w:hint="eastAsia"/>
                <w:sz w:val="22"/>
                <w:szCs w:val="21"/>
                <w:lang w:eastAsia="zh-CN"/>
              </w:rPr>
              <w:t>感知到的优越感</w:t>
            </w:r>
            <w:r w:rsidR="00536645" w:rsidRPr="00536645">
              <w:rPr>
                <w:rFonts w:hint="eastAsia"/>
                <w:sz w:val="22"/>
                <w:szCs w:val="21"/>
                <w:lang w:eastAsia="zh-CN"/>
              </w:rPr>
              <w:t>(</w:t>
            </w:r>
            <w:r w:rsidRPr="00536645">
              <w:rPr>
                <w:rFonts w:hint="eastAsia"/>
                <w:sz w:val="22"/>
                <w:szCs w:val="21"/>
                <w:lang w:eastAsia="zh-CN"/>
              </w:rPr>
              <w:t>H5</w:t>
            </w:r>
            <w:r w:rsidRPr="00536645">
              <w:rPr>
                <w:rFonts w:hint="eastAsia"/>
                <w:sz w:val="22"/>
                <w:szCs w:val="21"/>
                <w:lang w:eastAsia="zh-CN"/>
              </w:rPr>
              <w:t>b</w:t>
            </w:r>
            <w:r w:rsidR="00536645" w:rsidRPr="00536645">
              <w:rPr>
                <w:rFonts w:hint="eastAsia"/>
                <w:sz w:val="22"/>
                <w:szCs w:val="21"/>
                <w:lang w:eastAsia="zh-CN"/>
              </w:rPr>
              <w:t>)</w:t>
            </w:r>
          </w:p>
        </w:tc>
        <w:tc>
          <w:tcPr>
            <w:tcW w:w="0" w:type="auto"/>
          </w:tcPr>
          <w:p w14:paraId="62426A0B" w14:textId="35AAD497"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28EB1192" w14:textId="32542C12"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5D0DE541" w14:textId="6C4898F3" w:rsidR="00DA0821" w:rsidRPr="00536645" w:rsidRDefault="00DA0821" w:rsidP="00DA0821">
            <w:pPr>
              <w:rPr>
                <w:sz w:val="22"/>
                <w:szCs w:val="21"/>
                <w:lang w:eastAsia="zh-CN"/>
              </w:rPr>
            </w:pPr>
            <w:r w:rsidRPr="00536645">
              <w:rPr>
                <w:rFonts w:hint="eastAsia"/>
                <w:sz w:val="22"/>
                <w:szCs w:val="21"/>
                <w:lang w:eastAsia="zh-CN"/>
              </w:rPr>
              <w:t>√</w:t>
            </w:r>
          </w:p>
        </w:tc>
      </w:tr>
      <w:tr w:rsidR="00DA0821" w:rsidRPr="00536645" w14:paraId="50A12DE8" w14:textId="77777777" w:rsidTr="00536645">
        <w:tc>
          <w:tcPr>
            <w:tcW w:w="0" w:type="auto"/>
          </w:tcPr>
          <w:p w14:paraId="79BDA2F0" w14:textId="67CA3C33" w:rsidR="00DA0821" w:rsidRPr="00536645" w:rsidRDefault="00DA0821" w:rsidP="00DA0821">
            <w:pPr>
              <w:rPr>
                <w:rFonts w:hint="eastAsia"/>
                <w:sz w:val="22"/>
                <w:szCs w:val="21"/>
                <w:lang w:eastAsia="zh-CN"/>
              </w:rPr>
            </w:pPr>
            <w:r w:rsidRPr="00536645">
              <w:rPr>
                <w:rFonts w:hint="eastAsia"/>
                <w:sz w:val="22"/>
                <w:szCs w:val="21"/>
                <w:lang w:eastAsia="zh-CN"/>
              </w:rPr>
              <w:t>向上对比</w:t>
            </w:r>
            <w:r w:rsidR="00536645" w:rsidRPr="00536645">
              <w:rPr>
                <w:rFonts w:hint="eastAsia"/>
                <w:sz w:val="22"/>
                <w:szCs w:val="21"/>
                <w:lang w:eastAsia="zh-CN"/>
              </w:rPr>
              <w:t>(</w:t>
            </w:r>
            <w:r w:rsidRPr="00536645">
              <w:rPr>
                <w:rFonts w:hint="eastAsia"/>
                <w:sz w:val="22"/>
                <w:szCs w:val="21"/>
                <w:lang w:eastAsia="zh-CN"/>
              </w:rPr>
              <w:t>向上认同</w:t>
            </w:r>
            <w:r w:rsidR="00536645" w:rsidRPr="00536645">
              <w:rPr>
                <w:rFonts w:hint="eastAsia"/>
                <w:sz w:val="22"/>
                <w:szCs w:val="21"/>
                <w:lang w:eastAsia="zh-CN"/>
              </w:rPr>
              <w:t>)</w:t>
            </w:r>
            <w:r w:rsidRPr="00536645">
              <w:rPr>
                <w:rFonts w:hint="eastAsia"/>
                <w:sz w:val="22"/>
                <w:szCs w:val="21"/>
                <w:lang w:eastAsia="zh-CN"/>
              </w:rPr>
              <w:t>→</w:t>
            </w:r>
            <w:r w:rsidRPr="00536645">
              <w:rPr>
                <w:rFonts w:hint="eastAsia"/>
                <w:sz w:val="22"/>
                <w:szCs w:val="21"/>
                <w:lang w:eastAsia="zh-CN"/>
              </w:rPr>
              <w:t>相对剥夺感</w:t>
            </w:r>
            <w:r w:rsidR="00536645" w:rsidRPr="00536645">
              <w:rPr>
                <w:rFonts w:hint="eastAsia"/>
                <w:sz w:val="22"/>
                <w:szCs w:val="21"/>
                <w:lang w:eastAsia="zh-CN"/>
              </w:rPr>
              <w:t>(</w:t>
            </w:r>
            <w:r w:rsidRPr="00536645">
              <w:rPr>
                <w:rFonts w:hint="eastAsia"/>
                <w:sz w:val="22"/>
                <w:szCs w:val="21"/>
                <w:lang w:eastAsia="zh-CN"/>
              </w:rPr>
              <w:t>H6a</w:t>
            </w:r>
            <w:r w:rsidR="00536645" w:rsidRPr="00536645">
              <w:rPr>
                <w:rFonts w:hint="eastAsia"/>
                <w:sz w:val="22"/>
                <w:szCs w:val="21"/>
                <w:lang w:eastAsia="zh-CN"/>
              </w:rPr>
              <w:t>)</w:t>
            </w:r>
          </w:p>
        </w:tc>
        <w:tc>
          <w:tcPr>
            <w:tcW w:w="0" w:type="auto"/>
          </w:tcPr>
          <w:p w14:paraId="7B20BDFB" w14:textId="01276C68"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32253C7F" w14:textId="60768CF9"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598EA6C8" w14:textId="238EA57F" w:rsidR="00DA0821" w:rsidRPr="00536645" w:rsidRDefault="00DA0821" w:rsidP="00DA0821">
            <w:pPr>
              <w:rPr>
                <w:sz w:val="22"/>
                <w:szCs w:val="21"/>
                <w:lang w:eastAsia="zh-CN"/>
              </w:rPr>
            </w:pPr>
            <w:r w:rsidRPr="00536645">
              <w:rPr>
                <w:rFonts w:hint="eastAsia"/>
                <w:sz w:val="22"/>
                <w:szCs w:val="21"/>
                <w:lang w:eastAsia="zh-CN"/>
              </w:rPr>
              <w:t>√</w:t>
            </w:r>
          </w:p>
        </w:tc>
      </w:tr>
      <w:tr w:rsidR="00DA0821" w:rsidRPr="00536645" w14:paraId="1EE1D6B2" w14:textId="77777777" w:rsidTr="00536645">
        <w:tc>
          <w:tcPr>
            <w:tcW w:w="0" w:type="auto"/>
          </w:tcPr>
          <w:p w14:paraId="4B39F6B4" w14:textId="0E67A6CB" w:rsidR="00DA0821" w:rsidRPr="00536645" w:rsidRDefault="00DA0821" w:rsidP="00DA0821">
            <w:pPr>
              <w:rPr>
                <w:rFonts w:hint="eastAsia"/>
                <w:sz w:val="22"/>
                <w:szCs w:val="21"/>
                <w:lang w:eastAsia="zh-CN"/>
              </w:rPr>
            </w:pPr>
            <w:r w:rsidRPr="00536645">
              <w:rPr>
                <w:rFonts w:hint="eastAsia"/>
                <w:sz w:val="22"/>
                <w:szCs w:val="21"/>
                <w:lang w:eastAsia="zh-CN"/>
              </w:rPr>
              <w:t>向</w:t>
            </w:r>
            <w:r w:rsidRPr="00536645">
              <w:rPr>
                <w:rFonts w:hint="eastAsia"/>
                <w:sz w:val="22"/>
                <w:szCs w:val="21"/>
                <w:lang w:eastAsia="zh-CN"/>
              </w:rPr>
              <w:t>下</w:t>
            </w:r>
            <w:r w:rsidRPr="00536645">
              <w:rPr>
                <w:rFonts w:hint="eastAsia"/>
                <w:sz w:val="22"/>
                <w:szCs w:val="21"/>
                <w:lang w:eastAsia="zh-CN"/>
              </w:rPr>
              <w:t>对比</w:t>
            </w:r>
            <w:r w:rsidR="00536645" w:rsidRPr="00536645">
              <w:rPr>
                <w:rFonts w:hint="eastAsia"/>
                <w:sz w:val="22"/>
                <w:szCs w:val="21"/>
                <w:lang w:eastAsia="zh-CN"/>
              </w:rPr>
              <w:t>(</w:t>
            </w:r>
            <w:r w:rsidRPr="00536645">
              <w:rPr>
                <w:rFonts w:hint="eastAsia"/>
                <w:sz w:val="22"/>
                <w:szCs w:val="21"/>
                <w:lang w:eastAsia="zh-CN"/>
              </w:rPr>
              <w:t>向</w:t>
            </w:r>
            <w:r w:rsidRPr="00536645">
              <w:rPr>
                <w:rFonts w:hint="eastAsia"/>
                <w:sz w:val="22"/>
                <w:szCs w:val="21"/>
                <w:lang w:eastAsia="zh-CN"/>
              </w:rPr>
              <w:t>下</w:t>
            </w:r>
            <w:r w:rsidRPr="00536645">
              <w:rPr>
                <w:rFonts w:hint="eastAsia"/>
                <w:sz w:val="22"/>
                <w:szCs w:val="21"/>
                <w:lang w:eastAsia="zh-CN"/>
              </w:rPr>
              <w:t>认同</w:t>
            </w:r>
            <w:r w:rsidR="00536645" w:rsidRPr="00536645">
              <w:rPr>
                <w:rFonts w:hint="eastAsia"/>
                <w:sz w:val="22"/>
                <w:szCs w:val="21"/>
                <w:lang w:eastAsia="zh-CN"/>
              </w:rPr>
              <w:t>)</w:t>
            </w:r>
            <w:r w:rsidRPr="00536645">
              <w:rPr>
                <w:rFonts w:hint="eastAsia"/>
                <w:sz w:val="22"/>
                <w:szCs w:val="21"/>
                <w:lang w:eastAsia="zh-CN"/>
              </w:rPr>
              <w:t>→感知到的优越感</w:t>
            </w:r>
            <w:r w:rsidR="00536645" w:rsidRPr="00536645">
              <w:rPr>
                <w:rFonts w:hint="eastAsia"/>
                <w:sz w:val="22"/>
                <w:szCs w:val="21"/>
                <w:lang w:eastAsia="zh-CN"/>
              </w:rPr>
              <w:t>(</w:t>
            </w:r>
            <w:r w:rsidRPr="00536645">
              <w:rPr>
                <w:rFonts w:hint="eastAsia"/>
                <w:sz w:val="22"/>
                <w:szCs w:val="21"/>
                <w:lang w:eastAsia="zh-CN"/>
              </w:rPr>
              <w:t>H6</w:t>
            </w:r>
            <w:r w:rsidRPr="00536645">
              <w:rPr>
                <w:rFonts w:hint="eastAsia"/>
                <w:sz w:val="22"/>
                <w:szCs w:val="21"/>
                <w:lang w:eastAsia="zh-CN"/>
              </w:rPr>
              <w:t>b</w:t>
            </w:r>
            <w:r w:rsidR="00536645" w:rsidRPr="00536645">
              <w:rPr>
                <w:rFonts w:hint="eastAsia"/>
                <w:sz w:val="22"/>
                <w:szCs w:val="21"/>
                <w:lang w:eastAsia="zh-CN"/>
              </w:rPr>
              <w:t>)</w:t>
            </w:r>
          </w:p>
        </w:tc>
        <w:tc>
          <w:tcPr>
            <w:tcW w:w="0" w:type="auto"/>
          </w:tcPr>
          <w:p w14:paraId="09BA2A31" w14:textId="3F0B1954"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45F14243" w14:textId="27D78DE6" w:rsidR="00DA0821" w:rsidRPr="00536645" w:rsidRDefault="00DA0821" w:rsidP="00DA0821">
            <w:pPr>
              <w:rPr>
                <w:sz w:val="22"/>
                <w:szCs w:val="21"/>
                <w:lang w:eastAsia="zh-CN"/>
              </w:rPr>
            </w:pPr>
            <w:r w:rsidRPr="00536645">
              <w:rPr>
                <w:rFonts w:hint="eastAsia"/>
                <w:sz w:val="22"/>
                <w:szCs w:val="21"/>
                <w:lang w:eastAsia="zh-CN"/>
              </w:rPr>
              <w:t>/</w:t>
            </w:r>
          </w:p>
        </w:tc>
        <w:tc>
          <w:tcPr>
            <w:tcW w:w="0" w:type="auto"/>
          </w:tcPr>
          <w:p w14:paraId="5387E17A" w14:textId="23FE6A88" w:rsidR="00DA0821" w:rsidRPr="00536645" w:rsidRDefault="00DA0821" w:rsidP="00DA0821">
            <w:pPr>
              <w:rPr>
                <w:sz w:val="22"/>
                <w:szCs w:val="21"/>
                <w:lang w:eastAsia="zh-CN"/>
              </w:rPr>
            </w:pPr>
            <w:r w:rsidRPr="00536645">
              <w:rPr>
                <w:rFonts w:hint="eastAsia"/>
                <w:sz w:val="22"/>
                <w:szCs w:val="21"/>
                <w:lang w:eastAsia="zh-CN"/>
              </w:rPr>
              <w:t>×</w:t>
            </w:r>
          </w:p>
        </w:tc>
      </w:tr>
    </w:tbl>
    <w:p w14:paraId="6083036E" w14:textId="77777777" w:rsidR="00DA0821" w:rsidRDefault="00DA0821" w:rsidP="00536645">
      <w:pPr>
        <w:rPr>
          <w:lang w:eastAsia="zh-CN"/>
        </w:rPr>
      </w:pPr>
    </w:p>
    <w:p w14:paraId="0310F242" w14:textId="1D278035" w:rsidR="00A3755D" w:rsidRPr="00F33CEC" w:rsidRDefault="00DA0821" w:rsidP="00F33CEC">
      <w:pPr>
        <w:pStyle w:val="2"/>
        <w:spacing w:before="180" w:after="180"/>
        <w:rPr>
          <w:lang w:eastAsia="zh-CN"/>
        </w:rPr>
      </w:pPr>
      <w:r>
        <w:rPr>
          <w:rFonts w:hint="eastAsia"/>
          <w:lang w:eastAsia="zh-CN"/>
        </w:rPr>
        <w:t>9</w:t>
      </w:r>
      <w:r w:rsidRPr="00F33CEC">
        <w:rPr>
          <w:lang w:eastAsia="zh-CN"/>
        </w:rPr>
        <w:t>.</w:t>
      </w:r>
      <w:r>
        <w:rPr>
          <w:lang w:eastAsia="zh-CN"/>
        </w:rPr>
        <w:t>1</w:t>
      </w:r>
      <w:r w:rsidRPr="00F33CEC">
        <w:rPr>
          <w:lang w:eastAsia="zh-CN"/>
        </w:rPr>
        <w:t xml:space="preserve"> </w:t>
      </w:r>
      <w:r w:rsidRPr="00F33CEC">
        <w:rPr>
          <w:rFonts w:hint="eastAsia"/>
          <w:lang w:eastAsia="zh-CN"/>
        </w:rPr>
        <w:t>理论贡献</w:t>
      </w:r>
      <w:bookmarkEnd w:id="104"/>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F649B13"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w:t>
      </w:r>
      <w:r w:rsidRPr="004E614C">
        <w:rPr>
          <w:rFonts w:hint="eastAsia"/>
          <w:lang w:eastAsia="zh-CN"/>
        </w:rPr>
        <w:lastRenderedPageBreak/>
        <w:t>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0CBD62F1"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6DEB74E2" w:rsidR="00920C7B" w:rsidRPr="00F33CEC" w:rsidRDefault="00C96B55" w:rsidP="00F33CEC">
      <w:pPr>
        <w:pStyle w:val="2"/>
        <w:spacing w:before="180" w:after="180"/>
        <w:rPr>
          <w:lang w:eastAsia="zh-CN"/>
        </w:rPr>
      </w:pPr>
      <w:bookmarkStart w:id="105" w:name="_Toc162629712"/>
      <w:r>
        <w:rPr>
          <w:rFonts w:hint="eastAsia"/>
          <w:lang w:eastAsia="zh-CN"/>
        </w:rPr>
        <w:t>9</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105"/>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lastRenderedPageBreak/>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19DB129B" w:rsidR="00C97F2E" w:rsidRPr="00F33CEC" w:rsidRDefault="00C96B55" w:rsidP="00F33CEC">
      <w:pPr>
        <w:pStyle w:val="2"/>
        <w:spacing w:before="180" w:after="180"/>
        <w:rPr>
          <w:lang w:eastAsia="zh-CN"/>
        </w:rPr>
      </w:pPr>
      <w:bookmarkStart w:id="106" w:name="_Toc162629713"/>
      <w:r>
        <w:rPr>
          <w:rFonts w:hint="eastAsia"/>
          <w:lang w:eastAsia="zh-CN"/>
        </w:rPr>
        <w:t>9</w:t>
      </w:r>
      <w:r w:rsidR="00F34A7E">
        <w:rPr>
          <w:lang w:eastAsia="zh-CN"/>
        </w:rPr>
        <w:t>.3</w:t>
      </w:r>
      <w:r w:rsidR="00634FC0" w:rsidRPr="00F33CEC">
        <w:rPr>
          <w:lang w:eastAsia="zh-CN"/>
        </w:rPr>
        <w:t xml:space="preserve"> </w:t>
      </w:r>
      <w:r w:rsidR="00C97F2E" w:rsidRPr="00F33CEC">
        <w:rPr>
          <w:rFonts w:hint="eastAsia"/>
          <w:lang w:eastAsia="zh-CN"/>
        </w:rPr>
        <w:t>实践意义</w:t>
      </w:r>
      <w:bookmarkEnd w:id="106"/>
    </w:p>
    <w:p w14:paraId="105D98F8" w14:textId="49501BFF"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w:t>
      </w:r>
      <w:r w:rsidR="00925581" w:rsidRPr="00925581">
        <w:rPr>
          <w:rFonts w:hint="eastAsia"/>
          <w:lang w:eastAsia="zh-CN"/>
        </w:rPr>
        <w:lastRenderedPageBreak/>
        <w:t>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799EBF76"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00E21B71" w:rsidRPr="004E614C">
        <w:rPr>
          <w:lang w:eastAsia="zh-CN"/>
        </w:rPr>
        <w:fldChar w:fldCharType="separate"/>
      </w:r>
      <w:r w:rsidR="00850CF3">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3EF21D64" w14:textId="77777777" w:rsidR="00C96B55" w:rsidRDefault="00D215A1" w:rsidP="00D215A1">
      <w:pPr>
        <w:ind w:firstLine="480"/>
        <w:rPr>
          <w:lang w:eastAsia="zh-CN"/>
        </w:rPr>
        <w:sectPr w:rsidR="00C96B55" w:rsidSect="00222074">
          <w:headerReference w:type="default" r:id="rId44"/>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27564697" w14:textId="499C9982" w:rsidR="00892A19" w:rsidRDefault="00C96B55" w:rsidP="00892A19">
      <w:pPr>
        <w:pStyle w:val="1"/>
        <w:spacing w:before="360" w:after="360"/>
        <w:rPr>
          <w:lang w:eastAsia="zh-CN"/>
        </w:rPr>
      </w:pPr>
      <w:r>
        <w:rPr>
          <w:rFonts w:hint="eastAsia"/>
          <w:lang w:eastAsia="zh-CN"/>
        </w:rPr>
        <w:lastRenderedPageBreak/>
        <w:t>第十章 结论</w:t>
      </w:r>
    </w:p>
    <w:p w14:paraId="596BB403" w14:textId="2B966FA7" w:rsidR="00892A19" w:rsidRDefault="00892A19" w:rsidP="00892A19">
      <w:pPr>
        <w:ind w:firstLine="480"/>
        <w:rPr>
          <w:lang w:eastAsia="zh-CN"/>
        </w:rPr>
      </w:pPr>
      <w:r>
        <w:rPr>
          <w:rFonts w:hint="eastAsia"/>
          <w:lang w:eastAsia="zh-CN"/>
        </w:rPr>
        <w:t>通过结合社会比较方向，社会比较倾向和社会比较策略，本文</w:t>
      </w:r>
      <w:r w:rsidR="001C5491">
        <w:rPr>
          <w:rFonts w:hint="eastAsia"/>
          <w:lang w:eastAsia="zh-CN"/>
        </w:rPr>
        <w:t>首次</w:t>
      </w:r>
      <w:r w:rsidR="00A00CE8">
        <w:rPr>
          <w:rFonts w:hint="eastAsia"/>
          <w:lang w:eastAsia="zh-CN"/>
        </w:rPr>
        <w:t>提出了社会比较与生活满意度之间的并列中介模型。</w:t>
      </w:r>
      <w:r w:rsidR="001C5491">
        <w:rPr>
          <w:rFonts w:hint="eastAsia"/>
          <w:lang w:eastAsia="zh-CN"/>
        </w:rPr>
        <w:t>首先，</w:t>
      </w:r>
      <w:r w:rsidR="00A00CE8">
        <w:rPr>
          <w:rFonts w:hint="eastAsia"/>
          <w:lang w:eastAsia="zh-CN"/>
        </w:rPr>
        <w:t>本文用相对剥夺</w:t>
      </w:r>
      <w:proofErr w:type="gramStart"/>
      <w:r w:rsidR="00A00CE8">
        <w:rPr>
          <w:rFonts w:hint="eastAsia"/>
          <w:lang w:eastAsia="zh-CN"/>
        </w:rPr>
        <w:t>感解释</w:t>
      </w:r>
      <w:proofErr w:type="gramEnd"/>
      <w:r w:rsidR="00A00CE8">
        <w:rPr>
          <w:rFonts w:hint="eastAsia"/>
          <w:lang w:eastAsia="zh-CN"/>
        </w:rPr>
        <w:t>了向上比较的过程，用感知到的优越感解释了向下比较的过程</w:t>
      </w:r>
      <w:r w:rsidR="001C5491">
        <w:rPr>
          <w:rFonts w:hint="eastAsia"/>
          <w:lang w:eastAsia="zh-CN"/>
        </w:rPr>
        <w:t>。</w:t>
      </w:r>
      <w:r w:rsidR="00A00CE8">
        <w:rPr>
          <w:rFonts w:hint="eastAsia"/>
          <w:lang w:eastAsia="zh-CN"/>
        </w:rPr>
        <w:t>并且，本文进一步讨论了其中的边际条件——社会比较倾向。</w:t>
      </w:r>
      <w:r w:rsidR="001C5491">
        <w:rPr>
          <w:rFonts w:hint="eastAsia"/>
          <w:lang w:eastAsia="zh-CN"/>
        </w:rPr>
        <w:t>讨论了社会比较倾向的高低是否会影响社会比较的过程</w:t>
      </w:r>
      <w:r w:rsidR="00A00CE8">
        <w:rPr>
          <w:rFonts w:hint="eastAsia"/>
          <w:lang w:eastAsia="zh-CN"/>
        </w:rPr>
        <w:t>。进一步的，</w:t>
      </w:r>
      <w:r w:rsidR="001C5491">
        <w:rPr>
          <w:rFonts w:hint="eastAsia"/>
          <w:lang w:eastAsia="zh-CN"/>
        </w:rPr>
        <w:t>本文用社会比较策略重新解释了社会比较的过程</w:t>
      </w:r>
      <w:r w:rsidR="00A00CE8">
        <w:rPr>
          <w:rFonts w:hint="eastAsia"/>
          <w:lang w:eastAsia="zh-CN"/>
        </w:rPr>
        <w:t>。</w:t>
      </w:r>
      <w:r w:rsidR="001C5491">
        <w:rPr>
          <w:rFonts w:hint="eastAsia"/>
          <w:lang w:eastAsia="zh-CN"/>
        </w:rPr>
        <w:t>通过关注社交网络上社会比较与生活满意度之间的关系，及其作用机制，本文加深了人们对于社交网络上社会比较</w:t>
      </w:r>
      <w:r w:rsidR="001C5491" w:rsidRPr="001C5491">
        <w:rPr>
          <w:rFonts w:hint="eastAsia"/>
          <w:lang w:eastAsia="zh-CN"/>
        </w:rPr>
        <w:t>的理解，为社会心理学领域提供了新的视角和启示。这些发现不仅丰富了社会比较理论的内容，也为实际社会生活中的心理健康问题提供了重要的参考依据。同时，本研究对于个体如何适应和调节社交网络中的社会比较行为，以及如何提升个体的生活满意度，具有一定的指导意义</w:t>
      </w:r>
      <w:r w:rsidR="001C5491">
        <w:rPr>
          <w:rFonts w:hint="eastAsia"/>
          <w:lang w:eastAsia="zh-CN"/>
        </w:rPr>
        <w:t>。</w:t>
      </w:r>
    </w:p>
    <w:p w14:paraId="56C2F523" w14:textId="10CC65DA" w:rsidR="00A00CE8" w:rsidRDefault="00485FE3" w:rsidP="00892A19">
      <w:pPr>
        <w:ind w:firstLine="480"/>
        <w:rPr>
          <w:lang w:eastAsia="zh-CN"/>
        </w:rPr>
      </w:pPr>
      <w:r w:rsidRPr="00485FE3">
        <w:rPr>
          <w:rFonts w:hint="eastAsia"/>
          <w:b/>
          <w:bCs/>
          <w:lang w:eastAsia="zh-CN"/>
        </w:rPr>
        <w:t>基于社会比较的并列中介模型</w:t>
      </w:r>
      <w:r w:rsidR="00A00CE8" w:rsidRPr="00485FE3">
        <w:rPr>
          <w:rFonts w:hint="eastAsia"/>
          <w:b/>
          <w:bCs/>
          <w:lang w:eastAsia="zh-CN"/>
        </w:rPr>
        <w:t>，</w:t>
      </w:r>
      <w:r w:rsidR="00A00CE8">
        <w:rPr>
          <w:rFonts w:hint="eastAsia"/>
          <w:lang w:eastAsia="zh-CN"/>
        </w:rPr>
        <w:t>本文得出以下主要结论：</w:t>
      </w:r>
    </w:p>
    <w:p w14:paraId="262F3099" w14:textId="77777777" w:rsidR="00485FE3" w:rsidRDefault="00A00CE8" w:rsidP="00892A19">
      <w:pPr>
        <w:ind w:firstLine="480"/>
        <w:rPr>
          <w:lang w:eastAsia="zh-CN"/>
        </w:rPr>
      </w:pPr>
      <w:r>
        <w:rPr>
          <w:rFonts w:hint="eastAsia"/>
          <w:lang w:eastAsia="zh-CN"/>
        </w:rPr>
        <w:t>第</w:t>
      </w:r>
      <w:r w:rsidR="00485FE3">
        <w:rPr>
          <w:rFonts w:hint="eastAsia"/>
          <w:lang w:eastAsia="zh-CN"/>
        </w:rPr>
        <w:t>一</w:t>
      </w:r>
      <w:r>
        <w:rPr>
          <w:rFonts w:hint="eastAsia"/>
          <w:lang w:eastAsia="zh-CN"/>
        </w:rPr>
        <w:t>，社会比较与生活满意度之间存在这两个相反效果的中介路径。</w:t>
      </w:r>
    </w:p>
    <w:p w14:paraId="0F8CC4DC" w14:textId="1D6DA7DB" w:rsidR="00485FE3" w:rsidRDefault="00485FE3" w:rsidP="00892A19">
      <w:pPr>
        <w:ind w:firstLine="480"/>
        <w:rPr>
          <w:lang w:eastAsia="zh-CN"/>
        </w:rPr>
      </w:pPr>
      <w:r>
        <w:rPr>
          <w:rFonts w:hint="eastAsia"/>
          <w:lang w:eastAsia="zh-CN"/>
        </w:rPr>
        <w:t>第二，</w:t>
      </w:r>
      <w:r w:rsidR="00A00CE8">
        <w:rPr>
          <w:rFonts w:hint="eastAsia"/>
          <w:lang w:eastAsia="zh-CN"/>
        </w:rPr>
        <w:t>在向上比较中，是相对剥夺</w:t>
      </w:r>
      <w:proofErr w:type="gramStart"/>
      <w:r w:rsidR="00A00CE8">
        <w:rPr>
          <w:rFonts w:hint="eastAsia"/>
          <w:lang w:eastAsia="zh-CN"/>
        </w:rPr>
        <w:t>感</w:t>
      </w:r>
      <w:r>
        <w:rPr>
          <w:rFonts w:hint="eastAsia"/>
          <w:lang w:eastAsia="zh-CN"/>
        </w:rPr>
        <w:t>解释</w:t>
      </w:r>
      <w:proofErr w:type="gramEnd"/>
      <w:r w:rsidR="00A00CE8">
        <w:rPr>
          <w:rFonts w:hint="eastAsia"/>
          <w:lang w:eastAsia="zh-CN"/>
        </w:rPr>
        <w:t>了</w:t>
      </w:r>
      <w:r>
        <w:rPr>
          <w:rFonts w:hint="eastAsia"/>
          <w:lang w:eastAsia="zh-CN"/>
        </w:rPr>
        <w:t>向上比较</w:t>
      </w:r>
      <w:r w:rsidR="00A00CE8">
        <w:rPr>
          <w:rFonts w:hint="eastAsia"/>
          <w:lang w:eastAsia="zh-CN"/>
        </w:rPr>
        <w:t>与生活满意度之间的关系</w:t>
      </w:r>
      <w:r>
        <w:rPr>
          <w:rFonts w:hint="eastAsia"/>
          <w:lang w:eastAsia="zh-CN"/>
        </w:rPr>
        <w:t>。</w:t>
      </w:r>
    </w:p>
    <w:p w14:paraId="1EEB9A42" w14:textId="7223AEDC" w:rsidR="00A00CE8" w:rsidRDefault="00485FE3" w:rsidP="00892A19">
      <w:pPr>
        <w:ind w:firstLine="480"/>
        <w:rPr>
          <w:lang w:eastAsia="zh-CN"/>
        </w:rPr>
      </w:pPr>
      <w:r>
        <w:rPr>
          <w:rFonts w:hint="eastAsia"/>
          <w:lang w:eastAsia="zh-CN"/>
        </w:rPr>
        <w:t>第三，</w:t>
      </w:r>
      <w:r w:rsidR="00A00CE8">
        <w:rPr>
          <w:rFonts w:hint="eastAsia"/>
          <w:lang w:eastAsia="zh-CN"/>
        </w:rPr>
        <w:t>在向下比较中，是感知到的优越感解释了</w:t>
      </w:r>
      <w:r>
        <w:rPr>
          <w:rFonts w:hint="eastAsia"/>
          <w:lang w:eastAsia="zh-CN"/>
        </w:rPr>
        <w:t>向下比较</w:t>
      </w:r>
      <w:r w:rsidR="00A00CE8">
        <w:rPr>
          <w:rFonts w:hint="eastAsia"/>
          <w:lang w:eastAsia="zh-CN"/>
        </w:rPr>
        <w:t>与生活满意度之间的关系。</w:t>
      </w:r>
    </w:p>
    <w:p w14:paraId="1364E684" w14:textId="662ED1A3" w:rsidR="00485FE3" w:rsidRDefault="00485FE3" w:rsidP="00892A19">
      <w:pPr>
        <w:ind w:firstLine="480"/>
        <w:rPr>
          <w:rFonts w:hint="eastAsia"/>
          <w:lang w:eastAsia="zh-CN"/>
        </w:rPr>
      </w:pPr>
      <w:r w:rsidRPr="00485FE3">
        <w:rPr>
          <w:rFonts w:hint="eastAsia"/>
          <w:b/>
          <w:bCs/>
          <w:lang w:eastAsia="zh-CN"/>
        </w:rPr>
        <w:t>基于社会比较的边际条件，</w:t>
      </w:r>
      <w:r>
        <w:rPr>
          <w:rFonts w:hint="eastAsia"/>
          <w:lang w:eastAsia="zh-CN"/>
        </w:rPr>
        <w:t>本文得出以下主要结论：</w:t>
      </w:r>
    </w:p>
    <w:p w14:paraId="4E919058" w14:textId="77777777" w:rsidR="00485FE3" w:rsidRDefault="00A00CE8" w:rsidP="00892A19">
      <w:pPr>
        <w:ind w:firstLine="480"/>
        <w:rPr>
          <w:lang w:eastAsia="zh-CN"/>
        </w:rPr>
      </w:pPr>
      <w:r>
        <w:rPr>
          <w:rFonts w:hint="eastAsia"/>
          <w:lang w:eastAsia="zh-CN"/>
        </w:rPr>
        <w:t>第</w:t>
      </w:r>
      <w:r w:rsidR="00485FE3">
        <w:rPr>
          <w:rFonts w:hint="eastAsia"/>
          <w:lang w:eastAsia="zh-CN"/>
        </w:rPr>
        <w:t>四</w:t>
      </w:r>
      <w:r>
        <w:rPr>
          <w:rFonts w:hint="eastAsia"/>
          <w:lang w:eastAsia="zh-CN"/>
        </w:rPr>
        <w:t>，社会比较倾向是</w:t>
      </w:r>
      <w:r w:rsidR="00485FE3">
        <w:rPr>
          <w:rFonts w:hint="eastAsia"/>
          <w:lang w:eastAsia="zh-CN"/>
        </w:rPr>
        <w:t>向下比较</w:t>
      </w:r>
      <w:r>
        <w:rPr>
          <w:rFonts w:hint="eastAsia"/>
          <w:lang w:eastAsia="zh-CN"/>
        </w:rPr>
        <w:t>与生活满意度之间的边际条件。</w:t>
      </w:r>
    </w:p>
    <w:p w14:paraId="0763A163" w14:textId="3C24221C" w:rsidR="00485FE3" w:rsidRDefault="00485FE3" w:rsidP="00892A19">
      <w:pPr>
        <w:ind w:firstLine="480"/>
        <w:rPr>
          <w:lang w:eastAsia="zh-CN"/>
        </w:rPr>
      </w:pPr>
      <w:r>
        <w:rPr>
          <w:rFonts w:hint="eastAsia"/>
          <w:lang w:eastAsia="zh-CN"/>
        </w:rPr>
        <w:t>第五，</w:t>
      </w:r>
      <w:r w:rsidR="00A00CE8">
        <w:rPr>
          <w:rFonts w:hint="eastAsia"/>
          <w:lang w:eastAsia="zh-CN"/>
        </w:rPr>
        <w:t>只有当社会比较倾向较高时，向下</w:t>
      </w:r>
      <w:r>
        <w:rPr>
          <w:rFonts w:hint="eastAsia"/>
          <w:lang w:eastAsia="zh-CN"/>
        </w:rPr>
        <w:t>比较</w:t>
      </w:r>
      <w:r w:rsidR="00A00CE8">
        <w:rPr>
          <w:rFonts w:hint="eastAsia"/>
          <w:lang w:eastAsia="zh-CN"/>
        </w:rPr>
        <w:t>才会影响感知到的优越感，进而影响对生活满意度的评价。</w:t>
      </w:r>
    </w:p>
    <w:p w14:paraId="1115356B" w14:textId="6A2E46CF" w:rsidR="00A00CE8" w:rsidRDefault="00485FE3" w:rsidP="00892A19">
      <w:pPr>
        <w:ind w:firstLine="480"/>
        <w:rPr>
          <w:lang w:eastAsia="zh-CN"/>
        </w:rPr>
      </w:pPr>
      <w:r>
        <w:rPr>
          <w:rFonts w:hint="eastAsia"/>
          <w:lang w:eastAsia="zh-CN"/>
        </w:rPr>
        <w:t>第六，与以往文献的结果不同，</w:t>
      </w:r>
      <w:r w:rsidR="00A00CE8">
        <w:rPr>
          <w:rFonts w:hint="eastAsia"/>
          <w:lang w:eastAsia="zh-CN"/>
        </w:rPr>
        <w:t>在向上比较中，社会比较倾向的高低并不会影响向上比较与相对剥夺感之间的关系。</w:t>
      </w:r>
    </w:p>
    <w:p w14:paraId="416E4F89" w14:textId="42B2F0C8" w:rsidR="00485FE3" w:rsidRDefault="00485FE3" w:rsidP="00892A19">
      <w:pPr>
        <w:ind w:firstLine="480"/>
        <w:rPr>
          <w:rFonts w:hint="eastAsia"/>
          <w:lang w:eastAsia="zh-CN"/>
        </w:rPr>
      </w:pPr>
      <w:r w:rsidRPr="00485FE3">
        <w:rPr>
          <w:rFonts w:hint="eastAsia"/>
          <w:b/>
          <w:bCs/>
          <w:lang w:eastAsia="zh-CN"/>
        </w:rPr>
        <w:t>基于社会比较策略的角度，</w:t>
      </w:r>
      <w:r>
        <w:rPr>
          <w:rFonts w:hint="eastAsia"/>
          <w:lang w:eastAsia="zh-CN"/>
        </w:rPr>
        <w:t>本文得出以下主要结论：</w:t>
      </w:r>
    </w:p>
    <w:p w14:paraId="0ACCF79E" w14:textId="57FD5A14" w:rsidR="00A00CE8" w:rsidRDefault="00A00CE8" w:rsidP="00892A19">
      <w:pPr>
        <w:ind w:firstLine="480"/>
        <w:rPr>
          <w:lang w:eastAsia="zh-CN"/>
        </w:rPr>
      </w:pPr>
      <w:r>
        <w:rPr>
          <w:rFonts w:hint="eastAsia"/>
          <w:lang w:eastAsia="zh-CN"/>
        </w:rPr>
        <w:t>第</w:t>
      </w:r>
      <w:r w:rsidR="00485FE3">
        <w:rPr>
          <w:rFonts w:hint="eastAsia"/>
          <w:lang w:eastAsia="zh-CN"/>
        </w:rPr>
        <w:t>七</w:t>
      </w:r>
      <w:r>
        <w:rPr>
          <w:rFonts w:hint="eastAsia"/>
          <w:lang w:eastAsia="zh-CN"/>
        </w:rPr>
        <w:t>，</w:t>
      </w:r>
      <w:r w:rsidR="00485FE3">
        <w:rPr>
          <w:rFonts w:hint="eastAsia"/>
          <w:lang w:eastAsia="zh-CN"/>
        </w:rPr>
        <w:t>在向上比较中，是因为发生了对比，而不是认同，导致了人们在比较中产生了相对剥夺感。</w:t>
      </w:r>
    </w:p>
    <w:p w14:paraId="0B05746C" w14:textId="7515D3E7" w:rsidR="00485FE3" w:rsidRDefault="00485FE3" w:rsidP="00485FE3">
      <w:pPr>
        <w:rPr>
          <w:lang w:eastAsia="zh-CN"/>
        </w:rPr>
      </w:pPr>
      <w:r>
        <w:rPr>
          <w:lang w:eastAsia="zh-CN"/>
        </w:rPr>
        <w:tab/>
      </w:r>
      <w:r>
        <w:rPr>
          <w:rFonts w:hint="eastAsia"/>
          <w:lang w:eastAsia="zh-CN"/>
        </w:rPr>
        <w:t>第八，在向下比较中，社会比较策略的不同并不会带来感知到的优越感的不同。</w:t>
      </w:r>
    </w:p>
    <w:p w14:paraId="5EF3B1FE" w14:textId="1CCB91C6" w:rsidR="00485FE3" w:rsidRPr="00485FE3" w:rsidRDefault="00485FE3" w:rsidP="00485FE3">
      <w:pPr>
        <w:ind w:firstLine="480"/>
        <w:rPr>
          <w:rFonts w:hint="eastAsia"/>
          <w:lang w:eastAsia="zh-CN"/>
        </w:rPr>
        <w:sectPr w:rsidR="00485FE3" w:rsidRPr="00485FE3" w:rsidSect="00222074">
          <w:headerReference w:type="default" r:id="rId45"/>
          <w:pgSz w:w="11906" w:h="16838"/>
          <w:pgMar w:top="1440" w:right="1800" w:bottom="1440" w:left="1800" w:header="851" w:footer="992" w:gutter="0"/>
          <w:cols w:space="425"/>
          <w:docGrid w:type="lines" w:linePitch="360"/>
        </w:sectPr>
      </w:pPr>
    </w:p>
    <w:p w14:paraId="1CE9CCF6" w14:textId="24DD057B" w:rsidR="006F26B4" w:rsidRPr="00634FC0" w:rsidRDefault="00A604A4" w:rsidP="00634FC0">
      <w:pPr>
        <w:pStyle w:val="1"/>
        <w:spacing w:before="360" w:after="360"/>
        <w:rPr>
          <w:rFonts w:cstheme="minorBidi"/>
          <w:lang w:eastAsia="zh-CN"/>
        </w:rPr>
      </w:pPr>
      <w:bookmarkStart w:id="107" w:name="_Toc162629715"/>
      <w:commentRangeStart w:id="108"/>
      <w:r w:rsidRPr="004E614C">
        <w:rPr>
          <w:lang w:eastAsia="zh-CN"/>
        </w:rPr>
        <w:lastRenderedPageBreak/>
        <w:t>参考文献</w:t>
      </w:r>
      <w:commentRangeEnd w:id="108"/>
      <w:r w:rsidR="0092604F">
        <w:rPr>
          <w:rStyle w:val="af9"/>
          <w:rFonts w:ascii="Times New Roman" w:eastAsia="宋体" w:hAnsi="Times New Roman" w:cstheme="minorBidi"/>
          <w:b w:val="0"/>
          <w:bCs w:val="0"/>
          <w:kern w:val="2"/>
        </w:rPr>
        <w:commentReference w:id="108"/>
      </w:r>
      <w:bookmarkEnd w:id="107"/>
    </w:p>
    <w:p w14:paraId="793E095E" w14:textId="27250A03" w:rsidR="00467A13" w:rsidRPr="00467A13" w:rsidRDefault="006F26B4" w:rsidP="00B45DEC">
      <w:pPr>
        <w:pStyle w:val="af7"/>
      </w:pPr>
      <w:r w:rsidRPr="004E614C">
        <w:rPr>
          <w:lang w:eastAsia="zh-TW"/>
        </w:rPr>
        <w:fldChar w:fldCharType="begin"/>
      </w:r>
      <w:r w:rsidRPr="004E614C">
        <w:instrText xml:space="preserve"> ADDIN EN.REFLIST </w:instrText>
      </w:r>
      <w:r w:rsidRPr="004E614C">
        <w:rPr>
          <w:lang w:eastAsia="zh-TW"/>
        </w:rPr>
        <w:fldChar w:fldCharType="separate"/>
      </w:r>
      <w:r w:rsidR="00467A13" w:rsidRPr="00467A13">
        <w:t xml:space="preserve">Acar, A. (2008). Antecedents and consequences of online social networking behavior: The case of Facebook. </w:t>
      </w:r>
      <w:r w:rsidR="00467A13" w:rsidRPr="00467A13">
        <w:rPr>
          <w:i/>
        </w:rPr>
        <w:t>Journal of Website Promotion, 3</w:t>
      </w:r>
      <w:r w:rsidR="00467A13" w:rsidRPr="00467A13">
        <w:t xml:space="preserve">(1-2), 62-83. </w:t>
      </w:r>
      <w:hyperlink r:id="rId46" w:history="1">
        <w:r w:rsidR="00467A13" w:rsidRPr="00467A13">
          <w:rPr>
            <w:rStyle w:val="a6"/>
          </w:rPr>
          <w:t>https://doi.org/10.1080/15533610802052654</w:t>
        </w:r>
      </w:hyperlink>
      <w:r w:rsidR="00467A13" w:rsidRPr="00467A13">
        <w:t xml:space="preserve"> </w:t>
      </w:r>
    </w:p>
    <w:p w14:paraId="2D618B19" w14:textId="77777777" w:rsidR="00467A13" w:rsidRPr="00467A13" w:rsidRDefault="00467A13" w:rsidP="00B45DEC">
      <w:pPr>
        <w:pStyle w:val="af7"/>
      </w:pPr>
    </w:p>
    <w:p w14:paraId="495A63D6" w14:textId="004B5EC5" w:rsidR="00467A13" w:rsidRPr="00467A13" w:rsidRDefault="00467A13" w:rsidP="00B45DEC">
      <w:pPr>
        <w:pStyle w:val="af7"/>
      </w:pPr>
      <w:r w:rsidRPr="00467A13">
        <w:t xml:space="preserve">Adjaye-Gbewonyo, K., &amp; Kawachi, I. (2012). Use of the Yitzhaki Index as a test of relative deprivation for health outcomes: A review of recent literature. </w:t>
      </w:r>
      <w:r w:rsidRPr="00467A13">
        <w:rPr>
          <w:i/>
        </w:rPr>
        <w:t>Social Science &amp; Medicine, 75</w:t>
      </w:r>
      <w:r w:rsidRPr="00467A13">
        <w:t xml:space="preserve">(1), 129-137. </w:t>
      </w:r>
      <w:hyperlink r:id="rId47" w:history="1">
        <w:r w:rsidRPr="00467A13">
          <w:rPr>
            <w:rStyle w:val="a6"/>
          </w:rPr>
          <w:t>https://doi.org/10.1016/j.socscimed.2012.03.004</w:t>
        </w:r>
      </w:hyperlink>
      <w:r w:rsidRPr="00467A13">
        <w:t xml:space="preserve"> </w:t>
      </w:r>
    </w:p>
    <w:p w14:paraId="548AC9A1" w14:textId="77777777" w:rsidR="00467A13" w:rsidRPr="00467A13" w:rsidRDefault="00467A13" w:rsidP="00B45DEC">
      <w:pPr>
        <w:pStyle w:val="af7"/>
      </w:pPr>
    </w:p>
    <w:p w14:paraId="338B4D4D" w14:textId="77777777" w:rsidR="00467A13" w:rsidRPr="00467A13" w:rsidRDefault="00467A13" w:rsidP="00B45DEC">
      <w:pPr>
        <w:pStyle w:val="af7"/>
      </w:pPr>
      <w:r w:rsidRPr="00467A13">
        <w:t xml:space="preserve">Aiken, L., &amp; West, S. (1991). </w:t>
      </w:r>
      <w:r w:rsidRPr="00467A13">
        <w:rPr>
          <w:i/>
        </w:rPr>
        <w:t>Multiple regression: Testing and interpreting interactions</w:t>
      </w:r>
      <w:r w:rsidRPr="00467A13">
        <w:t xml:space="preserve"> (Vol. 2). </w:t>
      </w:r>
    </w:p>
    <w:p w14:paraId="51D62D0F" w14:textId="77777777" w:rsidR="00467A13" w:rsidRPr="00467A13" w:rsidRDefault="00467A13" w:rsidP="00B45DEC">
      <w:pPr>
        <w:pStyle w:val="af7"/>
      </w:pPr>
    </w:p>
    <w:p w14:paraId="1F33DA80" w14:textId="77777777" w:rsidR="00467A13" w:rsidRPr="00467A13" w:rsidRDefault="00467A13" w:rsidP="00B45DEC">
      <w:pPr>
        <w:pStyle w:val="af7"/>
      </w:pPr>
      <w:r w:rsidRPr="00467A13">
        <w:t xml:space="preserve">Alicke, M.D., &amp; Govorun, O. (2005). </w:t>
      </w:r>
      <w:r w:rsidRPr="00467A13">
        <w:rPr>
          <w:i/>
        </w:rPr>
        <w:t>The self in social judgment</w:t>
      </w:r>
      <w:r w:rsidRPr="00467A13">
        <w:t xml:space="preserve"> (Vol. 1). </w:t>
      </w:r>
    </w:p>
    <w:p w14:paraId="239238EB" w14:textId="77777777" w:rsidR="00467A13" w:rsidRPr="00467A13" w:rsidRDefault="00467A13" w:rsidP="00B45DEC">
      <w:pPr>
        <w:pStyle w:val="af7"/>
      </w:pPr>
    </w:p>
    <w:p w14:paraId="55C33984" w14:textId="4A2DF58A" w:rsidR="00467A13" w:rsidRPr="00467A13" w:rsidRDefault="00467A13" w:rsidP="00B45DEC">
      <w:pPr>
        <w:pStyle w:val="af7"/>
      </w:pPr>
      <w:r w:rsidRPr="00467A13">
        <w:t xml:space="preserve">Anderson, J.C., &amp; Gerbing, D.W. (1988). Structural equation modeling in practice: A review and recommended two-step approach. </w:t>
      </w:r>
      <w:r w:rsidRPr="00467A13">
        <w:rPr>
          <w:i/>
        </w:rPr>
        <w:t>Psychological Bulletin, 103</w:t>
      </w:r>
      <w:r w:rsidRPr="00467A13">
        <w:t xml:space="preserve">(3), 411. </w:t>
      </w:r>
      <w:hyperlink r:id="rId48" w:history="1">
        <w:r w:rsidRPr="00467A13">
          <w:rPr>
            <w:rStyle w:val="a6"/>
          </w:rPr>
          <w:t>https://doi.org/10.1037/0033-2909.103.3.411</w:t>
        </w:r>
      </w:hyperlink>
      <w:r w:rsidRPr="00467A13">
        <w:t xml:space="preserve"> </w:t>
      </w:r>
    </w:p>
    <w:p w14:paraId="4C28DCD7" w14:textId="77777777" w:rsidR="00467A13" w:rsidRPr="00467A13" w:rsidRDefault="00467A13" w:rsidP="00B45DEC">
      <w:pPr>
        <w:pStyle w:val="af7"/>
      </w:pPr>
    </w:p>
    <w:p w14:paraId="46911356" w14:textId="77777777" w:rsidR="00467A13" w:rsidRPr="00467A13" w:rsidRDefault="00467A13" w:rsidP="00B45DEC">
      <w:pPr>
        <w:pStyle w:val="af7"/>
      </w:pPr>
      <w:r w:rsidRPr="00467A13">
        <w:t xml:space="preserve">Andrew, F.M., &amp; Withey, S.B. (1976). </w:t>
      </w:r>
      <w:r w:rsidRPr="00467A13">
        <w:rPr>
          <w:i/>
        </w:rPr>
        <w:t>Social indicators of well-being</w:t>
      </w:r>
      <w:r w:rsidRPr="00467A13">
        <w:t xml:space="preserve"> (Vol. 20). </w:t>
      </w:r>
    </w:p>
    <w:p w14:paraId="735882F7" w14:textId="77777777" w:rsidR="00467A13" w:rsidRPr="00467A13" w:rsidRDefault="00467A13" w:rsidP="00B45DEC">
      <w:pPr>
        <w:pStyle w:val="af7"/>
      </w:pPr>
    </w:p>
    <w:p w14:paraId="4BD9820F" w14:textId="1FE4A0BE" w:rsidR="00467A13" w:rsidRPr="00467A13" w:rsidRDefault="00467A13" w:rsidP="00B45DEC">
      <w:pPr>
        <w:pStyle w:val="af7"/>
      </w:pPr>
      <w:r w:rsidRPr="00467A13">
        <w:t xml:space="preserve">Appel, H., Crusius, J., &amp; Gerlach, A.L. (2015). Social comparison, envy, and depression on Facebook: A study looking at the effects of high comparison standards on depressed individuals. </w:t>
      </w:r>
      <w:r w:rsidRPr="00467A13">
        <w:rPr>
          <w:i/>
        </w:rPr>
        <w:t>Journal of Social and Clinical Psychology, 34</w:t>
      </w:r>
      <w:r w:rsidRPr="00467A13">
        <w:t xml:space="preserve">(4), 277-289. </w:t>
      </w:r>
      <w:hyperlink r:id="rId49" w:history="1">
        <w:r w:rsidRPr="00467A13">
          <w:rPr>
            <w:rStyle w:val="a6"/>
          </w:rPr>
          <w:t>https://doi.org/10.1521/jscp.2015.34.4.277</w:t>
        </w:r>
      </w:hyperlink>
      <w:r w:rsidRPr="00467A13">
        <w:t xml:space="preserve"> </w:t>
      </w:r>
    </w:p>
    <w:p w14:paraId="4C676270" w14:textId="77777777" w:rsidR="00467A13" w:rsidRPr="00467A13" w:rsidRDefault="00467A13" w:rsidP="00B45DEC">
      <w:pPr>
        <w:pStyle w:val="af7"/>
      </w:pPr>
    </w:p>
    <w:p w14:paraId="112F403E" w14:textId="7ED6397A" w:rsidR="00467A13" w:rsidRPr="00467A13" w:rsidRDefault="00467A13" w:rsidP="00B45DEC">
      <w:pPr>
        <w:pStyle w:val="af7"/>
      </w:pPr>
      <w:r w:rsidRPr="00467A13">
        <w:t xml:space="preserve">Aronson, E., Willerman, B., &amp; Floyd, J. (1966). The effect of a pratfall on increasing interpersonal attractiveness. </w:t>
      </w:r>
      <w:r w:rsidRPr="00467A13">
        <w:rPr>
          <w:i/>
        </w:rPr>
        <w:t>Psychonomic Science, 4</w:t>
      </w:r>
      <w:r w:rsidRPr="00467A13">
        <w:t xml:space="preserve">(6), 227-228. </w:t>
      </w:r>
      <w:hyperlink r:id="rId50" w:history="1">
        <w:r w:rsidRPr="00467A13">
          <w:rPr>
            <w:rStyle w:val="a6"/>
          </w:rPr>
          <w:t>https://doi.org/10.3758/BF03342263</w:t>
        </w:r>
      </w:hyperlink>
      <w:r w:rsidRPr="00467A13">
        <w:t xml:space="preserve"> </w:t>
      </w:r>
    </w:p>
    <w:p w14:paraId="566AB3EC" w14:textId="77777777" w:rsidR="00467A13" w:rsidRPr="00467A13" w:rsidRDefault="00467A13" w:rsidP="00B45DEC">
      <w:pPr>
        <w:pStyle w:val="af7"/>
      </w:pPr>
    </w:p>
    <w:p w14:paraId="5003877B" w14:textId="6AC93027" w:rsidR="00467A13" w:rsidRPr="00467A13" w:rsidRDefault="00467A13" w:rsidP="00B45DEC">
      <w:pPr>
        <w:pStyle w:val="af7"/>
      </w:pPr>
      <w:r w:rsidRPr="00467A13">
        <w:t xml:space="preserve">Bao, H.-W.-S. (2022). </w:t>
      </w:r>
      <w:r w:rsidRPr="00467A13">
        <w:rPr>
          <w:i/>
        </w:rPr>
        <w:t xml:space="preserve">bruceR: Broadly useful convenient and efficient R functions. </w:t>
      </w:r>
      <w:r w:rsidRPr="00467A13">
        <w:t xml:space="preserve">In </w:t>
      </w:r>
      <w:hyperlink r:id="rId51" w:history="1">
        <w:r w:rsidRPr="00467A13">
          <w:rPr>
            <w:rStyle w:val="a6"/>
          </w:rPr>
          <w:t>https://CRAN.R-project.org/package=bruceR</w:t>
        </w:r>
      </w:hyperlink>
    </w:p>
    <w:p w14:paraId="4072EF4B" w14:textId="77777777" w:rsidR="00467A13" w:rsidRPr="00467A13" w:rsidRDefault="00467A13" w:rsidP="00B45DEC">
      <w:pPr>
        <w:pStyle w:val="af7"/>
      </w:pPr>
    </w:p>
    <w:p w14:paraId="47C7CA90" w14:textId="610F7167" w:rsidR="00467A13" w:rsidRPr="00467A13" w:rsidRDefault="00467A13" w:rsidP="00B45DEC">
      <w:pPr>
        <w:pStyle w:val="af7"/>
      </w:pPr>
      <w:r w:rsidRPr="00467A13">
        <w:t xml:space="preserve">Batenburg, A., &amp; Das, E. (2015). Virtual support communities and psychological well-being: The role of optimistic and pessimistic social comparison strategies. </w:t>
      </w:r>
      <w:r w:rsidRPr="00467A13">
        <w:rPr>
          <w:i/>
        </w:rPr>
        <w:t>Journal of Computer-Mediated Communication, 20</w:t>
      </w:r>
      <w:r w:rsidRPr="00467A13">
        <w:t xml:space="preserve">(6), 585-600. </w:t>
      </w:r>
      <w:hyperlink r:id="rId52" w:history="1">
        <w:r w:rsidRPr="00467A13">
          <w:rPr>
            <w:rStyle w:val="a6"/>
          </w:rPr>
          <w:t>https://doi.org/10.1111/jcc4.12131</w:t>
        </w:r>
      </w:hyperlink>
      <w:r w:rsidRPr="00467A13">
        <w:t xml:space="preserve"> </w:t>
      </w:r>
    </w:p>
    <w:p w14:paraId="2327CE04" w14:textId="77777777" w:rsidR="00467A13" w:rsidRPr="00467A13" w:rsidRDefault="00467A13" w:rsidP="00B45DEC">
      <w:pPr>
        <w:pStyle w:val="af7"/>
      </w:pPr>
    </w:p>
    <w:p w14:paraId="106CB1FA" w14:textId="4C97E176" w:rsidR="00467A13" w:rsidRPr="00467A13" w:rsidRDefault="00467A13" w:rsidP="00B45DEC">
      <w:pPr>
        <w:pStyle w:val="af7"/>
      </w:pPr>
      <w:r w:rsidRPr="00467A13">
        <w:t xml:space="preserve">Begg, C.B., &amp; Mazumdar, M. (1994). Operating characteristics of a rank correlation test for publication bias. </w:t>
      </w:r>
      <w:r w:rsidRPr="00467A13">
        <w:rPr>
          <w:i/>
        </w:rPr>
        <w:t>Biometrics</w:t>
      </w:r>
      <w:r w:rsidRPr="00467A13">
        <w:t xml:space="preserve">, 1088-1101. </w:t>
      </w:r>
      <w:hyperlink r:id="rId53" w:history="1">
        <w:r w:rsidRPr="00467A13">
          <w:rPr>
            <w:rStyle w:val="a6"/>
          </w:rPr>
          <w:t>https://doi.org/10.2307/2533446</w:t>
        </w:r>
      </w:hyperlink>
      <w:r w:rsidRPr="00467A13">
        <w:t xml:space="preserve"> </w:t>
      </w:r>
    </w:p>
    <w:p w14:paraId="2406F3F6" w14:textId="77777777" w:rsidR="00467A13" w:rsidRPr="00467A13" w:rsidRDefault="00467A13" w:rsidP="00B45DEC">
      <w:pPr>
        <w:pStyle w:val="af7"/>
      </w:pPr>
    </w:p>
    <w:p w14:paraId="1301858F" w14:textId="2CE04C4A" w:rsidR="00467A13" w:rsidRPr="00467A13" w:rsidRDefault="00467A13" w:rsidP="00B45DEC">
      <w:pPr>
        <w:pStyle w:val="af7"/>
      </w:pPr>
      <w:r w:rsidRPr="00467A13">
        <w:t xml:space="preserve">Beshai, S., Mishra, S., Mishra, S., &amp; Carleton, R.N. (2017). Personal relative deprivation associated with functional disorders via stress: An examination of fibromyalgia and gastrointestinal symptoms. </w:t>
      </w:r>
      <w:r w:rsidRPr="00467A13">
        <w:rPr>
          <w:i/>
        </w:rPr>
        <w:t>PLoS One, 12</w:t>
      </w:r>
      <w:r w:rsidRPr="00467A13">
        <w:t xml:space="preserve">(12), e0189666. </w:t>
      </w:r>
      <w:hyperlink r:id="rId54" w:history="1">
        <w:r w:rsidRPr="00467A13">
          <w:rPr>
            <w:rStyle w:val="a6"/>
          </w:rPr>
          <w:t>https://doi.org/10.1371/journal.pone.0189666</w:t>
        </w:r>
      </w:hyperlink>
      <w:r w:rsidRPr="00467A13">
        <w:t xml:space="preserve"> </w:t>
      </w:r>
    </w:p>
    <w:p w14:paraId="4DDCD07E" w14:textId="77777777" w:rsidR="00467A13" w:rsidRPr="00467A13" w:rsidRDefault="00467A13" w:rsidP="00B45DEC">
      <w:pPr>
        <w:pStyle w:val="af7"/>
      </w:pPr>
    </w:p>
    <w:p w14:paraId="629DA0E6" w14:textId="5796B756" w:rsidR="00467A13" w:rsidRPr="00467A13" w:rsidRDefault="00467A13" w:rsidP="00B45DEC">
      <w:pPr>
        <w:pStyle w:val="af7"/>
      </w:pPr>
      <w:r w:rsidRPr="00467A13">
        <w:t xml:space="preserve">Bland, J.M., &amp; Altman, D.G. (1997). Statistics notes: Cronbach's alpha. </w:t>
      </w:r>
      <w:r w:rsidRPr="00467A13">
        <w:rPr>
          <w:i/>
        </w:rPr>
        <w:t>British Medical Journal, 314</w:t>
      </w:r>
      <w:r w:rsidRPr="00467A13">
        <w:t xml:space="preserve">(7080), 572. </w:t>
      </w:r>
      <w:hyperlink r:id="rId55" w:history="1">
        <w:r w:rsidRPr="00467A13">
          <w:rPr>
            <w:rStyle w:val="a6"/>
          </w:rPr>
          <w:t>https://doi.org/10.1136/bmj.314.7080.572</w:t>
        </w:r>
      </w:hyperlink>
      <w:r w:rsidRPr="00467A13">
        <w:t xml:space="preserve"> </w:t>
      </w:r>
    </w:p>
    <w:p w14:paraId="309945D1" w14:textId="77777777" w:rsidR="00467A13" w:rsidRPr="00467A13" w:rsidRDefault="00467A13" w:rsidP="00B45DEC">
      <w:pPr>
        <w:pStyle w:val="af7"/>
      </w:pPr>
    </w:p>
    <w:p w14:paraId="0415B6C2" w14:textId="17F35836" w:rsidR="00467A13" w:rsidRPr="00467A13" w:rsidRDefault="00467A13" w:rsidP="00B45DEC">
      <w:pPr>
        <w:pStyle w:val="af7"/>
      </w:pPr>
      <w:r w:rsidRPr="00467A13">
        <w:t xml:space="preserve">Bogart, L.M., Benotsch, E.G., &amp; Pavlovic, J.D.P. (2004). Feeling superior but threatened: The relation of narcissism to social comparison. </w:t>
      </w:r>
      <w:r w:rsidRPr="00467A13">
        <w:rPr>
          <w:i/>
        </w:rPr>
        <w:t>Basic and Applied Social Psychology, 26</w:t>
      </w:r>
      <w:r w:rsidRPr="00467A13">
        <w:t xml:space="preserve">(1), 35-44. </w:t>
      </w:r>
      <w:hyperlink r:id="rId56" w:history="1">
        <w:r w:rsidRPr="00467A13">
          <w:rPr>
            <w:rStyle w:val="a6"/>
          </w:rPr>
          <w:t>https://doi.org/10.1207/s15324834basp2601_4</w:t>
        </w:r>
      </w:hyperlink>
      <w:r w:rsidRPr="00467A13">
        <w:t xml:space="preserve"> </w:t>
      </w:r>
    </w:p>
    <w:p w14:paraId="3211844E" w14:textId="77777777" w:rsidR="00467A13" w:rsidRPr="00467A13" w:rsidRDefault="00467A13" w:rsidP="00B45DEC">
      <w:pPr>
        <w:pStyle w:val="af7"/>
      </w:pPr>
    </w:p>
    <w:p w14:paraId="6EEE1289" w14:textId="0FAB317F" w:rsidR="00467A13" w:rsidRPr="00467A13" w:rsidRDefault="00467A13" w:rsidP="00B45DEC">
      <w:pPr>
        <w:pStyle w:val="af7"/>
      </w:pPr>
      <w:r w:rsidRPr="00467A13">
        <w:rPr>
          <w:rFonts w:hint="eastAsia"/>
        </w:rPr>
        <w:t xml:space="preserve">Boyd, D.M., &amp; Ellison, N.B. (2007). Social network sites: Definition, history, and scholarship. </w:t>
      </w:r>
      <w:r w:rsidRPr="00467A13">
        <w:rPr>
          <w:rFonts w:hint="eastAsia"/>
          <w:i/>
        </w:rPr>
        <w:t>Journal of Computer</w:t>
      </w:r>
      <w:r w:rsidRPr="00467A13">
        <w:rPr>
          <w:rFonts w:hint="eastAsia"/>
          <w:i/>
        </w:rPr>
        <w:t>‐</w:t>
      </w:r>
      <w:r w:rsidRPr="00467A13">
        <w:rPr>
          <w:rFonts w:hint="eastAsia"/>
          <w:i/>
        </w:rPr>
        <w:t>Mediated Communication, 13</w:t>
      </w:r>
      <w:r w:rsidRPr="00467A13">
        <w:rPr>
          <w:rFonts w:hint="eastAsia"/>
        </w:rPr>
        <w:t xml:space="preserve">(1), 210-230. </w:t>
      </w:r>
      <w:hyperlink r:id="rId57" w:history="1">
        <w:r w:rsidRPr="00467A13">
          <w:rPr>
            <w:rStyle w:val="a6"/>
            <w:rFonts w:hint="eastAsia"/>
          </w:rPr>
          <w:t>https://doi.org/10.1111/j.1083-6101</w:t>
        </w:r>
        <w:r w:rsidRPr="00467A13">
          <w:rPr>
            <w:rStyle w:val="a6"/>
          </w:rPr>
          <w:t>.2007.00393.x</w:t>
        </w:r>
      </w:hyperlink>
      <w:r w:rsidRPr="00467A13">
        <w:t xml:space="preserve"> </w:t>
      </w:r>
    </w:p>
    <w:p w14:paraId="368FBE05" w14:textId="77777777" w:rsidR="00467A13" w:rsidRPr="00467A13" w:rsidRDefault="00467A13" w:rsidP="00B45DEC">
      <w:pPr>
        <w:pStyle w:val="af7"/>
      </w:pPr>
    </w:p>
    <w:p w14:paraId="2C421DF4" w14:textId="77777777" w:rsidR="00467A13" w:rsidRPr="00467A13" w:rsidRDefault="00467A13" w:rsidP="00B45DEC">
      <w:pPr>
        <w:pStyle w:val="af7"/>
      </w:pPr>
      <w:r w:rsidRPr="00467A13">
        <w:t xml:space="preserve">Brickman, P., &amp; Bulman, R.J. (1977). </w:t>
      </w:r>
      <w:r w:rsidRPr="00467A13">
        <w:rPr>
          <w:i/>
        </w:rPr>
        <w:t>Pleasure and pain in social comparison</w:t>
      </w:r>
      <w:r w:rsidRPr="00467A13">
        <w:t xml:space="preserve"> (Vol. 149). </w:t>
      </w:r>
    </w:p>
    <w:p w14:paraId="0365AFC4" w14:textId="77777777" w:rsidR="00467A13" w:rsidRPr="00467A13" w:rsidRDefault="00467A13" w:rsidP="00B45DEC">
      <w:pPr>
        <w:pStyle w:val="af7"/>
      </w:pPr>
    </w:p>
    <w:p w14:paraId="46544E06" w14:textId="1BC64351" w:rsidR="00467A13" w:rsidRPr="00467A13" w:rsidRDefault="00467A13" w:rsidP="00B45DEC">
      <w:pPr>
        <w:pStyle w:val="af7"/>
      </w:pPr>
      <w:r w:rsidRPr="00467A13">
        <w:t xml:space="preserve">Briki, W. (2019). Harmed trait self-control: Why do people with a higher dispositional malicious envy experience lower subjective wellbeing? A cross-sectional study. </w:t>
      </w:r>
      <w:r w:rsidRPr="00467A13">
        <w:rPr>
          <w:i/>
        </w:rPr>
        <w:t>Journal of Happiness Studies, 20</w:t>
      </w:r>
      <w:r w:rsidRPr="00467A13">
        <w:t xml:space="preserve">(2), 523-540. </w:t>
      </w:r>
      <w:hyperlink r:id="rId58" w:history="1">
        <w:r w:rsidRPr="00467A13">
          <w:rPr>
            <w:rStyle w:val="a6"/>
          </w:rPr>
          <w:t>https://doi.org/10.1007/s10902-017-9955-x</w:t>
        </w:r>
      </w:hyperlink>
      <w:r w:rsidRPr="00467A13">
        <w:t xml:space="preserve"> </w:t>
      </w:r>
    </w:p>
    <w:p w14:paraId="1ECCCC97" w14:textId="77777777" w:rsidR="00467A13" w:rsidRPr="00467A13" w:rsidRDefault="00467A13" w:rsidP="00B45DEC">
      <w:pPr>
        <w:pStyle w:val="af7"/>
      </w:pPr>
    </w:p>
    <w:p w14:paraId="6FE701C1" w14:textId="4E3159D3" w:rsidR="00467A13" w:rsidRPr="00467A13" w:rsidRDefault="00467A13" w:rsidP="00B45DEC">
      <w:pPr>
        <w:pStyle w:val="af7"/>
      </w:pPr>
      <w:r w:rsidRPr="00467A13">
        <w:t xml:space="preserve">Brown, J.D. (1986). Evaluations of self and others: Self-enhancement biases in social judgments. </w:t>
      </w:r>
      <w:r w:rsidRPr="00467A13">
        <w:rPr>
          <w:i/>
        </w:rPr>
        <w:t>Social Cognition, 4</w:t>
      </w:r>
      <w:r w:rsidRPr="00467A13">
        <w:t xml:space="preserve">(4), 353-376. </w:t>
      </w:r>
      <w:hyperlink r:id="rId59" w:history="1">
        <w:r w:rsidRPr="00467A13">
          <w:rPr>
            <w:rStyle w:val="a6"/>
          </w:rPr>
          <w:t>https://doi.org/10.1521/soco.1986.4.4.353</w:t>
        </w:r>
      </w:hyperlink>
      <w:r w:rsidRPr="00467A13">
        <w:t xml:space="preserve"> </w:t>
      </w:r>
    </w:p>
    <w:p w14:paraId="56875C0E" w14:textId="77777777" w:rsidR="00467A13" w:rsidRPr="00467A13" w:rsidRDefault="00467A13" w:rsidP="00B45DEC">
      <w:pPr>
        <w:pStyle w:val="af7"/>
      </w:pPr>
    </w:p>
    <w:p w14:paraId="2C8C46F3" w14:textId="7640EA0C" w:rsidR="00467A13" w:rsidRPr="00467A13" w:rsidRDefault="00467A13" w:rsidP="00B45DEC">
      <w:pPr>
        <w:pStyle w:val="af7"/>
      </w:pPr>
      <w:r w:rsidRPr="00467A13">
        <w:t xml:space="preserve">Brummelman, E., Thomaes, S., &amp; Sedikides, C. (2016). Separating narcissism from self-esteem. </w:t>
      </w:r>
      <w:r w:rsidRPr="00467A13">
        <w:rPr>
          <w:i/>
        </w:rPr>
        <w:t>Current Directions in Psychological Science, 25</w:t>
      </w:r>
      <w:r w:rsidRPr="00467A13">
        <w:t xml:space="preserve">(1), 8-13. </w:t>
      </w:r>
      <w:hyperlink r:id="rId60" w:history="1">
        <w:r w:rsidRPr="00467A13">
          <w:rPr>
            <w:rStyle w:val="a6"/>
          </w:rPr>
          <w:t>https://doi.org/10.1177/0963721415619737</w:t>
        </w:r>
      </w:hyperlink>
      <w:r w:rsidRPr="00467A13">
        <w:t xml:space="preserve"> </w:t>
      </w:r>
    </w:p>
    <w:p w14:paraId="0E1CAEE1" w14:textId="77777777" w:rsidR="00467A13" w:rsidRPr="00467A13" w:rsidRDefault="00467A13" w:rsidP="00B45DEC">
      <w:pPr>
        <w:pStyle w:val="af7"/>
      </w:pPr>
    </w:p>
    <w:p w14:paraId="4D55B655" w14:textId="0F7698CE" w:rsidR="00467A13" w:rsidRPr="00467A13" w:rsidRDefault="00467A13" w:rsidP="00B45DEC">
      <w:pPr>
        <w:pStyle w:val="af7"/>
      </w:pPr>
      <w:r w:rsidRPr="00467A13">
        <w:t xml:space="preserve">Brush, S.G. (1996). Dynamics of theory change in the social sciences: Relative deprivation and collective violence. </w:t>
      </w:r>
      <w:r w:rsidRPr="00467A13">
        <w:rPr>
          <w:i/>
        </w:rPr>
        <w:t>Journal of Conflict Resolution, 40</w:t>
      </w:r>
      <w:r w:rsidRPr="00467A13">
        <w:t xml:space="preserve">(4), 523-545. </w:t>
      </w:r>
      <w:hyperlink r:id="rId61" w:history="1">
        <w:r w:rsidRPr="00467A13">
          <w:rPr>
            <w:rStyle w:val="a6"/>
          </w:rPr>
          <w:t>https://doi.org/10.1177/0022002796040004001</w:t>
        </w:r>
      </w:hyperlink>
      <w:r w:rsidRPr="00467A13">
        <w:t xml:space="preserve"> </w:t>
      </w:r>
    </w:p>
    <w:p w14:paraId="0A3C3EB1" w14:textId="77777777" w:rsidR="00467A13" w:rsidRPr="00467A13" w:rsidRDefault="00467A13" w:rsidP="00B45DEC">
      <w:pPr>
        <w:pStyle w:val="af7"/>
      </w:pPr>
    </w:p>
    <w:p w14:paraId="112AA4BF" w14:textId="3F5FB3A0" w:rsidR="00467A13" w:rsidRPr="00467A13" w:rsidRDefault="00467A13" w:rsidP="00B45DEC">
      <w:pPr>
        <w:pStyle w:val="af7"/>
      </w:pPr>
      <w:r w:rsidRPr="00467A13">
        <w:t xml:space="preserve">Burnell, K., George, M.J., Vollet, J.W., Ehrenreich, S.E., &amp; Underwood, M.K. (2019). Passive social networking site use and well-being: The mediating roles of social comparison and the fear of missing out. </w:t>
      </w:r>
      <w:hyperlink r:id="rId62" w:history="1">
        <w:r w:rsidRPr="00467A13">
          <w:rPr>
            <w:rStyle w:val="a6"/>
          </w:rPr>
          <w:t>https://doi.org/10.5817/CP2019-3-5</w:t>
        </w:r>
      </w:hyperlink>
      <w:r w:rsidRPr="00467A13">
        <w:t xml:space="preserve"> </w:t>
      </w:r>
    </w:p>
    <w:p w14:paraId="6BFCE8B0" w14:textId="77777777" w:rsidR="00467A13" w:rsidRPr="00467A13" w:rsidRDefault="00467A13" w:rsidP="00B45DEC">
      <w:pPr>
        <w:pStyle w:val="af7"/>
      </w:pPr>
    </w:p>
    <w:p w14:paraId="7651A03C" w14:textId="653CC8A2" w:rsidR="00467A13" w:rsidRPr="00467A13" w:rsidRDefault="00467A13" w:rsidP="00B45DEC">
      <w:pPr>
        <w:pStyle w:val="af7"/>
      </w:pPr>
      <w:r w:rsidRPr="00467A13">
        <w:t xml:space="preserve">Burns, T. (1966). Relative Deprivation and Social Justice. A Study of Attitudes to Social Inequality in Twentieth-Century England. </w:t>
      </w:r>
      <w:r w:rsidRPr="00467A13">
        <w:rPr>
          <w:i/>
        </w:rPr>
        <w:t>The British Journal of Sociology</w:t>
      </w:r>
      <w:r w:rsidRPr="00467A13">
        <w:t xml:space="preserve">. </w:t>
      </w:r>
      <w:hyperlink r:id="rId63" w:history="1">
        <w:r w:rsidRPr="00467A13">
          <w:rPr>
            <w:rStyle w:val="a6"/>
          </w:rPr>
          <w:t>https://doi.org/10.2307/589189</w:t>
        </w:r>
      </w:hyperlink>
      <w:r w:rsidRPr="00467A13">
        <w:t xml:space="preserve"> </w:t>
      </w:r>
    </w:p>
    <w:p w14:paraId="3EFA777D" w14:textId="77777777" w:rsidR="00467A13" w:rsidRPr="00467A13" w:rsidRDefault="00467A13" w:rsidP="00B45DEC">
      <w:pPr>
        <w:pStyle w:val="af7"/>
      </w:pPr>
    </w:p>
    <w:p w14:paraId="2219CBA4" w14:textId="0DE130AD" w:rsidR="00467A13" w:rsidRPr="00467A13" w:rsidRDefault="00467A13" w:rsidP="00B45DEC">
      <w:pPr>
        <w:pStyle w:val="af7"/>
      </w:pPr>
      <w:r w:rsidRPr="00467A13">
        <w:t xml:space="preserve">Butzer, B., &amp; Kuiper, N.A. (2006). Relationships between the frequency of social comparisons and self-concept clarity, intolerance of uncertainty, anxiety, and depression. </w:t>
      </w:r>
      <w:r w:rsidRPr="00467A13">
        <w:rPr>
          <w:i/>
        </w:rPr>
        <w:t>Personality and Individual Differences, 41</w:t>
      </w:r>
      <w:r w:rsidRPr="00467A13">
        <w:t xml:space="preserve">(1), 167-176. </w:t>
      </w:r>
      <w:hyperlink r:id="rId64" w:history="1">
        <w:r w:rsidRPr="00467A13">
          <w:rPr>
            <w:rStyle w:val="a6"/>
          </w:rPr>
          <w:t>https://doi.org/10.1016/j.paid.2005.12.017</w:t>
        </w:r>
      </w:hyperlink>
      <w:r w:rsidRPr="00467A13">
        <w:t xml:space="preserve"> </w:t>
      </w:r>
    </w:p>
    <w:p w14:paraId="48FAB976" w14:textId="77777777" w:rsidR="00467A13" w:rsidRPr="00467A13" w:rsidRDefault="00467A13" w:rsidP="00B45DEC">
      <w:pPr>
        <w:pStyle w:val="af7"/>
      </w:pPr>
    </w:p>
    <w:p w14:paraId="431A796D" w14:textId="77777777" w:rsidR="00467A13" w:rsidRPr="00467A13" w:rsidRDefault="00467A13" w:rsidP="00B45DEC">
      <w:pPr>
        <w:pStyle w:val="af7"/>
      </w:pPr>
      <w:r w:rsidRPr="00467A13">
        <w:t xml:space="preserve">Buunk, A.P., &amp; Gibbons, F.X. (2006). </w:t>
      </w:r>
      <w:r w:rsidRPr="00467A13">
        <w:rPr>
          <w:i/>
        </w:rPr>
        <w:t>Social comparison orientation: A new perspective on those who do and those who don’t compare with others</w:t>
      </w:r>
      <w:r w:rsidRPr="00467A13">
        <w:t xml:space="preserve">. </w:t>
      </w:r>
    </w:p>
    <w:p w14:paraId="49DB84DD" w14:textId="77777777" w:rsidR="00467A13" w:rsidRPr="00467A13" w:rsidRDefault="00467A13" w:rsidP="00B45DEC">
      <w:pPr>
        <w:pStyle w:val="af7"/>
      </w:pPr>
    </w:p>
    <w:p w14:paraId="558BEE81" w14:textId="5090DD36" w:rsidR="00467A13" w:rsidRPr="00467A13" w:rsidRDefault="00467A13" w:rsidP="00B45DEC">
      <w:pPr>
        <w:pStyle w:val="af7"/>
      </w:pPr>
      <w:r w:rsidRPr="00467A13">
        <w:t xml:space="preserve">Buunk, A.P., Groothof, H.A., &amp; Siero, F.W. (2007). Social comparison and satisfaction with one's social life. </w:t>
      </w:r>
      <w:r w:rsidRPr="00467A13">
        <w:rPr>
          <w:i/>
        </w:rPr>
        <w:t>Journal of Social and Personal Relationships, 24</w:t>
      </w:r>
      <w:r w:rsidRPr="00467A13">
        <w:t xml:space="preserve">(2), 197-205. </w:t>
      </w:r>
      <w:hyperlink r:id="rId65" w:history="1">
        <w:r w:rsidRPr="00467A13">
          <w:rPr>
            <w:rStyle w:val="a6"/>
          </w:rPr>
          <w:t>https://doi.org/10.1177/0265407507075410</w:t>
        </w:r>
      </w:hyperlink>
      <w:r w:rsidRPr="00467A13">
        <w:t xml:space="preserve"> </w:t>
      </w:r>
    </w:p>
    <w:p w14:paraId="4BBB76F9" w14:textId="77777777" w:rsidR="00467A13" w:rsidRPr="00467A13" w:rsidRDefault="00467A13" w:rsidP="00B45DEC">
      <w:pPr>
        <w:pStyle w:val="af7"/>
      </w:pPr>
    </w:p>
    <w:p w14:paraId="08FCFE31" w14:textId="01F624E2" w:rsidR="00467A13" w:rsidRPr="00467A13" w:rsidRDefault="00467A13" w:rsidP="00B45DEC">
      <w:pPr>
        <w:pStyle w:val="af7"/>
      </w:pPr>
      <w:r w:rsidRPr="00467A13">
        <w:t xml:space="preserve">Buunk, B.P., Collins, R.L., Taylor, S.E., VanYperen, N.W., &amp; Dakof, G.A. (1990). The affective consequences of social comparison: Either direction has its ups and downs. </w:t>
      </w:r>
      <w:r w:rsidRPr="00467A13">
        <w:rPr>
          <w:i/>
        </w:rPr>
        <w:t>Journal of Personality and Social Psychology, 59</w:t>
      </w:r>
      <w:r w:rsidRPr="00467A13">
        <w:t xml:space="preserve">(6), 1238. </w:t>
      </w:r>
      <w:hyperlink r:id="rId66" w:history="1">
        <w:r w:rsidRPr="00467A13">
          <w:rPr>
            <w:rStyle w:val="a6"/>
          </w:rPr>
          <w:t>https://doi.org/10.1037//0022-3514.59.6.1238</w:t>
        </w:r>
      </w:hyperlink>
      <w:r w:rsidRPr="00467A13">
        <w:t xml:space="preserve"> </w:t>
      </w:r>
    </w:p>
    <w:p w14:paraId="4607E17D" w14:textId="77777777" w:rsidR="00467A13" w:rsidRPr="00467A13" w:rsidRDefault="00467A13" w:rsidP="00B45DEC">
      <w:pPr>
        <w:pStyle w:val="af7"/>
      </w:pPr>
    </w:p>
    <w:p w14:paraId="49D72BA6" w14:textId="50A3F167" w:rsidR="00467A13" w:rsidRPr="00467A13" w:rsidRDefault="00467A13" w:rsidP="00B45DEC">
      <w:pPr>
        <w:pStyle w:val="af7"/>
      </w:pPr>
      <w:r w:rsidRPr="00467A13">
        <w:t xml:space="preserve">Buunk, B.P., &amp; Van Yperen, N.W. (1991). Referential comparisons, relational comparisons, and exchange orientation: Their relation to marital satisfaction. </w:t>
      </w:r>
      <w:r w:rsidRPr="00467A13">
        <w:rPr>
          <w:i/>
        </w:rPr>
        <w:t>Personality and Social Psychology Bulletin, 17</w:t>
      </w:r>
      <w:r w:rsidRPr="00467A13">
        <w:t xml:space="preserve">(6), 709-717. </w:t>
      </w:r>
      <w:hyperlink r:id="rId67" w:history="1">
        <w:r w:rsidRPr="00467A13">
          <w:rPr>
            <w:rStyle w:val="a6"/>
          </w:rPr>
          <w:t>https://doi.org/10.1177/0146167291176015</w:t>
        </w:r>
      </w:hyperlink>
      <w:r w:rsidRPr="00467A13">
        <w:t xml:space="preserve"> </w:t>
      </w:r>
    </w:p>
    <w:p w14:paraId="7943E6EE" w14:textId="77777777" w:rsidR="00467A13" w:rsidRPr="00467A13" w:rsidRDefault="00467A13" w:rsidP="00B45DEC">
      <w:pPr>
        <w:pStyle w:val="af7"/>
      </w:pPr>
    </w:p>
    <w:p w14:paraId="35C5867F" w14:textId="170956DC" w:rsidR="00467A13" w:rsidRPr="00467A13" w:rsidRDefault="00467A13" w:rsidP="00B45DEC">
      <w:pPr>
        <w:pStyle w:val="af7"/>
      </w:pPr>
      <w:r w:rsidRPr="00467A13">
        <w:t xml:space="preserve">Buunk, B.P., &amp; Ybema, J.F. (1995). Selective evaluation and coping with stress: Making one's situation cognitively more livable. </w:t>
      </w:r>
      <w:r w:rsidRPr="00467A13">
        <w:rPr>
          <w:i/>
        </w:rPr>
        <w:t>Journal of Applied Social Psychology, 25</w:t>
      </w:r>
      <w:r w:rsidRPr="00467A13">
        <w:t xml:space="preserve">(17), 1499-1517. </w:t>
      </w:r>
      <w:hyperlink r:id="rId68" w:history="1">
        <w:r w:rsidRPr="00467A13">
          <w:rPr>
            <w:rStyle w:val="a6"/>
          </w:rPr>
          <w:t>https://doi.org/10.1111/j.1559-1816.1995.tb02629.x</w:t>
        </w:r>
      </w:hyperlink>
      <w:r w:rsidRPr="00467A13">
        <w:t xml:space="preserve"> </w:t>
      </w:r>
    </w:p>
    <w:p w14:paraId="37D7F3FE" w14:textId="77777777" w:rsidR="00467A13" w:rsidRPr="00467A13" w:rsidRDefault="00467A13" w:rsidP="00B45DEC">
      <w:pPr>
        <w:pStyle w:val="af7"/>
      </w:pPr>
    </w:p>
    <w:p w14:paraId="303D3B5A" w14:textId="77777777" w:rsidR="00467A13" w:rsidRPr="00467A13" w:rsidRDefault="00467A13" w:rsidP="00B45DEC">
      <w:pPr>
        <w:pStyle w:val="af7"/>
      </w:pPr>
      <w:r w:rsidRPr="00467A13">
        <w:t xml:space="preserve">Buunk, B.P., &amp; Ybema, J.F. (1997). </w:t>
      </w:r>
      <w:r w:rsidRPr="00467A13">
        <w:rPr>
          <w:i/>
        </w:rPr>
        <w:t>Social comparisons and occupational stress: The identification-contrast model</w:t>
      </w:r>
      <w:r w:rsidRPr="00467A13">
        <w:t xml:space="preserve">. </w:t>
      </w:r>
    </w:p>
    <w:p w14:paraId="753B9466" w14:textId="77777777" w:rsidR="00467A13" w:rsidRPr="00467A13" w:rsidRDefault="00467A13" w:rsidP="00B45DEC">
      <w:pPr>
        <w:pStyle w:val="af7"/>
      </w:pPr>
    </w:p>
    <w:p w14:paraId="02E8EB23" w14:textId="176A557F" w:rsidR="00467A13" w:rsidRPr="00467A13" w:rsidRDefault="00467A13" w:rsidP="00B45DEC">
      <w:pPr>
        <w:pStyle w:val="af7"/>
      </w:pPr>
      <w:r w:rsidRPr="00467A13">
        <w:t xml:space="preserve">Buunk, B.P., Zurriaga, R., Gonzalez-Roma, V., &amp; Subirats, M. (2003). Engaging in upward and downward comparisons as a determinant of relative deprivation at work: A longitudinal study. </w:t>
      </w:r>
      <w:r w:rsidRPr="00467A13">
        <w:rPr>
          <w:i/>
        </w:rPr>
        <w:t>Journal of Vocational Behavior, 62</w:t>
      </w:r>
      <w:r w:rsidRPr="00467A13">
        <w:t xml:space="preserve">(2), 370-388. </w:t>
      </w:r>
      <w:hyperlink r:id="rId69" w:history="1">
        <w:r w:rsidRPr="00467A13">
          <w:rPr>
            <w:rStyle w:val="a6"/>
          </w:rPr>
          <w:t>https://doi.org/10.1016/S0001-8791(02)00015-5</w:t>
        </w:r>
      </w:hyperlink>
      <w:r w:rsidRPr="00467A13">
        <w:t xml:space="preserve"> </w:t>
      </w:r>
    </w:p>
    <w:p w14:paraId="2DDED6BC" w14:textId="77777777" w:rsidR="00467A13" w:rsidRPr="00467A13" w:rsidRDefault="00467A13" w:rsidP="00B45DEC">
      <w:pPr>
        <w:pStyle w:val="af7"/>
      </w:pPr>
    </w:p>
    <w:p w14:paraId="12719C67" w14:textId="13517272" w:rsidR="00467A13" w:rsidRPr="00467A13" w:rsidRDefault="00467A13" w:rsidP="00B45DEC">
      <w:pPr>
        <w:pStyle w:val="af7"/>
      </w:pPr>
      <w:r w:rsidRPr="00467A13">
        <w:t xml:space="preserve">Buunk, B.P., Zurriaga, R., Peíró, J.M., Nauta, A., &amp; Gosalvez, I. (2005). Social comparisons at work as related to a cooperative social climate and to individual differences in social comparison orientation. </w:t>
      </w:r>
      <w:r w:rsidRPr="00467A13">
        <w:rPr>
          <w:i/>
        </w:rPr>
        <w:t>Applied Psychology, 54</w:t>
      </w:r>
      <w:r w:rsidRPr="00467A13">
        <w:t xml:space="preserve">(1), 61-80. </w:t>
      </w:r>
      <w:hyperlink r:id="rId70" w:history="1">
        <w:r w:rsidRPr="00467A13">
          <w:rPr>
            <w:rStyle w:val="a6"/>
          </w:rPr>
          <w:t>https://doi.org/10.1111/j.1464-0597.2005.00196.x</w:t>
        </w:r>
      </w:hyperlink>
      <w:r w:rsidRPr="00467A13">
        <w:t xml:space="preserve"> </w:t>
      </w:r>
    </w:p>
    <w:p w14:paraId="5F298C00" w14:textId="77777777" w:rsidR="00467A13" w:rsidRPr="00467A13" w:rsidRDefault="00467A13" w:rsidP="00B45DEC">
      <w:pPr>
        <w:pStyle w:val="af7"/>
      </w:pPr>
    </w:p>
    <w:p w14:paraId="1037D80C" w14:textId="2E6376B8" w:rsidR="00467A13" w:rsidRPr="00467A13" w:rsidRDefault="00467A13" w:rsidP="00B45DEC">
      <w:pPr>
        <w:pStyle w:val="af7"/>
      </w:pPr>
      <w:r w:rsidRPr="00467A13">
        <w:t xml:space="preserve">Callan, M.J., Kim, H., &amp; Matthews, W.J. (2015a). Age differences in social comparison tendency and personal relative deprivation. </w:t>
      </w:r>
      <w:r w:rsidRPr="00467A13">
        <w:rPr>
          <w:i/>
        </w:rPr>
        <w:t>Personality and Individual Differences, 87</w:t>
      </w:r>
      <w:r w:rsidRPr="00467A13">
        <w:t xml:space="preserve">, 196-199. </w:t>
      </w:r>
      <w:hyperlink r:id="rId71" w:history="1">
        <w:r w:rsidRPr="00467A13">
          <w:rPr>
            <w:rStyle w:val="a6"/>
          </w:rPr>
          <w:t>https://doi.org/10.1016/j.paid.2015.08.003</w:t>
        </w:r>
      </w:hyperlink>
      <w:r w:rsidRPr="00467A13">
        <w:t xml:space="preserve"> </w:t>
      </w:r>
    </w:p>
    <w:p w14:paraId="355C35C0" w14:textId="77777777" w:rsidR="00467A13" w:rsidRPr="00467A13" w:rsidRDefault="00467A13" w:rsidP="00B45DEC">
      <w:pPr>
        <w:pStyle w:val="af7"/>
      </w:pPr>
    </w:p>
    <w:p w14:paraId="14C51C22" w14:textId="01E06995" w:rsidR="00467A13" w:rsidRPr="00467A13" w:rsidRDefault="00467A13" w:rsidP="00B45DEC">
      <w:pPr>
        <w:pStyle w:val="af7"/>
      </w:pPr>
      <w:r w:rsidRPr="00467A13">
        <w:lastRenderedPageBreak/>
        <w:t xml:space="preserve">Callan, M.J., Kim, H., &amp; Matthews, W.J. (2015b). Predicting self-rated mental and physical health: The contributions of subjective socioeconomic status and personal relative deprivation. </w:t>
      </w:r>
      <w:r w:rsidRPr="00467A13">
        <w:rPr>
          <w:i/>
        </w:rPr>
        <w:t>Frontiers in Psychology, 6</w:t>
      </w:r>
      <w:r w:rsidRPr="00467A13">
        <w:t xml:space="preserve">, 1415. </w:t>
      </w:r>
      <w:hyperlink r:id="rId72" w:history="1">
        <w:r w:rsidRPr="00467A13">
          <w:rPr>
            <w:rStyle w:val="a6"/>
          </w:rPr>
          <w:t>https://doi.org/10.3389/fpsyg.2015.01415</w:t>
        </w:r>
      </w:hyperlink>
      <w:r w:rsidRPr="00467A13">
        <w:t xml:space="preserve"> </w:t>
      </w:r>
    </w:p>
    <w:p w14:paraId="50F4667E" w14:textId="77777777" w:rsidR="00467A13" w:rsidRPr="00467A13" w:rsidRDefault="00467A13" w:rsidP="00B45DEC">
      <w:pPr>
        <w:pStyle w:val="af7"/>
      </w:pPr>
    </w:p>
    <w:p w14:paraId="5041EC05" w14:textId="257FF91D" w:rsidR="00467A13" w:rsidRPr="00467A13" w:rsidRDefault="00467A13" w:rsidP="00B45DEC">
      <w:pPr>
        <w:pStyle w:val="af7"/>
      </w:pPr>
      <w:r w:rsidRPr="00467A13">
        <w:t xml:space="preserve">Callan, M.J., Shead, N.W., &amp; Olson, J.M. (2011). Personal relative deprivation, delay discounting, and gambling. </w:t>
      </w:r>
      <w:r w:rsidRPr="00467A13">
        <w:rPr>
          <w:i/>
        </w:rPr>
        <w:t>Journal of Personality and Social Psychology, 101</w:t>
      </w:r>
      <w:r w:rsidRPr="00467A13">
        <w:t xml:space="preserve">(5), 955. </w:t>
      </w:r>
      <w:hyperlink r:id="rId73" w:history="1">
        <w:r w:rsidRPr="00467A13">
          <w:rPr>
            <w:rStyle w:val="a6"/>
          </w:rPr>
          <w:t>https://doi.org/10.1037/a0024778</w:t>
        </w:r>
      </w:hyperlink>
      <w:r w:rsidRPr="00467A13">
        <w:t xml:space="preserve"> </w:t>
      </w:r>
    </w:p>
    <w:p w14:paraId="38322F8A" w14:textId="77777777" w:rsidR="00467A13" w:rsidRPr="00467A13" w:rsidRDefault="00467A13" w:rsidP="00B45DEC">
      <w:pPr>
        <w:pStyle w:val="af7"/>
      </w:pPr>
    </w:p>
    <w:p w14:paraId="5321FE0D" w14:textId="6E2A9F64" w:rsidR="00467A13" w:rsidRPr="00467A13" w:rsidRDefault="00467A13" w:rsidP="00B45DEC">
      <w:pPr>
        <w:pStyle w:val="af7"/>
      </w:pPr>
      <w:r w:rsidRPr="00467A13">
        <w:t>Carmona, C., Buunk, A.P., Peiró, J.M., Rodríguez, I., &amp; Bravo, M.J. (2006). Do social comparison and coping styles play a role in the development of burnout? C</w:t>
      </w:r>
      <w:r w:rsidRPr="00467A13">
        <w:rPr>
          <w:rFonts w:hint="eastAsia"/>
        </w:rPr>
        <w:t>ross</w:t>
      </w:r>
      <w:r w:rsidRPr="00467A13">
        <w:rPr>
          <w:rFonts w:hint="eastAsia"/>
        </w:rPr>
        <w:t>‐</w:t>
      </w:r>
      <w:r w:rsidRPr="00467A13">
        <w:rPr>
          <w:rFonts w:hint="eastAsia"/>
        </w:rPr>
        <w:t xml:space="preserve">sectional and longitudinal findings. </w:t>
      </w:r>
      <w:r w:rsidRPr="00467A13">
        <w:rPr>
          <w:rFonts w:hint="eastAsia"/>
          <w:i/>
        </w:rPr>
        <w:t>Journal of Occupational and Organizational Psychology, 79</w:t>
      </w:r>
      <w:r w:rsidRPr="00467A13">
        <w:rPr>
          <w:rFonts w:hint="eastAsia"/>
        </w:rPr>
        <w:t xml:space="preserve">(1), 85-99. </w:t>
      </w:r>
      <w:hyperlink r:id="rId74" w:history="1">
        <w:r w:rsidRPr="00467A13">
          <w:rPr>
            <w:rStyle w:val="a6"/>
            <w:rFonts w:hint="eastAsia"/>
          </w:rPr>
          <w:t>https://doi.org/10.1348/096317905X40808</w:t>
        </w:r>
      </w:hyperlink>
      <w:r w:rsidRPr="00467A13">
        <w:rPr>
          <w:rFonts w:hint="eastAsia"/>
        </w:rPr>
        <w:t xml:space="preserve"> </w:t>
      </w:r>
    </w:p>
    <w:p w14:paraId="05EC22DA" w14:textId="77777777" w:rsidR="00467A13" w:rsidRPr="00467A13" w:rsidRDefault="00467A13" w:rsidP="00B45DEC">
      <w:pPr>
        <w:pStyle w:val="af7"/>
      </w:pPr>
    </w:p>
    <w:p w14:paraId="1FFD020B" w14:textId="77777777" w:rsidR="00467A13" w:rsidRPr="00467A13" w:rsidRDefault="00467A13" w:rsidP="00B45DEC">
      <w:pPr>
        <w:pStyle w:val="af7"/>
      </w:pPr>
      <w:r w:rsidRPr="00467A13">
        <w:t xml:space="preserve">Cho, J. (2014). Will social media use reduce relative deprivation?: Systematic analysis of social capital’s mediating effects of connecting social media use with relative deprivation. </w:t>
      </w:r>
      <w:r w:rsidRPr="00467A13">
        <w:rPr>
          <w:i/>
        </w:rPr>
        <w:t>International Journal of Communication, 8</w:t>
      </w:r>
      <w:r w:rsidRPr="00467A13">
        <w:t xml:space="preserve">, 23. </w:t>
      </w:r>
    </w:p>
    <w:p w14:paraId="77BFCE36" w14:textId="77777777" w:rsidR="00467A13" w:rsidRPr="00467A13" w:rsidRDefault="00467A13" w:rsidP="00B45DEC">
      <w:pPr>
        <w:pStyle w:val="af7"/>
      </w:pPr>
    </w:p>
    <w:p w14:paraId="03B186C8" w14:textId="4C0E4612" w:rsidR="00467A13" w:rsidRPr="00467A13" w:rsidRDefault="00467A13" w:rsidP="00B45DEC">
      <w:pPr>
        <w:pStyle w:val="af7"/>
      </w:pPr>
      <w:r w:rsidRPr="00467A13">
        <w:t xml:space="preserve">Chou, H.-T.G., &amp; Edge, N. (2012). “They are happier and having better lives than I am”: The impact of using Facebook on perceptions of others' lives. </w:t>
      </w:r>
      <w:r w:rsidRPr="00467A13">
        <w:rPr>
          <w:i/>
        </w:rPr>
        <w:t>Cyberpsychology, Behavior, and Social Networking, 15</w:t>
      </w:r>
      <w:r w:rsidRPr="00467A13">
        <w:t xml:space="preserve">(2), 117-121. </w:t>
      </w:r>
      <w:hyperlink r:id="rId75" w:history="1">
        <w:r w:rsidRPr="00467A13">
          <w:rPr>
            <w:rStyle w:val="a6"/>
          </w:rPr>
          <w:t>https://doi.org/10.1089/cyber.2011.0324</w:t>
        </w:r>
      </w:hyperlink>
      <w:r w:rsidRPr="00467A13">
        <w:t xml:space="preserve"> </w:t>
      </w:r>
    </w:p>
    <w:p w14:paraId="3F3C9E18" w14:textId="77777777" w:rsidR="00467A13" w:rsidRPr="00467A13" w:rsidRDefault="00467A13" w:rsidP="00B45DEC">
      <w:pPr>
        <w:pStyle w:val="af7"/>
      </w:pPr>
    </w:p>
    <w:p w14:paraId="32601C8E" w14:textId="4CD85B99" w:rsidR="00467A13" w:rsidRPr="00467A13" w:rsidRDefault="00467A13" w:rsidP="00B45DEC">
      <w:pPr>
        <w:pStyle w:val="af7"/>
      </w:pPr>
      <w:r w:rsidRPr="00467A13">
        <w:t xml:space="preserve">Civitci, N., &amp; Civitci, A. (2015). Social comparison orientation, hardiness and life satisfaction in undergraduate students. </w:t>
      </w:r>
      <w:r w:rsidRPr="00467A13">
        <w:rPr>
          <w:i/>
        </w:rPr>
        <w:t>Procedia-Social and Behavioral Sciences, 205</w:t>
      </w:r>
      <w:r w:rsidRPr="00467A13">
        <w:t xml:space="preserve">, 516-523. </w:t>
      </w:r>
      <w:hyperlink r:id="rId76" w:history="1">
        <w:r w:rsidRPr="00467A13">
          <w:rPr>
            <w:rStyle w:val="a6"/>
          </w:rPr>
          <w:t>https://doi.org/10.1016/j.sbspro.2015.09.062</w:t>
        </w:r>
      </w:hyperlink>
      <w:r w:rsidRPr="00467A13">
        <w:t xml:space="preserve"> </w:t>
      </w:r>
    </w:p>
    <w:p w14:paraId="69217318" w14:textId="77777777" w:rsidR="00467A13" w:rsidRPr="00467A13" w:rsidRDefault="00467A13" w:rsidP="00B45DEC">
      <w:pPr>
        <w:pStyle w:val="af7"/>
      </w:pPr>
    </w:p>
    <w:p w14:paraId="6C5FC70A" w14:textId="27D690BB" w:rsidR="00467A13" w:rsidRPr="00467A13" w:rsidRDefault="00467A13" w:rsidP="00B45DEC">
      <w:pPr>
        <w:pStyle w:val="af7"/>
      </w:pPr>
      <w:r w:rsidRPr="00467A13">
        <w:rPr>
          <w:rFonts w:hint="eastAsia"/>
        </w:rPr>
        <w:t>Cohen</w:t>
      </w:r>
      <w:r w:rsidRPr="00467A13">
        <w:rPr>
          <w:rFonts w:hint="eastAsia"/>
        </w:rPr>
        <w:t>‐</w:t>
      </w:r>
      <w:r w:rsidRPr="00467A13">
        <w:rPr>
          <w:rFonts w:hint="eastAsia"/>
        </w:rPr>
        <w:t xml:space="preserve">Charash, Y. (2009). Episodic envy. </w:t>
      </w:r>
      <w:r w:rsidRPr="00467A13">
        <w:rPr>
          <w:rFonts w:hint="eastAsia"/>
          <w:i/>
        </w:rPr>
        <w:t>Journal of Applied Social Psychology, 39</w:t>
      </w:r>
      <w:r w:rsidRPr="00467A13">
        <w:rPr>
          <w:rFonts w:hint="eastAsia"/>
        </w:rPr>
        <w:t xml:space="preserve">(9), 2128-2173. </w:t>
      </w:r>
      <w:hyperlink r:id="rId77" w:history="1">
        <w:r w:rsidRPr="00467A13">
          <w:rPr>
            <w:rStyle w:val="a6"/>
            <w:rFonts w:hint="eastAsia"/>
          </w:rPr>
          <w:t>https://doi.org/10.1111/j.1559-1816.2009.00519.x</w:t>
        </w:r>
      </w:hyperlink>
      <w:r w:rsidRPr="00467A13">
        <w:rPr>
          <w:rFonts w:hint="eastAsia"/>
        </w:rPr>
        <w:t xml:space="preserve"> </w:t>
      </w:r>
    </w:p>
    <w:p w14:paraId="5ABCF8D5" w14:textId="77777777" w:rsidR="00467A13" w:rsidRPr="00467A13" w:rsidRDefault="00467A13" w:rsidP="00B45DEC">
      <w:pPr>
        <w:pStyle w:val="af7"/>
      </w:pPr>
    </w:p>
    <w:p w14:paraId="1A2447D6" w14:textId="46C65838" w:rsidR="00467A13" w:rsidRPr="00467A13" w:rsidRDefault="00467A13" w:rsidP="00B45DEC">
      <w:pPr>
        <w:pStyle w:val="af7"/>
      </w:pPr>
      <w:r w:rsidRPr="00467A13">
        <w:t xml:space="preserve">Cramer, E.M., Song, H., &amp; Drent, A.M. (2016). Social comparison on Facebook: Motivation, affective consequences, self-esteem, and Facebook fatigue. </w:t>
      </w:r>
      <w:r w:rsidRPr="00467A13">
        <w:rPr>
          <w:i/>
        </w:rPr>
        <w:t>Computers in Human Behavior, 64</w:t>
      </w:r>
      <w:r w:rsidRPr="00467A13">
        <w:t xml:space="preserve">, 739-746. </w:t>
      </w:r>
      <w:hyperlink r:id="rId78" w:history="1">
        <w:r w:rsidRPr="00467A13">
          <w:rPr>
            <w:rStyle w:val="a6"/>
          </w:rPr>
          <w:t>https://doi.org/10.1016/j.chb.2016.07.049</w:t>
        </w:r>
      </w:hyperlink>
      <w:r w:rsidRPr="00467A13">
        <w:t xml:space="preserve"> </w:t>
      </w:r>
    </w:p>
    <w:p w14:paraId="6A4665F1" w14:textId="77777777" w:rsidR="00467A13" w:rsidRPr="00467A13" w:rsidRDefault="00467A13" w:rsidP="00B45DEC">
      <w:pPr>
        <w:pStyle w:val="af7"/>
      </w:pPr>
    </w:p>
    <w:p w14:paraId="38520BB6" w14:textId="3A089D59" w:rsidR="00467A13" w:rsidRPr="00467A13" w:rsidRDefault="00467A13" w:rsidP="00B45DEC">
      <w:pPr>
        <w:pStyle w:val="af7"/>
      </w:pPr>
      <w:r w:rsidRPr="00467A13">
        <w:t xml:space="preserve">Daniels, A.Z., &amp; Holtfreter, K. (2019). Moving beyond anger and depression: The effects of anxiety and envy on maladaptive coping. </w:t>
      </w:r>
      <w:r w:rsidRPr="00467A13">
        <w:rPr>
          <w:i/>
        </w:rPr>
        <w:t>Deviant Behavior, 40</w:t>
      </w:r>
      <w:r w:rsidRPr="00467A13">
        <w:t xml:space="preserve">(3), 334-352. </w:t>
      </w:r>
      <w:hyperlink r:id="rId79" w:history="1">
        <w:r w:rsidRPr="00467A13">
          <w:rPr>
            <w:rStyle w:val="a6"/>
          </w:rPr>
          <w:t>https://doi.org/10.1080/01639625.2017.1422457</w:t>
        </w:r>
      </w:hyperlink>
      <w:r w:rsidRPr="00467A13">
        <w:t xml:space="preserve"> </w:t>
      </w:r>
    </w:p>
    <w:p w14:paraId="69C672C1" w14:textId="77777777" w:rsidR="00467A13" w:rsidRPr="00467A13" w:rsidRDefault="00467A13" w:rsidP="00B45DEC">
      <w:pPr>
        <w:pStyle w:val="af7"/>
      </w:pPr>
    </w:p>
    <w:p w14:paraId="06CF6FD9" w14:textId="45BA4A28" w:rsidR="00467A13" w:rsidRPr="00467A13" w:rsidRDefault="00467A13" w:rsidP="00B45DEC">
      <w:pPr>
        <w:pStyle w:val="af7"/>
      </w:pPr>
      <w:r w:rsidRPr="00467A13">
        <w:t xml:space="preserve">Daraei, M., &amp; Mohajery, A. (2013). The impact of socioeconomic status on life satisfaction. </w:t>
      </w:r>
      <w:r w:rsidRPr="00467A13">
        <w:rPr>
          <w:i/>
        </w:rPr>
        <w:t>Social Indicators Research, 112</w:t>
      </w:r>
      <w:r w:rsidRPr="00467A13">
        <w:t xml:space="preserve">, 69-81. </w:t>
      </w:r>
      <w:hyperlink r:id="rId80" w:history="1">
        <w:r w:rsidRPr="00467A13">
          <w:rPr>
            <w:rStyle w:val="a6"/>
          </w:rPr>
          <w:t>https://doi.org/10.1007/s11205-012-0040-x</w:t>
        </w:r>
      </w:hyperlink>
      <w:r w:rsidRPr="00467A13">
        <w:t xml:space="preserve"> </w:t>
      </w:r>
    </w:p>
    <w:p w14:paraId="7DC71CF7" w14:textId="77777777" w:rsidR="00467A13" w:rsidRPr="00467A13" w:rsidRDefault="00467A13" w:rsidP="00B45DEC">
      <w:pPr>
        <w:pStyle w:val="af7"/>
      </w:pPr>
    </w:p>
    <w:p w14:paraId="5DEE1450" w14:textId="449B6820" w:rsidR="00467A13" w:rsidRPr="00467A13" w:rsidRDefault="00467A13" w:rsidP="00B45DEC">
      <w:pPr>
        <w:pStyle w:val="af7"/>
      </w:pPr>
      <w:r w:rsidRPr="00467A13">
        <w:t xml:space="preserve">De Vries, D.A., Möller, A.M., Wieringa, M.S., Eigenraam, A.W., &amp; Hamelink, K. (2018). Social comparison as the thief of joy: Emotional consequences of viewing strangers’ Instagram posts. </w:t>
      </w:r>
      <w:r w:rsidRPr="00467A13">
        <w:rPr>
          <w:i/>
        </w:rPr>
        <w:t>Media Psychology, 21</w:t>
      </w:r>
      <w:r w:rsidRPr="00467A13">
        <w:t xml:space="preserve">(2), 222-245. </w:t>
      </w:r>
      <w:hyperlink r:id="rId81" w:history="1">
        <w:r w:rsidRPr="00467A13">
          <w:rPr>
            <w:rStyle w:val="a6"/>
          </w:rPr>
          <w:t>https://doi.org/10.1080/15213269.2016.1267647</w:t>
        </w:r>
      </w:hyperlink>
      <w:r w:rsidRPr="00467A13">
        <w:t xml:space="preserve"> </w:t>
      </w:r>
    </w:p>
    <w:p w14:paraId="145D1993" w14:textId="77777777" w:rsidR="00467A13" w:rsidRPr="00467A13" w:rsidRDefault="00467A13" w:rsidP="00B45DEC">
      <w:pPr>
        <w:pStyle w:val="af7"/>
      </w:pPr>
    </w:p>
    <w:p w14:paraId="7FD8A6AE" w14:textId="77777777" w:rsidR="00467A13" w:rsidRPr="00467A13" w:rsidRDefault="00467A13" w:rsidP="00B45DEC">
      <w:pPr>
        <w:pStyle w:val="af7"/>
      </w:pPr>
      <w:r w:rsidRPr="00467A13">
        <w:t xml:space="preserve">DeVellis, R.F., &amp; Thorpe, C.T. (2021). </w:t>
      </w:r>
      <w:r w:rsidRPr="00467A13">
        <w:rPr>
          <w:i/>
        </w:rPr>
        <w:t>Scale development: Theory and applications</w:t>
      </w:r>
      <w:r w:rsidRPr="00467A13">
        <w:t xml:space="preserve">. </w:t>
      </w:r>
    </w:p>
    <w:p w14:paraId="7272B522" w14:textId="77777777" w:rsidR="00467A13" w:rsidRPr="00467A13" w:rsidRDefault="00467A13" w:rsidP="00B45DEC">
      <w:pPr>
        <w:pStyle w:val="af7"/>
      </w:pPr>
    </w:p>
    <w:p w14:paraId="1C378F5F" w14:textId="3A1E1301" w:rsidR="00467A13" w:rsidRPr="00467A13" w:rsidRDefault="00467A13" w:rsidP="00B45DEC">
      <w:pPr>
        <w:pStyle w:val="af7"/>
      </w:pPr>
      <w:r w:rsidRPr="00467A13">
        <w:t xml:space="preserve">Dibb, B. (2019). Social media use and perceptions of physical health. </w:t>
      </w:r>
      <w:r w:rsidRPr="00467A13">
        <w:rPr>
          <w:i/>
        </w:rPr>
        <w:t>Heliyon, 5</w:t>
      </w:r>
      <w:r w:rsidRPr="00467A13">
        <w:t xml:space="preserve">(1), e00989. </w:t>
      </w:r>
      <w:hyperlink r:id="rId82" w:history="1">
        <w:r w:rsidRPr="00467A13">
          <w:rPr>
            <w:rStyle w:val="a6"/>
          </w:rPr>
          <w:t>https://doi.org/10.1016/j.heliyon.2018.e00989</w:t>
        </w:r>
      </w:hyperlink>
      <w:r w:rsidRPr="00467A13">
        <w:t xml:space="preserve"> </w:t>
      </w:r>
    </w:p>
    <w:p w14:paraId="547369DE" w14:textId="77777777" w:rsidR="00467A13" w:rsidRPr="00467A13" w:rsidRDefault="00467A13" w:rsidP="00B45DEC">
      <w:pPr>
        <w:pStyle w:val="af7"/>
      </w:pPr>
    </w:p>
    <w:p w14:paraId="2CD0C4F8" w14:textId="561F0A2E" w:rsidR="00467A13" w:rsidRPr="00467A13" w:rsidRDefault="00467A13" w:rsidP="00B45DEC">
      <w:pPr>
        <w:pStyle w:val="af7"/>
      </w:pPr>
      <w:r w:rsidRPr="00467A13">
        <w:t xml:space="preserve">Diener, E., Emmons, R.A., Larsen, R.J., &amp; Griffin, S. (1985). The satisfaction with life scale. </w:t>
      </w:r>
      <w:r w:rsidRPr="00467A13">
        <w:rPr>
          <w:i/>
        </w:rPr>
        <w:t>Journal of Personality Assessment, 49</w:t>
      </w:r>
      <w:r w:rsidRPr="00467A13">
        <w:t xml:space="preserve">(1), 71-75. </w:t>
      </w:r>
      <w:hyperlink r:id="rId83" w:history="1">
        <w:r w:rsidRPr="00467A13">
          <w:rPr>
            <w:rStyle w:val="a6"/>
          </w:rPr>
          <w:t>https://doi.org/10.1207/s15327752jpa4901_13</w:t>
        </w:r>
      </w:hyperlink>
      <w:r w:rsidRPr="00467A13">
        <w:t xml:space="preserve"> </w:t>
      </w:r>
    </w:p>
    <w:p w14:paraId="75F87728" w14:textId="77777777" w:rsidR="00467A13" w:rsidRPr="00467A13" w:rsidRDefault="00467A13" w:rsidP="00B45DEC">
      <w:pPr>
        <w:pStyle w:val="af7"/>
      </w:pPr>
    </w:p>
    <w:p w14:paraId="1A1E655B" w14:textId="77777777" w:rsidR="00467A13" w:rsidRPr="00467A13" w:rsidRDefault="00467A13" w:rsidP="00B45DEC">
      <w:pPr>
        <w:pStyle w:val="af7"/>
      </w:pPr>
      <w:r w:rsidRPr="00467A13">
        <w:t>Duggan, M. (2015). Mobile messaging and social media 2015.</w:t>
      </w:r>
      <w:r w:rsidRPr="00467A13">
        <w:rPr>
          <w:i/>
        </w:rPr>
        <w:t xml:space="preserve"> Pew Research Center</w:t>
      </w:r>
      <w:r w:rsidRPr="00467A13">
        <w:t xml:space="preserve">. </w:t>
      </w:r>
    </w:p>
    <w:p w14:paraId="2CC1E377" w14:textId="77777777" w:rsidR="00467A13" w:rsidRPr="00467A13" w:rsidRDefault="00467A13" w:rsidP="00B45DEC">
      <w:pPr>
        <w:pStyle w:val="af7"/>
      </w:pPr>
    </w:p>
    <w:p w14:paraId="07CC1BA5" w14:textId="797B4B07" w:rsidR="00467A13" w:rsidRPr="00467A13" w:rsidRDefault="00467A13" w:rsidP="00B45DEC">
      <w:pPr>
        <w:pStyle w:val="af7"/>
      </w:pPr>
      <w:r w:rsidRPr="00467A13">
        <w:rPr>
          <w:rFonts w:hint="eastAsia"/>
        </w:rPr>
        <w:t>Duval, S., &amp; Tweedie, R. (2000). Trim and fill: A simple funnel</w:t>
      </w:r>
      <w:r w:rsidRPr="00467A13">
        <w:rPr>
          <w:rFonts w:hint="eastAsia"/>
        </w:rPr>
        <w:t>‐</w:t>
      </w:r>
      <w:r w:rsidRPr="00467A13">
        <w:rPr>
          <w:rFonts w:hint="eastAsia"/>
        </w:rPr>
        <w:t>plot</w:t>
      </w:r>
      <w:r w:rsidRPr="00467A13">
        <w:rPr>
          <w:rFonts w:hint="eastAsia"/>
        </w:rPr>
        <w:t>–</w:t>
      </w:r>
      <w:r w:rsidRPr="00467A13">
        <w:rPr>
          <w:rFonts w:hint="eastAsia"/>
        </w:rPr>
        <w:t>based method of testing and adjusting for publication bias in meta-anal</w:t>
      </w:r>
      <w:r w:rsidRPr="00467A13">
        <w:t xml:space="preserve">ysis. </w:t>
      </w:r>
      <w:r w:rsidRPr="00467A13">
        <w:rPr>
          <w:i/>
        </w:rPr>
        <w:t>Biometrics, 56</w:t>
      </w:r>
      <w:r w:rsidRPr="00467A13">
        <w:t xml:space="preserve">(2), 455-463. </w:t>
      </w:r>
      <w:hyperlink r:id="rId84" w:history="1">
        <w:r w:rsidRPr="00467A13">
          <w:rPr>
            <w:rStyle w:val="a6"/>
          </w:rPr>
          <w:t>https://doi.org/j.0006-341X.2000.00455.x</w:t>
        </w:r>
      </w:hyperlink>
      <w:r w:rsidRPr="00467A13">
        <w:t xml:space="preserve"> </w:t>
      </w:r>
    </w:p>
    <w:p w14:paraId="78367C02" w14:textId="77777777" w:rsidR="00467A13" w:rsidRPr="00467A13" w:rsidRDefault="00467A13" w:rsidP="00B45DEC">
      <w:pPr>
        <w:pStyle w:val="af7"/>
      </w:pPr>
    </w:p>
    <w:p w14:paraId="6D48E7AB" w14:textId="62655C03" w:rsidR="00467A13" w:rsidRPr="00467A13" w:rsidRDefault="00467A13" w:rsidP="00B45DEC">
      <w:pPr>
        <w:pStyle w:val="af7"/>
      </w:pPr>
      <w:r w:rsidRPr="00467A13">
        <w:t xml:space="preserve">Eames, M., Ben-Shlomo, Y., &amp; Marmot, M.G. (1993). Social deprivation and premature mortality: Regional comparison across England. </w:t>
      </w:r>
      <w:r w:rsidRPr="00467A13">
        <w:rPr>
          <w:i/>
        </w:rPr>
        <w:t>British Medical Journal, 307</w:t>
      </w:r>
      <w:r w:rsidRPr="00467A13">
        <w:t xml:space="preserve">(6912), 1097-1102. </w:t>
      </w:r>
      <w:hyperlink r:id="rId85" w:history="1">
        <w:r w:rsidRPr="00467A13">
          <w:rPr>
            <w:rStyle w:val="a6"/>
          </w:rPr>
          <w:t>https://doi.org/10.1136/bmj.307.6912.1097</w:t>
        </w:r>
      </w:hyperlink>
      <w:r w:rsidRPr="00467A13">
        <w:t xml:space="preserve"> </w:t>
      </w:r>
    </w:p>
    <w:p w14:paraId="2BE39556" w14:textId="77777777" w:rsidR="00467A13" w:rsidRPr="00467A13" w:rsidRDefault="00467A13" w:rsidP="00B45DEC">
      <w:pPr>
        <w:pStyle w:val="af7"/>
      </w:pPr>
    </w:p>
    <w:p w14:paraId="663AB613" w14:textId="22763450" w:rsidR="00467A13" w:rsidRPr="00467A13" w:rsidRDefault="00467A13" w:rsidP="00B45DEC">
      <w:pPr>
        <w:pStyle w:val="af7"/>
      </w:pPr>
      <w:r w:rsidRPr="00467A13">
        <w:lastRenderedPageBreak/>
        <w:t xml:space="preserve">Egger, M., Smith, G.D., Schneider, M., &amp; Minder, C. (1997). Bias in meta-analysis detected by a simple, graphical test. </w:t>
      </w:r>
      <w:r w:rsidRPr="00467A13">
        <w:rPr>
          <w:i/>
        </w:rPr>
        <w:t>British Medical Journal, 315</w:t>
      </w:r>
      <w:r w:rsidRPr="00467A13">
        <w:t xml:space="preserve">(7109), 629-634. </w:t>
      </w:r>
      <w:hyperlink r:id="rId86" w:history="1">
        <w:r w:rsidRPr="00467A13">
          <w:rPr>
            <w:rStyle w:val="a6"/>
          </w:rPr>
          <w:t>https://doi.org/10.1136/bmj.315.7109.629</w:t>
        </w:r>
      </w:hyperlink>
      <w:r w:rsidRPr="00467A13">
        <w:t xml:space="preserve"> </w:t>
      </w:r>
    </w:p>
    <w:p w14:paraId="2B9770FF" w14:textId="77777777" w:rsidR="00467A13" w:rsidRPr="00467A13" w:rsidRDefault="00467A13" w:rsidP="00B45DEC">
      <w:pPr>
        <w:pStyle w:val="af7"/>
      </w:pPr>
    </w:p>
    <w:p w14:paraId="6537AE61" w14:textId="77777777" w:rsidR="00467A13" w:rsidRPr="00467A13" w:rsidRDefault="00467A13" w:rsidP="00B45DEC">
      <w:pPr>
        <w:pStyle w:val="af7"/>
      </w:pPr>
      <w:r w:rsidRPr="00467A13">
        <w:t xml:space="preserve">Eibner, C., Sturn, R., &amp; Gresenz, C.R. (2004). Does relative deprivation predict the need for mental health services. </w:t>
      </w:r>
      <w:r w:rsidRPr="00467A13">
        <w:rPr>
          <w:i/>
        </w:rPr>
        <w:t>The Journal of Mental Health Policy and Economics, 7</w:t>
      </w:r>
      <w:r w:rsidRPr="00467A13">
        <w:t xml:space="preserve">(4), 167-175. </w:t>
      </w:r>
    </w:p>
    <w:p w14:paraId="6CFBEDC0" w14:textId="77777777" w:rsidR="00467A13" w:rsidRPr="00467A13" w:rsidRDefault="00467A13" w:rsidP="00B45DEC">
      <w:pPr>
        <w:pStyle w:val="af7"/>
      </w:pPr>
    </w:p>
    <w:p w14:paraId="46DEA607" w14:textId="7AD55B48" w:rsidR="00467A13" w:rsidRPr="00467A13" w:rsidRDefault="00467A13" w:rsidP="00B45DEC">
      <w:pPr>
        <w:pStyle w:val="af7"/>
      </w:pPr>
      <w:r w:rsidRPr="00467A13">
        <w:t xml:space="preserve">Emmons, R.A. (1987). Narcissism: Theory and measurement. </w:t>
      </w:r>
      <w:r w:rsidRPr="00467A13">
        <w:rPr>
          <w:i/>
        </w:rPr>
        <w:t>Journal of Personality and Social Psychology, 52</w:t>
      </w:r>
      <w:r w:rsidRPr="00467A13">
        <w:t xml:space="preserve">(1), 11. </w:t>
      </w:r>
      <w:hyperlink r:id="rId87" w:history="1">
        <w:r w:rsidRPr="00467A13">
          <w:rPr>
            <w:rStyle w:val="a6"/>
          </w:rPr>
          <w:t>https://doi.org/10.1037//0022-3514.52.1.11</w:t>
        </w:r>
      </w:hyperlink>
      <w:r w:rsidRPr="00467A13">
        <w:t xml:space="preserve"> </w:t>
      </w:r>
    </w:p>
    <w:p w14:paraId="5FCF9815" w14:textId="77777777" w:rsidR="00467A13" w:rsidRPr="00467A13" w:rsidRDefault="00467A13" w:rsidP="00B45DEC">
      <w:pPr>
        <w:pStyle w:val="af7"/>
      </w:pPr>
    </w:p>
    <w:p w14:paraId="11BC5059" w14:textId="40585481" w:rsidR="00467A13" w:rsidRPr="00467A13" w:rsidRDefault="00467A13" w:rsidP="00B45DEC">
      <w:pPr>
        <w:pStyle w:val="af7"/>
      </w:pPr>
      <w:r w:rsidRPr="00467A13">
        <w:t xml:space="preserve">Espín, A.M., Moreno-Herrero, D., Sánchez-Campillo, J., &amp; Rodríguez Martín, J.A. (2018). Do envy and compassion pave the way to unhappiness? Social preferences and life satisfaction in a Spanish city. </w:t>
      </w:r>
      <w:r w:rsidRPr="00467A13">
        <w:rPr>
          <w:i/>
        </w:rPr>
        <w:t>Journal of Happiness Studies, 19</w:t>
      </w:r>
      <w:r w:rsidRPr="00467A13">
        <w:t xml:space="preserve">, 443-469. </w:t>
      </w:r>
      <w:hyperlink r:id="rId88" w:history="1">
        <w:r w:rsidRPr="00467A13">
          <w:rPr>
            <w:rStyle w:val="a6"/>
          </w:rPr>
          <w:t>https://doi.org/10.1007/s10902-016-9828-8</w:t>
        </w:r>
      </w:hyperlink>
      <w:r w:rsidRPr="00467A13">
        <w:t xml:space="preserve"> </w:t>
      </w:r>
    </w:p>
    <w:p w14:paraId="740A5591" w14:textId="77777777" w:rsidR="00467A13" w:rsidRPr="00467A13" w:rsidRDefault="00467A13" w:rsidP="00B45DEC">
      <w:pPr>
        <w:pStyle w:val="af7"/>
      </w:pPr>
    </w:p>
    <w:p w14:paraId="6B077830" w14:textId="493DEA96" w:rsidR="00467A13" w:rsidRPr="00467A13" w:rsidRDefault="00467A13" w:rsidP="00B45DEC">
      <w:pPr>
        <w:pStyle w:val="af7"/>
      </w:pPr>
      <w:r w:rsidRPr="00467A13">
        <w:t xml:space="preserve">Fardouly, J., Diedrichs, P.C., Vartanian, L.R., &amp; Halliwell, E. (2015). Social comparisons on social media: The impact of Facebook on young women's body image concerns and mood. </w:t>
      </w:r>
      <w:r w:rsidRPr="00467A13">
        <w:rPr>
          <w:i/>
        </w:rPr>
        <w:t>Body Image, 13</w:t>
      </w:r>
      <w:r w:rsidRPr="00467A13">
        <w:t xml:space="preserve">, 38-45. </w:t>
      </w:r>
      <w:hyperlink r:id="rId89" w:history="1">
        <w:r w:rsidRPr="00467A13">
          <w:rPr>
            <w:rStyle w:val="a6"/>
          </w:rPr>
          <w:t>https://doi.org/10.1016/j.bodyim.2014.12.002</w:t>
        </w:r>
      </w:hyperlink>
      <w:r w:rsidRPr="00467A13">
        <w:t xml:space="preserve"> </w:t>
      </w:r>
    </w:p>
    <w:p w14:paraId="012B98E3" w14:textId="77777777" w:rsidR="00467A13" w:rsidRPr="00467A13" w:rsidRDefault="00467A13" w:rsidP="00B45DEC">
      <w:pPr>
        <w:pStyle w:val="af7"/>
      </w:pPr>
    </w:p>
    <w:p w14:paraId="15716874" w14:textId="446C3E1E" w:rsidR="00467A13" w:rsidRPr="00467A13" w:rsidRDefault="00467A13" w:rsidP="00B45DEC">
      <w:pPr>
        <w:pStyle w:val="af7"/>
      </w:pPr>
      <w:r w:rsidRPr="00467A13">
        <w:t xml:space="preserve">Feather, N. (2015). Analyzing relative deprivation in relation to deservingness, entitlement and resentment. </w:t>
      </w:r>
      <w:r w:rsidRPr="00467A13">
        <w:rPr>
          <w:i/>
        </w:rPr>
        <w:t>Social Justice Research, 28</w:t>
      </w:r>
      <w:r w:rsidRPr="00467A13">
        <w:t xml:space="preserve">, 7-26. </w:t>
      </w:r>
      <w:hyperlink r:id="rId90" w:history="1">
        <w:r w:rsidRPr="00467A13">
          <w:rPr>
            <w:rStyle w:val="a6"/>
          </w:rPr>
          <w:t>https://doi.org/10.1007/s11211-015-0235-9</w:t>
        </w:r>
      </w:hyperlink>
      <w:r w:rsidRPr="00467A13">
        <w:t xml:space="preserve"> </w:t>
      </w:r>
    </w:p>
    <w:p w14:paraId="17FC5A4B" w14:textId="77777777" w:rsidR="00467A13" w:rsidRPr="00467A13" w:rsidRDefault="00467A13" w:rsidP="00B45DEC">
      <w:pPr>
        <w:pStyle w:val="af7"/>
      </w:pPr>
    </w:p>
    <w:p w14:paraId="49D5E777" w14:textId="0D71F4F8" w:rsidR="00467A13" w:rsidRPr="00467A13" w:rsidRDefault="00467A13" w:rsidP="00B45DEC">
      <w:pPr>
        <w:pStyle w:val="af7"/>
      </w:pPr>
      <w:r w:rsidRPr="00467A13">
        <w:t xml:space="preserve">Feather, N.T. (1999). Judgments of deservingness: Studies in the psychology of justice and achievement. </w:t>
      </w:r>
      <w:r w:rsidRPr="00467A13">
        <w:rPr>
          <w:i/>
        </w:rPr>
        <w:t>Personality and Social Psychology Review, 3</w:t>
      </w:r>
      <w:r w:rsidRPr="00467A13">
        <w:t xml:space="preserve">(2), 86-107. </w:t>
      </w:r>
      <w:hyperlink r:id="rId91" w:history="1">
        <w:r w:rsidRPr="00467A13">
          <w:rPr>
            <w:rStyle w:val="a6"/>
          </w:rPr>
          <w:t>https://doi.org/10.1207/s15327957pspr0302_1</w:t>
        </w:r>
      </w:hyperlink>
      <w:r w:rsidRPr="00467A13">
        <w:t xml:space="preserve"> </w:t>
      </w:r>
    </w:p>
    <w:p w14:paraId="4175AD29" w14:textId="77777777" w:rsidR="00467A13" w:rsidRPr="00467A13" w:rsidRDefault="00467A13" w:rsidP="00B45DEC">
      <w:pPr>
        <w:pStyle w:val="af7"/>
      </w:pPr>
    </w:p>
    <w:p w14:paraId="621B1B1E" w14:textId="0DD295B1" w:rsidR="00467A13" w:rsidRPr="00467A13" w:rsidRDefault="00467A13" w:rsidP="00B45DEC">
      <w:pPr>
        <w:pStyle w:val="af7"/>
      </w:pPr>
      <w:r w:rsidRPr="00467A13">
        <w:t xml:space="preserve">Feinstein, B.A., Hershenberg, R., Bhatia, V., Latack, J.A., Meuwly, N., &amp; Davila, J. (2013). Negative social comparison on Facebook and depressive symptoms: Rumination as a mechanism. </w:t>
      </w:r>
      <w:r w:rsidRPr="00467A13">
        <w:rPr>
          <w:i/>
        </w:rPr>
        <w:t>Psychology of Popular Media Culture, 2</w:t>
      </w:r>
      <w:r w:rsidRPr="00467A13">
        <w:t xml:space="preserve">(3), 161. </w:t>
      </w:r>
      <w:hyperlink r:id="rId92" w:history="1">
        <w:r w:rsidRPr="00467A13">
          <w:rPr>
            <w:rStyle w:val="a6"/>
          </w:rPr>
          <w:t>https://doi.org/10.1037/a0033111</w:t>
        </w:r>
      </w:hyperlink>
      <w:r w:rsidRPr="00467A13">
        <w:t xml:space="preserve"> </w:t>
      </w:r>
    </w:p>
    <w:p w14:paraId="3632A780" w14:textId="77777777" w:rsidR="00467A13" w:rsidRPr="00467A13" w:rsidRDefault="00467A13" w:rsidP="00B45DEC">
      <w:pPr>
        <w:pStyle w:val="af7"/>
      </w:pPr>
    </w:p>
    <w:p w14:paraId="426D28BE" w14:textId="52857810" w:rsidR="00467A13" w:rsidRPr="00467A13" w:rsidRDefault="00467A13" w:rsidP="00B45DEC">
      <w:pPr>
        <w:pStyle w:val="af7"/>
      </w:pPr>
      <w:r w:rsidRPr="00467A13">
        <w:lastRenderedPageBreak/>
        <w:t xml:space="preserve">Fergusson, D.M., McLeod, G., Horwood, L.J., Swain, N.R., Chapple, S., &amp; Poulton, R. (2015). Life satisfaction and mental health problems (18 to 35 years). </w:t>
      </w:r>
      <w:r w:rsidRPr="00467A13">
        <w:rPr>
          <w:i/>
        </w:rPr>
        <w:t>Psychological Medicine, 45</w:t>
      </w:r>
      <w:r w:rsidRPr="00467A13">
        <w:t xml:space="preserve">(11), 2427-2436. </w:t>
      </w:r>
      <w:hyperlink r:id="rId93" w:history="1">
        <w:r w:rsidRPr="00467A13">
          <w:rPr>
            <w:rStyle w:val="a6"/>
          </w:rPr>
          <w:t>https://doi.org/10.1017/S0033291715000422</w:t>
        </w:r>
      </w:hyperlink>
      <w:r w:rsidRPr="00467A13">
        <w:t xml:space="preserve"> </w:t>
      </w:r>
    </w:p>
    <w:p w14:paraId="33AA0A2A" w14:textId="77777777" w:rsidR="00467A13" w:rsidRPr="00467A13" w:rsidRDefault="00467A13" w:rsidP="00B45DEC">
      <w:pPr>
        <w:pStyle w:val="af7"/>
      </w:pPr>
    </w:p>
    <w:p w14:paraId="681D87CC" w14:textId="7194AFC4" w:rsidR="00467A13" w:rsidRPr="00467A13" w:rsidRDefault="00467A13" w:rsidP="00B45DEC">
      <w:pPr>
        <w:pStyle w:val="af7"/>
      </w:pPr>
      <w:r w:rsidRPr="00467A13">
        <w:t xml:space="preserve">Festinger, L. (1954). A theory of social comparison processes. </w:t>
      </w:r>
      <w:r w:rsidRPr="00467A13">
        <w:rPr>
          <w:i/>
        </w:rPr>
        <w:t>Human Relations, 7</w:t>
      </w:r>
      <w:r w:rsidRPr="00467A13">
        <w:t xml:space="preserve">(2), 117-140. </w:t>
      </w:r>
      <w:hyperlink r:id="rId94" w:history="1">
        <w:r w:rsidRPr="00467A13">
          <w:rPr>
            <w:rStyle w:val="a6"/>
          </w:rPr>
          <w:t>https://doi.org/10.1177/001872675400700202</w:t>
        </w:r>
      </w:hyperlink>
      <w:r w:rsidRPr="00467A13">
        <w:t xml:space="preserve"> </w:t>
      </w:r>
    </w:p>
    <w:p w14:paraId="3578C2FD" w14:textId="77777777" w:rsidR="00467A13" w:rsidRPr="00467A13" w:rsidRDefault="00467A13" w:rsidP="00B45DEC">
      <w:pPr>
        <w:pStyle w:val="af7"/>
      </w:pPr>
    </w:p>
    <w:p w14:paraId="5C95BBFB" w14:textId="4D7703A1" w:rsidR="00467A13" w:rsidRPr="00467A13" w:rsidRDefault="00467A13" w:rsidP="00B45DEC">
      <w:pPr>
        <w:pStyle w:val="af7"/>
      </w:pPr>
      <w:r w:rsidRPr="00467A13">
        <w:t xml:space="preserve">Fornell, C., &amp; Larcker, D.F. (1981). Evaluating structural equation models with unobservable variables and measurement error. </w:t>
      </w:r>
      <w:r w:rsidRPr="00467A13">
        <w:rPr>
          <w:i/>
        </w:rPr>
        <w:t>Journal of Marketing Research, 18</w:t>
      </w:r>
      <w:r w:rsidRPr="00467A13">
        <w:t xml:space="preserve">(1), 39-50. </w:t>
      </w:r>
      <w:hyperlink r:id="rId95" w:history="1">
        <w:r w:rsidRPr="00467A13">
          <w:rPr>
            <w:rStyle w:val="a6"/>
          </w:rPr>
          <w:t>https://doi.org/10.1177/002224378101800104</w:t>
        </w:r>
      </w:hyperlink>
      <w:r w:rsidRPr="00467A13">
        <w:t xml:space="preserve"> </w:t>
      </w:r>
    </w:p>
    <w:p w14:paraId="3ED38183" w14:textId="77777777" w:rsidR="00467A13" w:rsidRPr="00467A13" w:rsidRDefault="00467A13" w:rsidP="00B45DEC">
      <w:pPr>
        <w:pStyle w:val="af7"/>
      </w:pPr>
    </w:p>
    <w:p w14:paraId="10EFD42E" w14:textId="57A1E1E4" w:rsidR="00467A13" w:rsidRPr="00467A13" w:rsidRDefault="00467A13" w:rsidP="00B45DEC">
      <w:pPr>
        <w:pStyle w:val="af7"/>
      </w:pPr>
      <w:r w:rsidRPr="00467A13">
        <w:t xml:space="preserve">Freis, S.D., &amp; Hansen-Brown, A.A. (2021). Justifications of entitlement in grandiose and vulnerable narcissism: The roles of injustice and superiority. </w:t>
      </w:r>
      <w:r w:rsidRPr="00467A13">
        <w:rPr>
          <w:i/>
        </w:rPr>
        <w:t>Personality and Individual Differences, 168</w:t>
      </w:r>
      <w:r w:rsidRPr="00467A13">
        <w:t xml:space="preserve">, 110345. </w:t>
      </w:r>
      <w:hyperlink r:id="rId96" w:history="1">
        <w:r w:rsidRPr="00467A13">
          <w:rPr>
            <w:rStyle w:val="a6"/>
          </w:rPr>
          <w:t>https://doi.org/10.1016/j.paid.2020.110345</w:t>
        </w:r>
      </w:hyperlink>
      <w:r w:rsidRPr="00467A13">
        <w:t xml:space="preserve"> </w:t>
      </w:r>
    </w:p>
    <w:p w14:paraId="5FF8AFF8" w14:textId="77777777" w:rsidR="00467A13" w:rsidRPr="00467A13" w:rsidRDefault="00467A13" w:rsidP="00B45DEC">
      <w:pPr>
        <w:pStyle w:val="af7"/>
      </w:pPr>
    </w:p>
    <w:p w14:paraId="61688178" w14:textId="76B90C4B" w:rsidR="00467A13" w:rsidRPr="00467A13" w:rsidRDefault="00467A13" w:rsidP="00B45DEC">
      <w:pPr>
        <w:pStyle w:val="af7"/>
      </w:pPr>
      <w:r w:rsidRPr="00467A13">
        <w:t xml:space="preserve">Friend, R.M., &amp; Gilbert, J. (1973). Threat and fear of negative evaluation as determinants of locus of social comparison. </w:t>
      </w:r>
      <w:r w:rsidRPr="00467A13">
        <w:rPr>
          <w:i/>
        </w:rPr>
        <w:t>Journal of Personality</w:t>
      </w:r>
      <w:r w:rsidRPr="00467A13">
        <w:t xml:space="preserve">. </w:t>
      </w:r>
      <w:hyperlink r:id="rId97" w:history="1">
        <w:r w:rsidRPr="00467A13">
          <w:rPr>
            <w:rStyle w:val="a6"/>
          </w:rPr>
          <w:t>https://doi.org/10.1111/j.1467-6494.1973.tb00097.x</w:t>
        </w:r>
      </w:hyperlink>
      <w:r w:rsidRPr="00467A13">
        <w:t xml:space="preserve"> </w:t>
      </w:r>
    </w:p>
    <w:p w14:paraId="6F18A5DE" w14:textId="77777777" w:rsidR="00467A13" w:rsidRPr="00467A13" w:rsidRDefault="00467A13" w:rsidP="00B45DEC">
      <w:pPr>
        <w:pStyle w:val="af7"/>
      </w:pPr>
    </w:p>
    <w:p w14:paraId="52A64E6B" w14:textId="020D2C31" w:rsidR="00467A13" w:rsidRPr="00467A13" w:rsidRDefault="00467A13" w:rsidP="00B45DEC">
      <w:pPr>
        <w:pStyle w:val="af7"/>
      </w:pPr>
      <w:r w:rsidRPr="00467A13">
        <w:t xml:space="preserve">Frieswijk, N., Buunk, B.P., Steverink, N., &amp; Slaets, J.P. (2004a). The effect of social comparison information on the life satisfaction of frail older persons. </w:t>
      </w:r>
      <w:r w:rsidRPr="00467A13">
        <w:rPr>
          <w:i/>
        </w:rPr>
        <w:t>Psychology and Aging, 19</w:t>
      </w:r>
      <w:r w:rsidRPr="00467A13">
        <w:t xml:space="preserve">(1), 183. </w:t>
      </w:r>
      <w:hyperlink r:id="rId98" w:history="1">
        <w:r w:rsidRPr="00467A13">
          <w:rPr>
            <w:rStyle w:val="a6"/>
          </w:rPr>
          <w:t>https://doi.org/10.1037/0882-7974.19.1.183</w:t>
        </w:r>
      </w:hyperlink>
      <w:r w:rsidRPr="00467A13">
        <w:t xml:space="preserve"> </w:t>
      </w:r>
    </w:p>
    <w:p w14:paraId="1BAEF78D" w14:textId="77777777" w:rsidR="00467A13" w:rsidRPr="00467A13" w:rsidRDefault="00467A13" w:rsidP="00B45DEC">
      <w:pPr>
        <w:pStyle w:val="af7"/>
      </w:pPr>
    </w:p>
    <w:p w14:paraId="3F6C5B25" w14:textId="6E90214F" w:rsidR="00467A13" w:rsidRPr="00467A13" w:rsidRDefault="00467A13" w:rsidP="00B45DEC">
      <w:pPr>
        <w:pStyle w:val="af7"/>
      </w:pPr>
      <w:r w:rsidRPr="00467A13">
        <w:t xml:space="preserve">Frieswijk, N., Buunk, B.P., Steverink, N., &amp; Slaets, J.P. (2004b). The interpretation of social comparison and its relation to life satisfaction among elderly people: Does frailty make a difference? </w:t>
      </w:r>
      <w:r w:rsidRPr="00467A13">
        <w:rPr>
          <w:i/>
        </w:rPr>
        <w:t>The Journals of Gerontology: Series B, 59</w:t>
      </w:r>
      <w:r w:rsidRPr="00467A13">
        <w:t xml:space="preserve">(5), P250-P257. </w:t>
      </w:r>
      <w:hyperlink r:id="rId99" w:history="1">
        <w:r w:rsidRPr="00467A13">
          <w:rPr>
            <w:rStyle w:val="a6"/>
          </w:rPr>
          <w:t>https://doi.org/10.1093/geronb/59.5.P250</w:t>
        </w:r>
      </w:hyperlink>
      <w:r w:rsidRPr="00467A13">
        <w:t xml:space="preserve"> </w:t>
      </w:r>
    </w:p>
    <w:p w14:paraId="5B4068C0" w14:textId="77777777" w:rsidR="00467A13" w:rsidRPr="00467A13" w:rsidRDefault="00467A13" w:rsidP="00B45DEC">
      <w:pPr>
        <w:pStyle w:val="af7"/>
      </w:pPr>
    </w:p>
    <w:p w14:paraId="73832303" w14:textId="77777777" w:rsidR="00467A13" w:rsidRPr="00467A13" w:rsidRDefault="00467A13" w:rsidP="00B45DEC">
      <w:pPr>
        <w:pStyle w:val="af7"/>
      </w:pPr>
      <w:r w:rsidRPr="00467A13">
        <w:t xml:space="preserve">Frijda, N.H. (1986). </w:t>
      </w:r>
      <w:r w:rsidRPr="00467A13">
        <w:rPr>
          <w:i/>
        </w:rPr>
        <w:t>The emotions</w:t>
      </w:r>
      <w:r w:rsidRPr="00467A13">
        <w:t xml:space="preserve">. Cambridge University Press. </w:t>
      </w:r>
    </w:p>
    <w:p w14:paraId="0DA97345" w14:textId="77777777" w:rsidR="00467A13" w:rsidRPr="00467A13" w:rsidRDefault="00467A13" w:rsidP="00B45DEC">
      <w:pPr>
        <w:pStyle w:val="af7"/>
      </w:pPr>
    </w:p>
    <w:p w14:paraId="5498560F" w14:textId="2A950D74" w:rsidR="00467A13" w:rsidRPr="00467A13" w:rsidRDefault="00467A13" w:rsidP="00B45DEC">
      <w:pPr>
        <w:pStyle w:val="af7"/>
      </w:pPr>
      <w:r w:rsidRPr="00467A13">
        <w:t xml:space="preserve">Gerber, J.P., Wheeler, L., &amp; Suls, J. (2018). A social comparison theory meta-analysis </w:t>
      </w:r>
      <w:r w:rsidRPr="00467A13">
        <w:lastRenderedPageBreak/>
        <w:t xml:space="preserve">60+ years on. </w:t>
      </w:r>
      <w:r w:rsidRPr="00467A13">
        <w:rPr>
          <w:i/>
        </w:rPr>
        <w:t>Psychological Bulletin, 144</w:t>
      </w:r>
      <w:r w:rsidRPr="00467A13">
        <w:t xml:space="preserve">(2), 177. </w:t>
      </w:r>
      <w:hyperlink r:id="rId100" w:history="1">
        <w:r w:rsidRPr="00467A13">
          <w:rPr>
            <w:rStyle w:val="a6"/>
          </w:rPr>
          <w:t>https://doi.org/10.1037/bul0000127</w:t>
        </w:r>
      </w:hyperlink>
      <w:r w:rsidRPr="00467A13">
        <w:t xml:space="preserve"> </w:t>
      </w:r>
    </w:p>
    <w:p w14:paraId="3DC1DCC2" w14:textId="77777777" w:rsidR="00467A13" w:rsidRPr="00467A13" w:rsidRDefault="00467A13" w:rsidP="00B45DEC">
      <w:pPr>
        <w:pStyle w:val="af7"/>
      </w:pPr>
    </w:p>
    <w:p w14:paraId="71A47C9D" w14:textId="77777777" w:rsidR="00467A13" w:rsidRPr="00467A13" w:rsidRDefault="00467A13" w:rsidP="00B45DEC">
      <w:pPr>
        <w:pStyle w:val="af7"/>
      </w:pPr>
      <w:r w:rsidRPr="00467A13">
        <w:t xml:space="preserve">Gerrard, M., &amp; Gibbons, F. (2013). </w:t>
      </w:r>
      <w:r w:rsidRPr="00467A13">
        <w:rPr>
          <w:i/>
        </w:rPr>
        <w:t>Health images and their effects on health behavior</w:t>
      </w:r>
      <w:r w:rsidRPr="00467A13">
        <w:t xml:space="preserve"> (Vol. 63). </w:t>
      </w:r>
    </w:p>
    <w:p w14:paraId="106424EE" w14:textId="77777777" w:rsidR="00467A13" w:rsidRPr="00467A13" w:rsidRDefault="00467A13" w:rsidP="00B45DEC">
      <w:pPr>
        <w:pStyle w:val="af7"/>
      </w:pPr>
    </w:p>
    <w:p w14:paraId="6A5F35E5" w14:textId="3273C3EE" w:rsidR="00467A13" w:rsidRPr="00467A13" w:rsidRDefault="00467A13" w:rsidP="00B45DEC">
      <w:pPr>
        <w:pStyle w:val="af7"/>
      </w:pPr>
      <w:r w:rsidRPr="00467A13">
        <w:t xml:space="preserve">Gibbons, F.X. (1986). Social comparison and depression: Company's effect on misery. </w:t>
      </w:r>
      <w:r w:rsidRPr="00467A13">
        <w:rPr>
          <w:i/>
        </w:rPr>
        <w:t>Journal of Personality and Social Psychology, 51</w:t>
      </w:r>
      <w:r w:rsidRPr="00467A13">
        <w:t xml:space="preserve">(1), 140. </w:t>
      </w:r>
      <w:hyperlink r:id="rId101" w:history="1">
        <w:r w:rsidRPr="00467A13">
          <w:rPr>
            <w:rStyle w:val="a6"/>
          </w:rPr>
          <w:t>https://doi.org/10.1037/0022-3514.51.1.140</w:t>
        </w:r>
      </w:hyperlink>
      <w:r w:rsidRPr="00467A13">
        <w:t xml:space="preserve"> </w:t>
      </w:r>
    </w:p>
    <w:p w14:paraId="5B5F1C6C" w14:textId="77777777" w:rsidR="00467A13" w:rsidRPr="00467A13" w:rsidRDefault="00467A13" w:rsidP="00B45DEC">
      <w:pPr>
        <w:pStyle w:val="af7"/>
      </w:pPr>
    </w:p>
    <w:p w14:paraId="015214C5" w14:textId="3C7EA98F" w:rsidR="00467A13" w:rsidRPr="00467A13" w:rsidRDefault="00467A13" w:rsidP="00B45DEC">
      <w:pPr>
        <w:pStyle w:val="af7"/>
      </w:pPr>
      <w:r w:rsidRPr="00467A13">
        <w:t xml:space="preserve">Gibbons, F.X., &amp; Buunk, B.P. (1999). Individual differences in social comparison: Development of a scale of social comparison orientation. </w:t>
      </w:r>
      <w:r w:rsidRPr="00467A13">
        <w:rPr>
          <w:i/>
        </w:rPr>
        <w:t>Journal of Personality and Social Psychology, 76</w:t>
      </w:r>
      <w:r w:rsidRPr="00467A13">
        <w:t xml:space="preserve">(1), 129. </w:t>
      </w:r>
      <w:hyperlink r:id="rId102" w:history="1">
        <w:r w:rsidRPr="00467A13">
          <w:rPr>
            <w:rStyle w:val="a6"/>
          </w:rPr>
          <w:t>https://doi.org/10.1037//0022-3514.76.1.129</w:t>
        </w:r>
      </w:hyperlink>
      <w:r w:rsidRPr="00467A13">
        <w:t xml:space="preserve"> </w:t>
      </w:r>
    </w:p>
    <w:p w14:paraId="4AB51051" w14:textId="77777777" w:rsidR="00467A13" w:rsidRPr="00467A13" w:rsidRDefault="00467A13" w:rsidP="00B45DEC">
      <w:pPr>
        <w:pStyle w:val="af7"/>
      </w:pPr>
    </w:p>
    <w:p w14:paraId="6F56287E" w14:textId="0136D40A" w:rsidR="00467A13" w:rsidRPr="00467A13" w:rsidRDefault="00467A13" w:rsidP="00B45DEC">
      <w:pPr>
        <w:pStyle w:val="af7"/>
      </w:pPr>
      <w:r w:rsidRPr="00467A13">
        <w:t xml:space="preserve">Gilbert, D.T., Giesler, R.B., &amp; Morris, K.A. (1995). When comparisons arise. </w:t>
      </w:r>
      <w:r w:rsidRPr="00467A13">
        <w:rPr>
          <w:i/>
        </w:rPr>
        <w:t>Journal of Personality and Social Psychology, 69</w:t>
      </w:r>
      <w:r w:rsidRPr="00467A13">
        <w:t xml:space="preserve">(2), 227. </w:t>
      </w:r>
      <w:hyperlink r:id="rId103" w:history="1">
        <w:r w:rsidRPr="00467A13">
          <w:rPr>
            <w:rStyle w:val="a6"/>
          </w:rPr>
          <w:t>https://doi.org/10.1037/0022-3514.69.2.227</w:t>
        </w:r>
      </w:hyperlink>
      <w:r w:rsidRPr="00467A13">
        <w:t xml:space="preserve"> </w:t>
      </w:r>
    </w:p>
    <w:p w14:paraId="0B5B1B9C" w14:textId="77777777" w:rsidR="00467A13" w:rsidRPr="00467A13" w:rsidRDefault="00467A13" w:rsidP="00B45DEC">
      <w:pPr>
        <w:pStyle w:val="af7"/>
      </w:pPr>
    </w:p>
    <w:p w14:paraId="76157620" w14:textId="6FD06E81" w:rsidR="00467A13" w:rsidRPr="00467A13" w:rsidRDefault="00467A13" w:rsidP="00B45DEC">
      <w:pPr>
        <w:pStyle w:val="af7"/>
      </w:pPr>
      <w:r w:rsidRPr="00467A13">
        <w:t>Gkinopoul</w:t>
      </w:r>
      <w:r w:rsidRPr="00467A13">
        <w:rPr>
          <w:rFonts w:hint="eastAsia"/>
        </w:rPr>
        <w:t>os, T., Pagliaro, S., Pacilli, M.G., Bilewicz, M., Teresi, M., &amp; Ballone, C. (2023). Does personal relative deprivation mediate the relationship between passive social media use and beliefs in conspiracy theories? Cross</w:t>
      </w:r>
      <w:r w:rsidRPr="00467A13">
        <w:rPr>
          <w:rFonts w:hint="eastAsia"/>
        </w:rPr>
        <w:t>‐</w:t>
      </w:r>
      <w:r w:rsidRPr="00467A13">
        <w:rPr>
          <w:rFonts w:hint="eastAsia"/>
        </w:rPr>
        <w:t>sectional correlational and experim</w:t>
      </w:r>
      <w:r w:rsidRPr="00467A13">
        <w:t xml:space="preserve">ental evidence. </w:t>
      </w:r>
      <w:r w:rsidRPr="00467A13">
        <w:rPr>
          <w:i/>
        </w:rPr>
        <w:t>European Journal of Social Psychology, 53</w:t>
      </w:r>
      <w:r w:rsidRPr="00467A13">
        <w:t xml:space="preserve">(7), 1623-1640. </w:t>
      </w:r>
      <w:hyperlink r:id="rId104" w:history="1">
        <w:r w:rsidRPr="00467A13">
          <w:rPr>
            <w:rStyle w:val="a6"/>
          </w:rPr>
          <w:t>https://doi.org/10.1002/ejsp.3002</w:t>
        </w:r>
      </w:hyperlink>
      <w:r w:rsidRPr="00467A13">
        <w:t xml:space="preserve"> </w:t>
      </w:r>
    </w:p>
    <w:p w14:paraId="29814C98" w14:textId="77777777" w:rsidR="00467A13" w:rsidRPr="00467A13" w:rsidRDefault="00467A13" w:rsidP="00B45DEC">
      <w:pPr>
        <w:pStyle w:val="af7"/>
      </w:pPr>
    </w:p>
    <w:p w14:paraId="339FB712" w14:textId="5522073B" w:rsidR="00467A13" w:rsidRPr="00467A13" w:rsidRDefault="00467A13" w:rsidP="00B45DEC">
      <w:pPr>
        <w:pStyle w:val="af7"/>
      </w:pPr>
      <w:r w:rsidRPr="00467A13">
        <w:t xml:space="preserve">Gonzales, A.L., &amp; Hancock, J.T. (2011). Mirror, mirror on my Facebook wall: Effects of exposure to Facebook on self-esteem. </w:t>
      </w:r>
      <w:r w:rsidRPr="00467A13">
        <w:rPr>
          <w:i/>
        </w:rPr>
        <w:t>Cyberpsychology, Behavior, and Social Networking, 14</w:t>
      </w:r>
      <w:r w:rsidRPr="00467A13">
        <w:t xml:space="preserve">(1-2), 79-83. </w:t>
      </w:r>
      <w:hyperlink r:id="rId105" w:history="1">
        <w:r w:rsidRPr="00467A13">
          <w:rPr>
            <w:rStyle w:val="a6"/>
          </w:rPr>
          <w:t>https://doi.org/10.1089/cyber.2009.0411</w:t>
        </w:r>
      </w:hyperlink>
      <w:r w:rsidRPr="00467A13">
        <w:t xml:space="preserve"> </w:t>
      </w:r>
    </w:p>
    <w:p w14:paraId="39BA6988" w14:textId="77777777" w:rsidR="00467A13" w:rsidRPr="00467A13" w:rsidRDefault="00467A13" w:rsidP="00B45DEC">
      <w:pPr>
        <w:pStyle w:val="af7"/>
      </w:pPr>
    </w:p>
    <w:p w14:paraId="0BC9CD90" w14:textId="68F23F6C" w:rsidR="00467A13" w:rsidRPr="00467A13" w:rsidRDefault="00467A13" w:rsidP="00B45DEC">
      <w:pPr>
        <w:pStyle w:val="af7"/>
      </w:pPr>
      <w:r w:rsidRPr="00467A13">
        <w:t xml:space="preserve">Guyer, J.J., &amp; Vaughan-Johnston, T.I. (2020). Social comparisons (upward and downward). In </w:t>
      </w:r>
      <w:r w:rsidRPr="00467A13">
        <w:rPr>
          <w:i/>
        </w:rPr>
        <w:t>Encyclopedia of Personality and Individual Differences</w:t>
      </w:r>
      <w:r w:rsidRPr="00467A13">
        <w:t xml:space="preserve"> (pp. 5011-5015). Springer. </w:t>
      </w:r>
      <w:hyperlink r:id="rId106" w:history="1">
        <w:r w:rsidRPr="00467A13">
          <w:rPr>
            <w:rStyle w:val="a6"/>
          </w:rPr>
          <w:t>https://doi.org/10.1007/978-3-319-24612-3_1912</w:t>
        </w:r>
      </w:hyperlink>
      <w:r w:rsidRPr="00467A13">
        <w:t xml:space="preserve"> </w:t>
      </w:r>
    </w:p>
    <w:p w14:paraId="3C198C65" w14:textId="77777777" w:rsidR="00467A13" w:rsidRPr="00467A13" w:rsidRDefault="00467A13" w:rsidP="00B45DEC">
      <w:pPr>
        <w:pStyle w:val="af7"/>
      </w:pPr>
    </w:p>
    <w:p w14:paraId="0D2729BB" w14:textId="71575FD9" w:rsidR="00467A13" w:rsidRPr="00467A13" w:rsidRDefault="00467A13" w:rsidP="00B45DEC">
      <w:pPr>
        <w:pStyle w:val="af7"/>
      </w:pPr>
      <w:r w:rsidRPr="00467A13">
        <w:t xml:space="preserve">Haferkamp, N., &amp; Krämer, N.C. (2011). Social comparison 2.0: Examining the effects </w:t>
      </w:r>
      <w:r w:rsidRPr="00467A13">
        <w:lastRenderedPageBreak/>
        <w:t xml:space="preserve">of online profiles on social-networking sites. </w:t>
      </w:r>
      <w:r w:rsidRPr="00467A13">
        <w:rPr>
          <w:i/>
        </w:rPr>
        <w:t>Cyberpsychology, Behavior, and Social Networking, 14</w:t>
      </w:r>
      <w:r w:rsidRPr="00467A13">
        <w:t xml:space="preserve">(5), 309-314. </w:t>
      </w:r>
      <w:hyperlink r:id="rId107" w:history="1">
        <w:r w:rsidRPr="00467A13">
          <w:rPr>
            <w:rStyle w:val="a6"/>
          </w:rPr>
          <w:t>https://doi.org/10.1089/cyber.2010.0120</w:t>
        </w:r>
      </w:hyperlink>
      <w:r w:rsidRPr="00467A13">
        <w:t xml:space="preserve"> </w:t>
      </w:r>
    </w:p>
    <w:p w14:paraId="59E3227C" w14:textId="77777777" w:rsidR="00467A13" w:rsidRPr="00467A13" w:rsidRDefault="00467A13" w:rsidP="00B45DEC">
      <w:pPr>
        <w:pStyle w:val="af7"/>
      </w:pPr>
    </w:p>
    <w:p w14:paraId="44C756D2" w14:textId="77777777" w:rsidR="00467A13" w:rsidRPr="00467A13" w:rsidRDefault="00467A13" w:rsidP="00B45DEC">
      <w:pPr>
        <w:pStyle w:val="af7"/>
      </w:pPr>
      <w:r w:rsidRPr="00467A13">
        <w:t xml:space="preserve">Hair, J.F. (2009). </w:t>
      </w:r>
      <w:r w:rsidRPr="00467A13">
        <w:rPr>
          <w:i/>
        </w:rPr>
        <w:t>Multivariate data analysis</w:t>
      </w:r>
      <w:r w:rsidRPr="00467A13">
        <w:t xml:space="preserve">. </w:t>
      </w:r>
    </w:p>
    <w:p w14:paraId="65467D6A" w14:textId="77777777" w:rsidR="00467A13" w:rsidRPr="00467A13" w:rsidRDefault="00467A13" w:rsidP="00B45DEC">
      <w:pPr>
        <w:pStyle w:val="af7"/>
      </w:pPr>
    </w:p>
    <w:p w14:paraId="08F1F41C" w14:textId="54084934" w:rsidR="00467A13" w:rsidRPr="00467A13" w:rsidRDefault="00467A13" w:rsidP="00B45DEC">
      <w:pPr>
        <w:pStyle w:val="af7"/>
      </w:pPr>
      <w:r w:rsidRPr="00467A13">
        <w:t xml:space="preserve">Hakmiller, K.L. (1966). Threat as a determinant of downward comparison. </w:t>
      </w:r>
      <w:r w:rsidRPr="00467A13">
        <w:rPr>
          <w:i/>
        </w:rPr>
        <w:t>Journal of Experimental Social Psychology, 1</w:t>
      </w:r>
      <w:r w:rsidRPr="00467A13">
        <w:t xml:space="preserve">, 32-39. </w:t>
      </w:r>
      <w:hyperlink r:id="rId108" w:history="1">
        <w:r w:rsidRPr="00467A13">
          <w:rPr>
            <w:rStyle w:val="a6"/>
          </w:rPr>
          <w:t>https://doi.org/10.1016/0022-1031(66)90063-1</w:t>
        </w:r>
      </w:hyperlink>
      <w:r w:rsidRPr="00467A13">
        <w:t xml:space="preserve"> </w:t>
      </w:r>
    </w:p>
    <w:p w14:paraId="26DC0609" w14:textId="77777777" w:rsidR="00467A13" w:rsidRPr="00467A13" w:rsidRDefault="00467A13" w:rsidP="00B45DEC">
      <w:pPr>
        <w:pStyle w:val="af7"/>
      </w:pPr>
    </w:p>
    <w:p w14:paraId="50C2AE8F" w14:textId="4CE51F71" w:rsidR="00467A13" w:rsidRPr="00467A13" w:rsidRDefault="00467A13" w:rsidP="00B45DEC">
      <w:pPr>
        <w:pStyle w:val="af7"/>
      </w:pPr>
      <w:r w:rsidRPr="00467A13">
        <w:t xml:space="preserve">Hallquist, M.N., &amp; Wiley, J.F. (2018). MplusAutomation: An R package for facilitating large-scale latent variable analyses in Mplus. </w:t>
      </w:r>
      <w:r w:rsidRPr="00467A13">
        <w:rPr>
          <w:i/>
        </w:rPr>
        <w:t>Structural Equation Modeling: A Multidisciplinary Journal, 25</w:t>
      </w:r>
      <w:r w:rsidRPr="00467A13">
        <w:t xml:space="preserve">(4), 621-638. </w:t>
      </w:r>
      <w:hyperlink r:id="rId109" w:history="1">
        <w:r w:rsidRPr="00467A13">
          <w:rPr>
            <w:rStyle w:val="a6"/>
          </w:rPr>
          <w:t>https://doi.org/10.1080/10705511.2017.1402334</w:t>
        </w:r>
      </w:hyperlink>
      <w:r w:rsidRPr="00467A13">
        <w:t xml:space="preserve"> </w:t>
      </w:r>
    </w:p>
    <w:p w14:paraId="04176D70" w14:textId="77777777" w:rsidR="00467A13" w:rsidRPr="00467A13" w:rsidRDefault="00467A13" w:rsidP="00B45DEC">
      <w:pPr>
        <w:pStyle w:val="af7"/>
      </w:pPr>
    </w:p>
    <w:p w14:paraId="274B9DBF" w14:textId="77777777" w:rsidR="00467A13" w:rsidRPr="00467A13" w:rsidRDefault="00467A13" w:rsidP="00B45DEC">
      <w:pPr>
        <w:pStyle w:val="af7"/>
      </w:pPr>
      <w:r w:rsidRPr="00467A13">
        <w:t xml:space="preserve">Hampton, K.N., Goulet, L.S., Rainie, L., &amp; Purcell, K. (2011). </w:t>
      </w:r>
      <w:r w:rsidRPr="00467A13">
        <w:rPr>
          <w:i/>
        </w:rPr>
        <w:t>Social networking sites and our lives</w:t>
      </w:r>
      <w:r w:rsidRPr="00467A13">
        <w:t xml:space="preserve"> (Vol. 1). Pew Internet &amp; American Life Project Washington, DC. </w:t>
      </w:r>
    </w:p>
    <w:p w14:paraId="6E05638A" w14:textId="77777777" w:rsidR="00467A13" w:rsidRPr="00467A13" w:rsidRDefault="00467A13" w:rsidP="00B45DEC">
      <w:pPr>
        <w:pStyle w:val="af7"/>
      </w:pPr>
    </w:p>
    <w:p w14:paraId="2AF819FB" w14:textId="77777777" w:rsidR="00467A13" w:rsidRPr="00467A13" w:rsidRDefault="00467A13" w:rsidP="00B45DEC">
      <w:pPr>
        <w:pStyle w:val="af7"/>
      </w:pPr>
      <w:r w:rsidRPr="00467A13">
        <w:t xml:space="preserve">Harman, H.H. (1976). </w:t>
      </w:r>
      <w:r w:rsidRPr="00467A13">
        <w:rPr>
          <w:i/>
        </w:rPr>
        <w:t>Modern factor analysis</w:t>
      </w:r>
      <w:r w:rsidRPr="00467A13">
        <w:t xml:space="preserve">. University of Chicago Press. </w:t>
      </w:r>
    </w:p>
    <w:p w14:paraId="04961EAA" w14:textId="77777777" w:rsidR="00467A13" w:rsidRPr="00467A13" w:rsidRDefault="00467A13" w:rsidP="00B45DEC">
      <w:pPr>
        <w:pStyle w:val="af7"/>
      </w:pPr>
    </w:p>
    <w:p w14:paraId="7C3F9275" w14:textId="289D0606" w:rsidR="00467A13" w:rsidRPr="00467A13" w:rsidRDefault="00467A13" w:rsidP="00B45DEC">
      <w:pPr>
        <w:pStyle w:val="af7"/>
      </w:pPr>
      <w:r w:rsidRPr="00467A13">
        <w:t xml:space="preserve">Hawi, N.S., &amp; Samaha, M. (2017). The relations among social media addiction, self-esteem, and life satisfaction in university students. </w:t>
      </w:r>
      <w:r w:rsidRPr="00467A13">
        <w:rPr>
          <w:i/>
        </w:rPr>
        <w:t>Social Science Computer Review, 35</w:t>
      </w:r>
      <w:r w:rsidRPr="00467A13">
        <w:t xml:space="preserve">(5), 576-586. </w:t>
      </w:r>
      <w:hyperlink r:id="rId110" w:history="1">
        <w:r w:rsidRPr="00467A13">
          <w:rPr>
            <w:rStyle w:val="a6"/>
          </w:rPr>
          <w:t>https://doi.org/10.1177/0894439316660340</w:t>
        </w:r>
      </w:hyperlink>
      <w:r w:rsidRPr="00467A13">
        <w:t xml:space="preserve"> </w:t>
      </w:r>
    </w:p>
    <w:p w14:paraId="64D021C7" w14:textId="77777777" w:rsidR="00467A13" w:rsidRPr="00467A13" w:rsidRDefault="00467A13" w:rsidP="00B45DEC">
      <w:pPr>
        <w:pStyle w:val="af7"/>
      </w:pPr>
    </w:p>
    <w:p w14:paraId="41C83273" w14:textId="77777777" w:rsidR="00467A13" w:rsidRPr="00467A13" w:rsidRDefault="00467A13" w:rsidP="00B45DEC">
      <w:pPr>
        <w:pStyle w:val="af7"/>
      </w:pPr>
      <w:r w:rsidRPr="00467A13">
        <w:t xml:space="preserve">Hayes, A.F. (2017). </w:t>
      </w:r>
      <w:r w:rsidRPr="00467A13">
        <w:rPr>
          <w:i/>
        </w:rPr>
        <w:t>Introduction to mediation, moderation, and conditional process analysis: A regression-based approach</w:t>
      </w:r>
      <w:r w:rsidRPr="00467A13">
        <w:t xml:space="preserve">. Guilford Publications. </w:t>
      </w:r>
    </w:p>
    <w:p w14:paraId="2A97811C" w14:textId="77777777" w:rsidR="00467A13" w:rsidRPr="00467A13" w:rsidRDefault="00467A13" w:rsidP="00B45DEC">
      <w:pPr>
        <w:pStyle w:val="af7"/>
      </w:pPr>
    </w:p>
    <w:p w14:paraId="619AE821" w14:textId="1500253C" w:rsidR="00467A13" w:rsidRPr="00467A13" w:rsidRDefault="00467A13" w:rsidP="00B45DEC">
      <w:pPr>
        <w:pStyle w:val="af7"/>
      </w:pPr>
      <w:r w:rsidRPr="00467A13">
        <w:t xml:space="preserve">Headey, B., &amp; Wearing, A. (1988). The sense of relative superiority—central to well-being. </w:t>
      </w:r>
      <w:r w:rsidRPr="00467A13">
        <w:rPr>
          <w:i/>
        </w:rPr>
        <w:t>Social Indicators Research, 20</w:t>
      </w:r>
      <w:r w:rsidRPr="00467A13">
        <w:t xml:space="preserve">, 497-516. </w:t>
      </w:r>
      <w:hyperlink r:id="rId111" w:history="1">
        <w:r w:rsidRPr="00467A13">
          <w:rPr>
            <w:rStyle w:val="a6"/>
          </w:rPr>
          <w:t>https://doi.org/10.1007/bf03359554</w:t>
        </w:r>
      </w:hyperlink>
      <w:r w:rsidRPr="00467A13">
        <w:t xml:space="preserve"> </w:t>
      </w:r>
    </w:p>
    <w:p w14:paraId="2FCF8512" w14:textId="77777777" w:rsidR="00467A13" w:rsidRPr="00467A13" w:rsidRDefault="00467A13" w:rsidP="00B45DEC">
      <w:pPr>
        <w:pStyle w:val="af7"/>
      </w:pPr>
    </w:p>
    <w:p w14:paraId="280D71C0" w14:textId="27F7A44A" w:rsidR="00467A13" w:rsidRPr="00467A13" w:rsidRDefault="00467A13" w:rsidP="00B45DEC">
      <w:pPr>
        <w:pStyle w:val="af7"/>
      </w:pPr>
      <w:r w:rsidRPr="00467A13">
        <w:t xml:space="preserve">Hemphill, K.J., &amp; Lehman, D.R. (1991). Social comparisons and their affective consequences: The importance of comparison dimension and individual difference variables. </w:t>
      </w:r>
      <w:r w:rsidRPr="00467A13">
        <w:rPr>
          <w:i/>
        </w:rPr>
        <w:t>Journal of Social and Clinical Psychology, 10</w:t>
      </w:r>
      <w:r w:rsidRPr="00467A13">
        <w:t xml:space="preserve">(4), 372-394. </w:t>
      </w:r>
      <w:hyperlink r:id="rId112" w:history="1">
        <w:r w:rsidRPr="00467A13">
          <w:rPr>
            <w:rStyle w:val="a6"/>
          </w:rPr>
          <w:t>https://doi.org/10.1521/jscp.1991.10.4.372</w:t>
        </w:r>
      </w:hyperlink>
      <w:r w:rsidRPr="00467A13">
        <w:t xml:space="preserve"> </w:t>
      </w:r>
    </w:p>
    <w:p w14:paraId="53589FBA" w14:textId="77777777" w:rsidR="00467A13" w:rsidRPr="00467A13" w:rsidRDefault="00467A13" w:rsidP="00B45DEC">
      <w:pPr>
        <w:pStyle w:val="af7"/>
      </w:pPr>
    </w:p>
    <w:p w14:paraId="04EAE796" w14:textId="383D75E1" w:rsidR="00467A13" w:rsidRPr="00467A13" w:rsidRDefault="00467A13" w:rsidP="00B45DEC">
      <w:pPr>
        <w:pStyle w:val="af7"/>
      </w:pPr>
      <w:r w:rsidRPr="00467A13">
        <w:rPr>
          <w:rFonts w:hint="eastAsia"/>
        </w:rPr>
        <w:t xml:space="preserve">Hill, S.E., &amp; Buss, D.M. (2006). Envy and positional bias in the evolutionary psychology of management. </w:t>
      </w:r>
      <w:r w:rsidRPr="00467A13">
        <w:rPr>
          <w:rFonts w:hint="eastAsia"/>
          <w:i/>
        </w:rPr>
        <w:t>Managerial and Decision Economics, 27</w:t>
      </w:r>
      <w:r w:rsidRPr="00467A13">
        <w:rPr>
          <w:rFonts w:hint="eastAsia"/>
        </w:rPr>
        <w:t>(2</w:t>
      </w:r>
      <w:r w:rsidRPr="00467A13">
        <w:rPr>
          <w:rFonts w:hint="eastAsia"/>
        </w:rPr>
        <w:t>‐</w:t>
      </w:r>
      <w:r w:rsidRPr="00467A13">
        <w:rPr>
          <w:rFonts w:hint="eastAsia"/>
        </w:rPr>
        <w:t xml:space="preserve">3), 131-143. </w:t>
      </w:r>
      <w:hyperlink r:id="rId113" w:history="1">
        <w:r w:rsidRPr="00467A13">
          <w:rPr>
            <w:rStyle w:val="a6"/>
            <w:rFonts w:hint="eastAsia"/>
          </w:rPr>
          <w:t>https://doi.org/10.1002/mde.1288</w:t>
        </w:r>
      </w:hyperlink>
      <w:r w:rsidRPr="00467A13">
        <w:rPr>
          <w:rFonts w:hint="eastAsia"/>
        </w:rPr>
        <w:t xml:space="preserve"> </w:t>
      </w:r>
    </w:p>
    <w:p w14:paraId="50B8DE3E" w14:textId="77777777" w:rsidR="00467A13" w:rsidRPr="00467A13" w:rsidRDefault="00467A13" w:rsidP="00B45DEC">
      <w:pPr>
        <w:pStyle w:val="af7"/>
      </w:pPr>
    </w:p>
    <w:p w14:paraId="7A85072C" w14:textId="46A97A9C" w:rsidR="00467A13" w:rsidRPr="00467A13" w:rsidRDefault="00467A13" w:rsidP="00B45DEC">
      <w:pPr>
        <w:pStyle w:val="af7"/>
      </w:pPr>
      <w:r w:rsidRPr="00467A13">
        <w:t xml:space="preserve">Holtmann, J., Koch, T., Lochner, K., &amp; Eid, M. (2016). A comparison of ML, WLSMV, and Bayesian methods for multilevel structural equation models in small samples: A simulation study. </w:t>
      </w:r>
      <w:r w:rsidRPr="00467A13">
        <w:rPr>
          <w:i/>
        </w:rPr>
        <w:t>Multivariate Behavioral Research, 51</w:t>
      </w:r>
      <w:r w:rsidRPr="00467A13">
        <w:t xml:space="preserve">(5), 661-680. </w:t>
      </w:r>
      <w:hyperlink r:id="rId114" w:history="1">
        <w:r w:rsidRPr="00467A13">
          <w:rPr>
            <w:rStyle w:val="a6"/>
          </w:rPr>
          <w:t>https://doi.org/10.1080/00273171.2016.1208074</w:t>
        </w:r>
      </w:hyperlink>
      <w:r w:rsidRPr="00467A13">
        <w:t xml:space="preserve"> </w:t>
      </w:r>
    </w:p>
    <w:p w14:paraId="7CB00AFA" w14:textId="77777777" w:rsidR="00467A13" w:rsidRPr="00467A13" w:rsidRDefault="00467A13" w:rsidP="00B45DEC">
      <w:pPr>
        <w:pStyle w:val="af7"/>
      </w:pPr>
    </w:p>
    <w:p w14:paraId="4A511369" w14:textId="5F90ADE6" w:rsidR="00467A13" w:rsidRPr="00467A13" w:rsidRDefault="00467A13" w:rsidP="00B45DEC">
      <w:pPr>
        <w:pStyle w:val="af7"/>
      </w:pPr>
      <w:r w:rsidRPr="00467A13">
        <w:t xml:space="preserve">Hoorens, V. (1993). Self-enhancement and superiority biases in social comparison. </w:t>
      </w:r>
      <w:r w:rsidRPr="00467A13">
        <w:rPr>
          <w:i/>
        </w:rPr>
        <w:t>European Review of Social Psychology, 4</w:t>
      </w:r>
      <w:r w:rsidRPr="00467A13">
        <w:t xml:space="preserve">(1), 113-139. </w:t>
      </w:r>
      <w:hyperlink r:id="rId115" w:history="1">
        <w:r w:rsidRPr="00467A13">
          <w:rPr>
            <w:rStyle w:val="a6"/>
          </w:rPr>
          <w:t>https://doi.org/10.1080/14792779343000040</w:t>
        </w:r>
      </w:hyperlink>
      <w:r w:rsidRPr="00467A13">
        <w:t xml:space="preserve"> </w:t>
      </w:r>
    </w:p>
    <w:p w14:paraId="15DA3048" w14:textId="77777777" w:rsidR="00467A13" w:rsidRPr="00467A13" w:rsidRDefault="00467A13" w:rsidP="00B45DEC">
      <w:pPr>
        <w:pStyle w:val="af7"/>
      </w:pPr>
    </w:p>
    <w:p w14:paraId="45D3F1D8" w14:textId="7F759DBA" w:rsidR="00467A13" w:rsidRPr="00467A13" w:rsidRDefault="00467A13" w:rsidP="00B45DEC">
      <w:pPr>
        <w:pStyle w:val="af7"/>
      </w:pPr>
      <w:r w:rsidRPr="00467A13">
        <w:t xml:space="preserve">Huang, L., Zheng, D., &amp; Fan, W. (2022). Do social networking sites promote life satisfaction? The explanation from an online and offline social capital transformation. </w:t>
      </w:r>
      <w:r w:rsidRPr="00467A13">
        <w:rPr>
          <w:i/>
        </w:rPr>
        <w:t>Information Technology &amp; People, 35</w:t>
      </w:r>
      <w:r w:rsidRPr="00467A13">
        <w:t xml:space="preserve">(2), 703-722. </w:t>
      </w:r>
      <w:hyperlink r:id="rId116" w:history="1">
        <w:r w:rsidRPr="00467A13">
          <w:rPr>
            <w:rStyle w:val="a6"/>
          </w:rPr>
          <w:t>https://doi.org/10.1108/ITP-03-2020-0143</w:t>
        </w:r>
      </w:hyperlink>
      <w:r w:rsidRPr="00467A13">
        <w:t xml:space="preserve"> </w:t>
      </w:r>
    </w:p>
    <w:p w14:paraId="4ED19AD9" w14:textId="77777777" w:rsidR="00467A13" w:rsidRPr="00467A13" w:rsidRDefault="00467A13" w:rsidP="00B45DEC">
      <w:pPr>
        <w:pStyle w:val="af7"/>
      </w:pPr>
    </w:p>
    <w:p w14:paraId="2C4C8C0F" w14:textId="220771CB" w:rsidR="00467A13" w:rsidRPr="00467A13" w:rsidRDefault="00467A13" w:rsidP="00B45DEC">
      <w:pPr>
        <w:pStyle w:val="af7"/>
      </w:pPr>
      <w:r w:rsidRPr="00467A13">
        <w:t xml:space="preserve">Huebner, E.S., Laughlin, J.E., Ash, C., &amp; Gilman, R. (1998). Further validation of the multidimensional students' life satisfaction scale. </w:t>
      </w:r>
      <w:r w:rsidRPr="00467A13">
        <w:rPr>
          <w:i/>
        </w:rPr>
        <w:t>Journal of Psychoeducational Assessment, 16</w:t>
      </w:r>
      <w:r w:rsidRPr="00467A13">
        <w:t xml:space="preserve">(2), 118-134. </w:t>
      </w:r>
      <w:hyperlink r:id="rId117" w:history="1">
        <w:r w:rsidRPr="00467A13">
          <w:rPr>
            <w:rStyle w:val="a6"/>
          </w:rPr>
          <w:t>https://doi.org/10.1177/073428299801600202</w:t>
        </w:r>
      </w:hyperlink>
      <w:r w:rsidRPr="00467A13">
        <w:t xml:space="preserve"> </w:t>
      </w:r>
    </w:p>
    <w:p w14:paraId="6C2D5026" w14:textId="77777777" w:rsidR="00467A13" w:rsidRPr="00467A13" w:rsidRDefault="00467A13" w:rsidP="00B45DEC">
      <w:pPr>
        <w:pStyle w:val="af7"/>
      </w:pPr>
    </w:p>
    <w:p w14:paraId="18BD2E0A" w14:textId="453DDC67" w:rsidR="00467A13" w:rsidRPr="00467A13" w:rsidRDefault="00467A13" w:rsidP="00B45DEC">
      <w:pPr>
        <w:pStyle w:val="af7"/>
      </w:pPr>
      <w:r w:rsidRPr="00467A13">
        <w:t xml:space="preserve">Huebner, E.S., Suldo, S., Valois, R.F., Drane, J.W., &amp; Zullig, K. (2004). Brief multidimensional students' life satisfaction scale: Sex, race, and grade effects for a high school sample. </w:t>
      </w:r>
      <w:r w:rsidRPr="00467A13">
        <w:rPr>
          <w:i/>
        </w:rPr>
        <w:t>Psychological Reports, 94</w:t>
      </w:r>
      <w:r w:rsidRPr="00467A13">
        <w:t xml:space="preserve">(1), 351-356. </w:t>
      </w:r>
      <w:hyperlink r:id="rId118" w:history="1">
        <w:r w:rsidRPr="00467A13">
          <w:rPr>
            <w:rStyle w:val="a6"/>
          </w:rPr>
          <w:t>https://doi.org/10.2466/pr0.94.1.351-356</w:t>
        </w:r>
      </w:hyperlink>
      <w:r w:rsidRPr="00467A13">
        <w:t xml:space="preserve"> </w:t>
      </w:r>
    </w:p>
    <w:p w14:paraId="733C74FF" w14:textId="77777777" w:rsidR="00467A13" w:rsidRPr="00467A13" w:rsidRDefault="00467A13" w:rsidP="00B45DEC">
      <w:pPr>
        <w:pStyle w:val="af7"/>
      </w:pPr>
    </w:p>
    <w:p w14:paraId="28DBADD2" w14:textId="760E9032" w:rsidR="00467A13" w:rsidRPr="00467A13" w:rsidRDefault="00467A13" w:rsidP="00B45DEC">
      <w:pPr>
        <w:pStyle w:val="af7"/>
      </w:pPr>
      <w:r w:rsidRPr="00467A13">
        <w:t xml:space="preserve">Jang, K., Park, N., &amp; Song, H. (2016). Social comparison on Facebook: Its antecedents and psychological outcomes. </w:t>
      </w:r>
      <w:r w:rsidRPr="00467A13">
        <w:rPr>
          <w:i/>
        </w:rPr>
        <w:t>Computers in Human Behavior, 62</w:t>
      </w:r>
      <w:r w:rsidRPr="00467A13">
        <w:t xml:space="preserve">, 147-154. </w:t>
      </w:r>
      <w:hyperlink r:id="rId119" w:history="1">
        <w:r w:rsidRPr="00467A13">
          <w:rPr>
            <w:rStyle w:val="a6"/>
          </w:rPr>
          <w:t>https://doi.org/10.1016/j.chb.2016.03.082</w:t>
        </w:r>
      </w:hyperlink>
      <w:r w:rsidRPr="00467A13">
        <w:t xml:space="preserve"> </w:t>
      </w:r>
    </w:p>
    <w:p w14:paraId="5FF3B78E" w14:textId="77777777" w:rsidR="00467A13" w:rsidRPr="00467A13" w:rsidRDefault="00467A13" w:rsidP="00B45DEC">
      <w:pPr>
        <w:pStyle w:val="af7"/>
      </w:pPr>
    </w:p>
    <w:p w14:paraId="36A1B5B9" w14:textId="02A49467" w:rsidR="00467A13" w:rsidRPr="00467A13" w:rsidRDefault="00467A13" w:rsidP="00B45DEC">
      <w:pPr>
        <w:pStyle w:val="af7"/>
      </w:pPr>
      <w:r w:rsidRPr="00467A13">
        <w:t xml:space="preserve">Kalpidou, M., Costin, D., &amp; Morris, J. (2011). The relationship between Facebook </w:t>
      </w:r>
      <w:r w:rsidRPr="00467A13">
        <w:lastRenderedPageBreak/>
        <w:t xml:space="preserve">and the well-being of undergraduate college students. </w:t>
      </w:r>
      <w:r w:rsidRPr="00467A13">
        <w:rPr>
          <w:i/>
        </w:rPr>
        <w:t>Cyberpsychology, Behavior, and Social Networking, 14</w:t>
      </w:r>
      <w:r w:rsidRPr="00467A13">
        <w:t xml:space="preserve">(4), 183-189. </w:t>
      </w:r>
      <w:hyperlink r:id="rId120" w:history="1">
        <w:r w:rsidRPr="00467A13">
          <w:rPr>
            <w:rStyle w:val="a6"/>
          </w:rPr>
          <w:t>https://doi.org/10.1089/cyber.2010.0061</w:t>
        </w:r>
      </w:hyperlink>
      <w:r w:rsidRPr="00467A13">
        <w:t xml:space="preserve"> </w:t>
      </w:r>
    </w:p>
    <w:p w14:paraId="4D480F4B" w14:textId="77777777" w:rsidR="00467A13" w:rsidRPr="00467A13" w:rsidRDefault="00467A13" w:rsidP="00B45DEC">
      <w:pPr>
        <w:pStyle w:val="af7"/>
      </w:pPr>
    </w:p>
    <w:p w14:paraId="71D84D58" w14:textId="77777777" w:rsidR="00467A13" w:rsidRPr="00467A13" w:rsidRDefault="00467A13" w:rsidP="00B45DEC">
      <w:pPr>
        <w:pStyle w:val="af7"/>
      </w:pPr>
      <w:r w:rsidRPr="00467A13">
        <w:t xml:space="preserve">Kang, S., Chung, W., Mora, A.R., &amp; Chung, Y. (2013). Facebook comparisons among adolescents: How do identification and contrast relate to wellbeing. </w:t>
      </w:r>
      <w:r w:rsidRPr="00467A13">
        <w:rPr>
          <w:i/>
        </w:rPr>
        <w:t>Asian Journal of Information and Communications, 5</w:t>
      </w:r>
      <w:r w:rsidRPr="00467A13">
        <w:t xml:space="preserve">(2), 1-21. </w:t>
      </w:r>
    </w:p>
    <w:p w14:paraId="5B3F475B" w14:textId="77777777" w:rsidR="00467A13" w:rsidRPr="00467A13" w:rsidRDefault="00467A13" w:rsidP="00B45DEC">
      <w:pPr>
        <w:pStyle w:val="af7"/>
      </w:pPr>
    </w:p>
    <w:p w14:paraId="2761F025" w14:textId="268113F9" w:rsidR="00467A13" w:rsidRPr="00467A13" w:rsidRDefault="00467A13" w:rsidP="00B45DEC">
      <w:pPr>
        <w:pStyle w:val="af7"/>
      </w:pPr>
      <w:r w:rsidRPr="00467A13">
        <w:t xml:space="preserve">Kim, H., Callan, M.J., Gheorghiu, A.I., &amp; Matthews, W.J. (2017). Social comparison, personal relative deprivation, and materialism. </w:t>
      </w:r>
      <w:r w:rsidRPr="00467A13">
        <w:rPr>
          <w:i/>
        </w:rPr>
        <w:t>British Journal of Social Psychology, 56</w:t>
      </w:r>
      <w:r w:rsidRPr="00467A13">
        <w:t xml:space="preserve">(2), 373-392. </w:t>
      </w:r>
      <w:hyperlink r:id="rId121" w:history="1">
        <w:r w:rsidRPr="00467A13">
          <w:rPr>
            <w:rStyle w:val="a6"/>
          </w:rPr>
          <w:t>https://doi.org/10.1111/bjso.12176</w:t>
        </w:r>
      </w:hyperlink>
      <w:r w:rsidRPr="00467A13">
        <w:t xml:space="preserve"> </w:t>
      </w:r>
    </w:p>
    <w:p w14:paraId="7167700A" w14:textId="77777777" w:rsidR="00467A13" w:rsidRPr="00467A13" w:rsidRDefault="00467A13" w:rsidP="00B45DEC">
      <w:pPr>
        <w:pStyle w:val="af7"/>
      </w:pPr>
    </w:p>
    <w:p w14:paraId="4BC6B402" w14:textId="65F99529" w:rsidR="00467A13" w:rsidRPr="00467A13" w:rsidRDefault="00467A13" w:rsidP="00B45DEC">
      <w:pPr>
        <w:pStyle w:val="af7"/>
      </w:pPr>
      <w:r w:rsidRPr="00467A13">
        <w:t xml:space="preserve">Kim, H., Callan, M.J., Gheorghiu, A.I., &amp; Skylark, W.J. (2018). Social comparison processes in the experience of personal relative deprivation. </w:t>
      </w:r>
      <w:r w:rsidRPr="00467A13">
        <w:rPr>
          <w:i/>
        </w:rPr>
        <w:t>Journal of Applied Social Psychology, 48</w:t>
      </w:r>
      <w:r w:rsidRPr="00467A13">
        <w:t xml:space="preserve">(9), 519-532. </w:t>
      </w:r>
      <w:hyperlink r:id="rId122" w:history="1">
        <w:r w:rsidRPr="00467A13">
          <w:rPr>
            <w:rStyle w:val="a6"/>
          </w:rPr>
          <w:t>https://doi.org/10.1111/jasp.12531</w:t>
        </w:r>
      </w:hyperlink>
      <w:r w:rsidRPr="00467A13">
        <w:t xml:space="preserve"> </w:t>
      </w:r>
    </w:p>
    <w:p w14:paraId="61DEDE0D" w14:textId="77777777" w:rsidR="00467A13" w:rsidRPr="00467A13" w:rsidRDefault="00467A13" w:rsidP="00B45DEC">
      <w:pPr>
        <w:pStyle w:val="af7"/>
      </w:pPr>
    </w:p>
    <w:p w14:paraId="2847B1FC" w14:textId="49175384" w:rsidR="00467A13" w:rsidRPr="00467A13" w:rsidRDefault="00467A13" w:rsidP="00B45DEC">
      <w:pPr>
        <w:pStyle w:val="af7"/>
      </w:pPr>
      <w:r w:rsidRPr="00467A13">
        <w:t xml:space="preserve">Kim, H., Schlicht, R., Schardt, M., &amp; Florack, A. (2021). The contributions of social comparison to social network site addiction. </w:t>
      </w:r>
      <w:r w:rsidRPr="00467A13">
        <w:rPr>
          <w:i/>
        </w:rPr>
        <w:t>PloS One, 16</w:t>
      </w:r>
      <w:r w:rsidRPr="00467A13">
        <w:t xml:space="preserve">(10), e0257795. </w:t>
      </w:r>
      <w:hyperlink r:id="rId123" w:history="1">
        <w:r w:rsidRPr="00467A13">
          <w:rPr>
            <w:rStyle w:val="a6"/>
          </w:rPr>
          <w:t>https://doi.org/10.1371/journal.pone.0257795</w:t>
        </w:r>
      </w:hyperlink>
      <w:r w:rsidRPr="00467A13">
        <w:t xml:space="preserve"> </w:t>
      </w:r>
    </w:p>
    <w:p w14:paraId="1765A775" w14:textId="77777777" w:rsidR="00467A13" w:rsidRPr="00467A13" w:rsidRDefault="00467A13" w:rsidP="00B45DEC">
      <w:pPr>
        <w:pStyle w:val="af7"/>
      </w:pPr>
    </w:p>
    <w:p w14:paraId="35E25C25" w14:textId="546E8B7F" w:rsidR="00467A13" w:rsidRPr="00467A13" w:rsidRDefault="00467A13" w:rsidP="00B45DEC">
      <w:pPr>
        <w:pStyle w:val="af7"/>
      </w:pPr>
      <w:r w:rsidRPr="00467A13">
        <w:t xml:space="preserve">Klein, W.M. (1997). Objective standards are not enough: Affective, self-evaluative, and behavioral responses to social comparison information. </w:t>
      </w:r>
      <w:r w:rsidRPr="00467A13">
        <w:rPr>
          <w:i/>
        </w:rPr>
        <w:t>Journal of Personality and Social Psychology, 72</w:t>
      </w:r>
      <w:r w:rsidRPr="00467A13">
        <w:t xml:space="preserve">(4), 763. </w:t>
      </w:r>
      <w:hyperlink r:id="rId124" w:history="1">
        <w:r w:rsidRPr="00467A13">
          <w:rPr>
            <w:rStyle w:val="a6"/>
          </w:rPr>
          <w:t>https://doi.org/10.1037//0022-3514.72.4.763</w:t>
        </w:r>
      </w:hyperlink>
      <w:r w:rsidRPr="00467A13">
        <w:t xml:space="preserve"> </w:t>
      </w:r>
    </w:p>
    <w:p w14:paraId="38D871F4" w14:textId="77777777" w:rsidR="00467A13" w:rsidRPr="00467A13" w:rsidRDefault="00467A13" w:rsidP="00B45DEC">
      <w:pPr>
        <w:pStyle w:val="af7"/>
      </w:pPr>
    </w:p>
    <w:p w14:paraId="186C9B24" w14:textId="793118A6" w:rsidR="00467A13" w:rsidRPr="00467A13" w:rsidRDefault="00467A13" w:rsidP="00B45DEC">
      <w:pPr>
        <w:pStyle w:val="af7"/>
      </w:pPr>
      <w:r w:rsidRPr="00467A13">
        <w:t xml:space="preserve">Koivumaa-Honkanen, H., Honkanen, R., Viinamaeki, H., Heikkilae, K., Kaprio, J., &amp; Koskenvuo, M. (2001). Life satisfaction and suicide: A 20-year follow-up study. </w:t>
      </w:r>
      <w:r w:rsidRPr="00467A13">
        <w:rPr>
          <w:i/>
        </w:rPr>
        <w:t>American Journal of Psychiatry, 158</w:t>
      </w:r>
      <w:r w:rsidRPr="00467A13">
        <w:t xml:space="preserve">(3), 433-439. </w:t>
      </w:r>
      <w:hyperlink r:id="rId125" w:history="1">
        <w:r w:rsidRPr="00467A13">
          <w:rPr>
            <w:rStyle w:val="a6"/>
          </w:rPr>
          <w:t>https://doi.org/10.1176/appi.ajp.158.3.433</w:t>
        </w:r>
      </w:hyperlink>
      <w:r w:rsidRPr="00467A13">
        <w:t xml:space="preserve"> </w:t>
      </w:r>
    </w:p>
    <w:p w14:paraId="23804729" w14:textId="77777777" w:rsidR="00467A13" w:rsidRPr="00467A13" w:rsidRDefault="00467A13" w:rsidP="00B45DEC">
      <w:pPr>
        <w:pStyle w:val="af7"/>
      </w:pPr>
    </w:p>
    <w:p w14:paraId="367845A7" w14:textId="77777777" w:rsidR="00467A13" w:rsidRPr="00467A13" w:rsidRDefault="00467A13" w:rsidP="00B45DEC">
      <w:pPr>
        <w:pStyle w:val="af7"/>
      </w:pPr>
      <w:r w:rsidRPr="00467A13">
        <w:t xml:space="preserve">Krasnova, H., Wenninger, H., Widjaja, T., &amp; Buxmann, P. (2013). </w:t>
      </w:r>
      <w:r w:rsidRPr="00467A13">
        <w:rPr>
          <w:i/>
        </w:rPr>
        <w:t>Envy on Facebook: A hidden threat to users’ life satisfaction?</w:t>
      </w:r>
      <w:r w:rsidRPr="00467A13">
        <w:t xml:space="preserve">  </w:t>
      </w:r>
    </w:p>
    <w:p w14:paraId="204B67DE" w14:textId="77777777" w:rsidR="00467A13" w:rsidRPr="00467A13" w:rsidRDefault="00467A13" w:rsidP="00B45DEC">
      <w:pPr>
        <w:pStyle w:val="af7"/>
      </w:pPr>
    </w:p>
    <w:p w14:paraId="62FDEBFA" w14:textId="693A2C58" w:rsidR="00467A13" w:rsidRPr="00467A13" w:rsidRDefault="00467A13" w:rsidP="00B45DEC">
      <w:pPr>
        <w:pStyle w:val="af7"/>
      </w:pPr>
      <w:r w:rsidRPr="00467A13">
        <w:t xml:space="preserve">Krizan, Z., &amp; Bushman, B.J. (2011). Better than my loved ones: Social comparison </w:t>
      </w:r>
      <w:r w:rsidRPr="00467A13">
        <w:lastRenderedPageBreak/>
        <w:t xml:space="preserve">tendencies among narcissists. </w:t>
      </w:r>
      <w:r w:rsidRPr="00467A13">
        <w:rPr>
          <w:i/>
        </w:rPr>
        <w:t>Personality and Individual Differences, 50</w:t>
      </w:r>
      <w:r w:rsidRPr="00467A13">
        <w:t xml:space="preserve">(2), 212-216. </w:t>
      </w:r>
      <w:hyperlink r:id="rId126" w:history="1">
        <w:r w:rsidRPr="00467A13">
          <w:rPr>
            <w:rStyle w:val="a6"/>
          </w:rPr>
          <w:t>https://doi.org/10.1016/j.paid.2010.09.031</w:t>
        </w:r>
      </w:hyperlink>
      <w:r w:rsidRPr="00467A13">
        <w:t xml:space="preserve"> </w:t>
      </w:r>
    </w:p>
    <w:p w14:paraId="7CE12D42" w14:textId="77777777" w:rsidR="00467A13" w:rsidRPr="00467A13" w:rsidRDefault="00467A13" w:rsidP="00B45DEC">
      <w:pPr>
        <w:pStyle w:val="af7"/>
      </w:pPr>
    </w:p>
    <w:p w14:paraId="3E192DCF" w14:textId="4BAF57D2" w:rsidR="00467A13" w:rsidRPr="00467A13" w:rsidRDefault="00467A13" w:rsidP="00B45DEC">
      <w:pPr>
        <w:pStyle w:val="af7"/>
      </w:pPr>
      <w:r w:rsidRPr="00467A13">
        <w:t xml:space="preserve">Kross, E., Verduyn, P., Demiralp, E., Park, J., Lee, D.S., Lin, N., Shablack, H., Jonides, J., &amp; Ybarra, O. (2013). Facebook use predicts declines in subjective well-being in young adults. </w:t>
      </w:r>
      <w:r w:rsidRPr="00467A13">
        <w:rPr>
          <w:i/>
        </w:rPr>
        <w:t>PloS One, 8</w:t>
      </w:r>
      <w:r w:rsidRPr="00467A13">
        <w:t xml:space="preserve">(8), e69841. </w:t>
      </w:r>
      <w:hyperlink r:id="rId127" w:history="1">
        <w:r w:rsidRPr="00467A13">
          <w:rPr>
            <w:rStyle w:val="a6"/>
          </w:rPr>
          <w:t>https://doi.org/10.1371/journal.pone.0069841</w:t>
        </w:r>
      </w:hyperlink>
      <w:r w:rsidRPr="00467A13">
        <w:t xml:space="preserve"> </w:t>
      </w:r>
    </w:p>
    <w:p w14:paraId="6740F2DF" w14:textId="77777777" w:rsidR="00467A13" w:rsidRPr="00467A13" w:rsidRDefault="00467A13" w:rsidP="00B45DEC">
      <w:pPr>
        <w:pStyle w:val="af7"/>
      </w:pPr>
    </w:p>
    <w:p w14:paraId="71FED38E" w14:textId="029FA80C" w:rsidR="00467A13" w:rsidRPr="00467A13" w:rsidRDefault="00467A13" w:rsidP="00B45DEC">
      <w:pPr>
        <w:pStyle w:val="af7"/>
      </w:pPr>
      <w:r w:rsidRPr="00467A13">
        <w:t xml:space="preserve">Kulik, J.A., &amp; Gump, B.B. (1997). Affective reactions to social comparison: The effects of relative performance and related attributes information about another person. </w:t>
      </w:r>
      <w:r w:rsidRPr="00467A13">
        <w:rPr>
          <w:i/>
        </w:rPr>
        <w:t>Personality and Social Psychology Bulletin, 23</w:t>
      </w:r>
      <w:r w:rsidRPr="00467A13">
        <w:t xml:space="preserve">(5), 452-468. </w:t>
      </w:r>
      <w:hyperlink r:id="rId128" w:history="1">
        <w:r w:rsidRPr="00467A13">
          <w:rPr>
            <w:rStyle w:val="a6"/>
          </w:rPr>
          <w:t>https://doi.org/10.1177/0146167297235002</w:t>
        </w:r>
      </w:hyperlink>
      <w:r w:rsidRPr="00467A13">
        <w:t xml:space="preserve"> </w:t>
      </w:r>
    </w:p>
    <w:p w14:paraId="197CF5BE" w14:textId="77777777" w:rsidR="00467A13" w:rsidRPr="00467A13" w:rsidRDefault="00467A13" w:rsidP="00B45DEC">
      <w:pPr>
        <w:pStyle w:val="af7"/>
      </w:pPr>
    </w:p>
    <w:p w14:paraId="43A224C2" w14:textId="633F3F59" w:rsidR="00467A13" w:rsidRPr="00467A13" w:rsidRDefault="00467A13" w:rsidP="00B45DEC">
      <w:pPr>
        <w:pStyle w:val="af7"/>
      </w:pPr>
      <w:r w:rsidRPr="00467A13">
        <w:t>Lawlor, D.A., Davey Smith, G., Patel, R., &amp; Ebrahim, S. (2005). Life-course socioeconomic position, area deprivation, and coronary heart disease: Findings from the British Women</w:t>
      </w:r>
      <w:r w:rsidRPr="00467A13">
        <w:rPr>
          <w:rFonts w:hint="eastAsia"/>
        </w:rPr>
        <w:t>’</w:t>
      </w:r>
      <w:r w:rsidRPr="00467A13">
        <w:t xml:space="preserve">s Heart and Health Study. </w:t>
      </w:r>
      <w:r w:rsidRPr="00467A13">
        <w:rPr>
          <w:i/>
        </w:rPr>
        <w:t>American Journal of Public Health, 95</w:t>
      </w:r>
      <w:r w:rsidRPr="00467A13">
        <w:t xml:space="preserve">(1), 91-97. </w:t>
      </w:r>
      <w:hyperlink r:id="rId129" w:history="1">
        <w:r w:rsidRPr="00467A13">
          <w:rPr>
            <w:rStyle w:val="a6"/>
          </w:rPr>
          <w:t>https://doi.org/10.2105/AJPH.2003.035592</w:t>
        </w:r>
      </w:hyperlink>
      <w:r w:rsidRPr="00467A13">
        <w:t xml:space="preserve"> </w:t>
      </w:r>
    </w:p>
    <w:p w14:paraId="5F0CC046" w14:textId="77777777" w:rsidR="00467A13" w:rsidRPr="00467A13" w:rsidRDefault="00467A13" w:rsidP="00B45DEC">
      <w:pPr>
        <w:pStyle w:val="af7"/>
      </w:pPr>
    </w:p>
    <w:p w14:paraId="383AF5D4" w14:textId="77777777" w:rsidR="00467A13" w:rsidRPr="00467A13" w:rsidRDefault="00467A13" w:rsidP="00B45DEC">
      <w:pPr>
        <w:pStyle w:val="af7"/>
      </w:pPr>
      <w:r w:rsidRPr="00467A13">
        <w:t xml:space="preserve">Lazarus, R.S. (1991). </w:t>
      </w:r>
      <w:r w:rsidRPr="00467A13">
        <w:rPr>
          <w:i/>
        </w:rPr>
        <w:t>Emotion and adaptation</w:t>
      </w:r>
      <w:r w:rsidRPr="00467A13">
        <w:t xml:space="preserve">. Oxford University Press. </w:t>
      </w:r>
    </w:p>
    <w:p w14:paraId="112ACFEF" w14:textId="77777777" w:rsidR="00467A13" w:rsidRPr="00467A13" w:rsidRDefault="00467A13" w:rsidP="00B45DEC">
      <w:pPr>
        <w:pStyle w:val="af7"/>
      </w:pPr>
    </w:p>
    <w:p w14:paraId="03EDD4D2" w14:textId="60206810" w:rsidR="00467A13" w:rsidRPr="00467A13" w:rsidRDefault="00467A13" w:rsidP="00B45DEC">
      <w:pPr>
        <w:pStyle w:val="af7"/>
      </w:pPr>
      <w:r w:rsidRPr="00467A13">
        <w:t xml:space="preserve">Lee, S.Y. (2014). How do people compare themselves with others on social network sites?: The case of Facebook. </w:t>
      </w:r>
      <w:r w:rsidRPr="00467A13">
        <w:rPr>
          <w:i/>
        </w:rPr>
        <w:t>Computers in Human Behavior, 32</w:t>
      </w:r>
      <w:r w:rsidRPr="00467A13">
        <w:t xml:space="preserve">, 253-260. </w:t>
      </w:r>
      <w:hyperlink r:id="rId130" w:history="1">
        <w:r w:rsidRPr="00467A13">
          <w:rPr>
            <w:rStyle w:val="a6"/>
          </w:rPr>
          <w:t>https://doi.org/10.1016/j.chb.2013.12.009</w:t>
        </w:r>
      </w:hyperlink>
      <w:r w:rsidRPr="00467A13">
        <w:t xml:space="preserve"> </w:t>
      </w:r>
    </w:p>
    <w:p w14:paraId="5F64490C" w14:textId="77777777" w:rsidR="00467A13" w:rsidRPr="00467A13" w:rsidRDefault="00467A13" w:rsidP="00B45DEC">
      <w:pPr>
        <w:pStyle w:val="af7"/>
      </w:pPr>
    </w:p>
    <w:p w14:paraId="293B82F5" w14:textId="11B71BD3" w:rsidR="00467A13" w:rsidRPr="00467A13" w:rsidRDefault="00467A13" w:rsidP="00B45DEC">
      <w:pPr>
        <w:pStyle w:val="af7"/>
      </w:pPr>
      <w:r w:rsidRPr="00467A13">
        <w:t xml:space="preserve">Li, J., Zhang, N., Yao, M., Xing, H., &amp; Liu, H. (2021). Academic social comparison and depression in Chinese adolescents: The mediating role of basic psychological needs satisfaction. </w:t>
      </w:r>
      <w:r w:rsidRPr="00467A13">
        <w:rPr>
          <w:i/>
        </w:rPr>
        <w:t>School Mental Health, 13</w:t>
      </w:r>
      <w:r w:rsidRPr="00467A13">
        <w:t xml:space="preserve">(4), 719-729. </w:t>
      </w:r>
      <w:hyperlink r:id="rId131" w:history="1">
        <w:r w:rsidRPr="00467A13">
          <w:rPr>
            <w:rStyle w:val="a6"/>
          </w:rPr>
          <w:t>https://doi.org/10.1007/s12310-021-09436-8</w:t>
        </w:r>
      </w:hyperlink>
      <w:r w:rsidRPr="00467A13">
        <w:t xml:space="preserve"> </w:t>
      </w:r>
    </w:p>
    <w:p w14:paraId="1F36EC36" w14:textId="77777777" w:rsidR="00467A13" w:rsidRPr="00467A13" w:rsidRDefault="00467A13" w:rsidP="00B45DEC">
      <w:pPr>
        <w:pStyle w:val="af7"/>
      </w:pPr>
    </w:p>
    <w:p w14:paraId="15CE7E42" w14:textId="1513651F" w:rsidR="00467A13" w:rsidRPr="00467A13" w:rsidRDefault="00467A13" w:rsidP="00B45DEC">
      <w:pPr>
        <w:pStyle w:val="af7"/>
      </w:pPr>
      <w:r w:rsidRPr="00467A13">
        <w:t xml:space="preserve">Liang, H., Saraf, N., Hu, Q., &amp; Xue, Y. (2007). Assimilation of enterprise systems: The effect of institutional pressures and the mediating role of top management. </w:t>
      </w:r>
      <w:r w:rsidRPr="00467A13">
        <w:rPr>
          <w:i/>
        </w:rPr>
        <w:t>MIS Quarterly</w:t>
      </w:r>
      <w:r w:rsidRPr="00467A13">
        <w:t xml:space="preserve">, 59-87. </w:t>
      </w:r>
      <w:hyperlink r:id="rId132" w:history="1">
        <w:r w:rsidRPr="00467A13">
          <w:rPr>
            <w:rStyle w:val="a6"/>
          </w:rPr>
          <w:t>https://doi.org/10.2307/25148781</w:t>
        </w:r>
      </w:hyperlink>
      <w:r w:rsidRPr="00467A13">
        <w:t xml:space="preserve"> </w:t>
      </w:r>
    </w:p>
    <w:p w14:paraId="5FCD295B" w14:textId="77777777" w:rsidR="00467A13" w:rsidRPr="00467A13" w:rsidRDefault="00467A13" w:rsidP="00B45DEC">
      <w:pPr>
        <w:pStyle w:val="af7"/>
      </w:pPr>
    </w:p>
    <w:p w14:paraId="52F6AB9C" w14:textId="105D122F" w:rsidR="00467A13" w:rsidRPr="00467A13" w:rsidRDefault="00467A13" w:rsidP="00B45DEC">
      <w:pPr>
        <w:pStyle w:val="af7"/>
      </w:pPr>
      <w:r w:rsidRPr="00467A13">
        <w:t xml:space="preserve">Lintott, S. (2016). Superiority in humor theory. </w:t>
      </w:r>
      <w:r w:rsidRPr="00467A13">
        <w:rPr>
          <w:i/>
        </w:rPr>
        <w:t xml:space="preserve">The Journal of Aesthetics and Art </w:t>
      </w:r>
      <w:r w:rsidRPr="00467A13">
        <w:rPr>
          <w:i/>
        </w:rPr>
        <w:lastRenderedPageBreak/>
        <w:t>Criticism, 74</w:t>
      </w:r>
      <w:r w:rsidRPr="00467A13">
        <w:t xml:space="preserve">(4), 347-358. </w:t>
      </w:r>
      <w:hyperlink r:id="rId133" w:history="1">
        <w:r w:rsidRPr="00467A13">
          <w:rPr>
            <w:rStyle w:val="a6"/>
          </w:rPr>
          <w:t>https://doi.org/10.1111/jaac.12321</w:t>
        </w:r>
      </w:hyperlink>
      <w:r w:rsidRPr="00467A13">
        <w:t xml:space="preserve"> </w:t>
      </w:r>
    </w:p>
    <w:p w14:paraId="2B4F9998" w14:textId="77777777" w:rsidR="00467A13" w:rsidRPr="00467A13" w:rsidRDefault="00467A13" w:rsidP="00B45DEC">
      <w:pPr>
        <w:pStyle w:val="af7"/>
      </w:pPr>
    </w:p>
    <w:p w14:paraId="6C125C33" w14:textId="2D299207" w:rsidR="00467A13" w:rsidRPr="00467A13" w:rsidRDefault="00467A13" w:rsidP="00B45DEC">
      <w:pPr>
        <w:pStyle w:val="af7"/>
      </w:pPr>
      <w:r w:rsidRPr="00467A13">
        <w:t xml:space="preserve">Liu, Q.-Q., Zhou, Z.-K., Yang, X.-J., Niu, G.-F., Tian, Y., &amp; Fan, C.-Y. (2017). Upward social comparison on social network sites and depressive symptoms: A moderated mediation model of self-esteem and optimism. </w:t>
      </w:r>
      <w:r w:rsidRPr="00467A13">
        <w:rPr>
          <w:i/>
        </w:rPr>
        <w:t>Personality and Individual Differences, 113</w:t>
      </w:r>
      <w:r w:rsidRPr="00467A13">
        <w:t xml:space="preserve">, 223-228. </w:t>
      </w:r>
      <w:hyperlink r:id="rId134" w:history="1">
        <w:r w:rsidRPr="00467A13">
          <w:rPr>
            <w:rStyle w:val="a6"/>
          </w:rPr>
          <w:t>https://doi.org/10.1016/j.paid.2017.03.037</w:t>
        </w:r>
      </w:hyperlink>
      <w:r w:rsidRPr="00467A13">
        <w:t xml:space="preserve"> </w:t>
      </w:r>
    </w:p>
    <w:p w14:paraId="0C1AA158" w14:textId="77777777" w:rsidR="00467A13" w:rsidRPr="00467A13" w:rsidRDefault="00467A13" w:rsidP="00B45DEC">
      <w:pPr>
        <w:pStyle w:val="af7"/>
      </w:pPr>
    </w:p>
    <w:p w14:paraId="16164EE8" w14:textId="77777777" w:rsidR="00467A13" w:rsidRPr="00467A13" w:rsidRDefault="00467A13" w:rsidP="00B45DEC">
      <w:pPr>
        <w:pStyle w:val="af7"/>
      </w:pPr>
      <w:r w:rsidRPr="00467A13">
        <w:t xml:space="preserve">MacKinnon, D.P. (2012). </w:t>
      </w:r>
      <w:r w:rsidRPr="00467A13">
        <w:rPr>
          <w:i/>
        </w:rPr>
        <w:t>Introduction to statistical mediation analysis</w:t>
      </w:r>
      <w:r w:rsidRPr="00467A13">
        <w:t xml:space="preserve">. Routledge. </w:t>
      </w:r>
    </w:p>
    <w:p w14:paraId="079BA39E" w14:textId="77777777" w:rsidR="00467A13" w:rsidRPr="00467A13" w:rsidRDefault="00467A13" w:rsidP="00B45DEC">
      <w:pPr>
        <w:pStyle w:val="af7"/>
      </w:pPr>
    </w:p>
    <w:p w14:paraId="010847C9" w14:textId="7A3E8CD1" w:rsidR="00467A13" w:rsidRPr="00467A13" w:rsidRDefault="00467A13" w:rsidP="00B45DEC">
      <w:pPr>
        <w:pStyle w:val="af7"/>
      </w:pPr>
      <w:r w:rsidRPr="00467A13">
        <w:t xml:space="preserve">Manago, A.M., Graham, M.B., Greenfield, P.M., &amp; Salimkhan, G. (2008). Self-presentation and gender on MySpace. </w:t>
      </w:r>
      <w:r w:rsidRPr="00467A13">
        <w:rPr>
          <w:i/>
        </w:rPr>
        <w:t>Journal of Applied Developmental Psychology, 29</w:t>
      </w:r>
      <w:r w:rsidRPr="00467A13">
        <w:t xml:space="preserve">(6), 446-458. </w:t>
      </w:r>
      <w:hyperlink r:id="rId135" w:history="1">
        <w:r w:rsidRPr="00467A13">
          <w:rPr>
            <w:rStyle w:val="a6"/>
          </w:rPr>
          <w:t>https://doi.org/10.1016/j.appdev.2008.07.001</w:t>
        </w:r>
      </w:hyperlink>
      <w:r w:rsidRPr="00467A13">
        <w:t xml:space="preserve"> </w:t>
      </w:r>
    </w:p>
    <w:p w14:paraId="38F30C40" w14:textId="77777777" w:rsidR="00467A13" w:rsidRPr="00467A13" w:rsidRDefault="00467A13" w:rsidP="00B45DEC">
      <w:pPr>
        <w:pStyle w:val="af7"/>
      </w:pPr>
    </w:p>
    <w:p w14:paraId="4F60DBB7" w14:textId="1BC093DD" w:rsidR="00467A13" w:rsidRPr="00467A13" w:rsidRDefault="00467A13" w:rsidP="00B45DEC">
      <w:pPr>
        <w:pStyle w:val="af7"/>
      </w:pPr>
      <w:r w:rsidRPr="00467A13">
        <w:t xml:space="preserve">Manago, A.M., Taylor, T., &amp; Greenfield, P.M. (2012). Me and my 400 friends: The anatomy of college students' Facebook networks, their communication patterns, and well-being. </w:t>
      </w:r>
      <w:r w:rsidRPr="00467A13">
        <w:rPr>
          <w:i/>
        </w:rPr>
        <w:t>Developmental Psychology, 48</w:t>
      </w:r>
      <w:r w:rsidRPr="00467A13">
        <w:t xml:space="preserve">(2), 369. </w:t>
      </w:r>
      <w:hyperlink r:id="rId136" w:history="1">
        <w:r w:rsidRPr="00467A13">
          <w:rPr>
            <w:rStyle w:val="a6"/>
          </w:rPr>
          <w:t>https://doi.org/10.1037/a0026338</w:t>
        </w:r>
      </w:hyperlink>
      <w:r w:rsidRPr="00467A13">
        <w:t xml:space="preserve"> </w:t>
      </w:r>
    </w:p>
    <w:p w14:paraId="2ED085D5" w14:textId="77777777" w:rsidR="00467A13" w:rsidRPr="00467A13" w:rsidRDefault="00467A13" w:rsidP="00B45DEC">
      <w:pPr>
        <w:pStyle w:val="af7"/>
      </w:pPr>
    </w:p>
    <w:p w14:paraId="2332AE38" w14:textId="192141D9" w:rsidR="00467A13" w:rsidRPr="00467A13" w:rsidRDefault="00467A13" w:rsidP="00B45DEC">
      <w:pPr>
        <w:pStyle w:val="af7"/>
      </w:pPr>
      <w:r w:rsidRPr="00467A13">
        <w:t xml:space="preserve">Marttila, E., Koivula, A., &amp; Räsänen, P. (2021). Does excessive social media use decrease subjective well-being? A longitudinal analysis of the relationship between problematic use, loneliness and life satisfaction. </w:t>
      </w:r>
      <w:r w:rsidRPr="00467A13">
        <w:rPr>
          <w:i/>
        </w:rPr>
        <w:t>Telematics and Informatics, 59</w:t>
      </w:r>
      <w:r w:rsidRPr="00467A13">
        <w:t xml:space="preserve">, 101556. </w:t>
      </w:r>
      <w:hyperlink r:id="rId137" w:history="1">
        <w:r w:rsidRPr="00467A13">
          <w:rPr>
            <w:rStyle w:val="a6"/>
          </w:rPr>
          <w:t>https://doi.org/10.1016/j.tele.2020.101556</w:t>
        </w:r>
      </w:hyperlink>
      <w:r w:rsidRPr="00467A13">
        <w:t xml:space="preserve"> </w:t>
      </w:r>
    </w:p>
    <w:p w14:paraId="7634D848" w14:textId="77777777" w:rsidR="00467A13" w:rsidRPr="00467A13" w:rsidRDefault="00467A13" w:rsidP="00B45DEC">
      <w:pPr>
        <w:pStyle w:val="af7"/>
      </w:pPr>
    </w:p>
    <w:p w14:paraId="696DD4C8" w14:textId="355DF5C8" w:rsidR="00467A13" w:rsidRPr="00467A13" w:rsidRDefault="00467A13" w:rsidP="00B45DEC">
      <w:pPr>
        <w:pStyle w:val="af7"/>
      </w:pPr>
      <w:r w:rsidRPr="00467A13">
        <w:t xml:space="preserve">McLaughlin, K.A., Costello, E.J., Leblanc, W., Sampson, N.A., &amp; Kessler, R.C. (2012). Socioeconomic status and adolescent mental disorders. </w:t>
      </w:r>
      <w:r w:rsidRPr="00467A13">
        <w:rPr>
          <w:i/>
        </w:rPr>
        <w:t>American Journal of Public Health, 102</w:t>
      </w:r>
      <w:r w:rsidRPr="00467A13">
        <w:t xml:space="preserve">(9), 1742-1750. </w:t>
      </w:r>
      <w:hyperlink r:id="rId138" w:history="1">
        <w:r w:rsidRPr="00467A13">
          <w:rPr>
            <w:rStyle w:val="a6"/>
          </w:rPr>
          <w:t>https://doi.org/10.2105/AJPH.2011.300477</w:t>
        </w:r>
      </w:hyperlink>
      <w:r w:rsidRPr="00467A13">
        <w:t xml:space="preserve"> </w:t>
      </w:r>
    </w:p>
    <w:p w14:paraId="5F4304AB" w14:textId="77777777" w:rsidR="00467A13" w:rsidRPr="00467A13" w:rsidRDefault="00467A13" w:rsidP="00B45DEC">
      <w:pPr>
        <w:pStyle w:val="af7"/>
      </w:pPr>
    </w:p>
    <w:p w14:paraId="2FB507FE" w14:textId="6684DDB7" w:rsidR="00467A13" w:rsidRPr="00467A13" w:rsidRDefault="00467A13" w:rsidP="00B45DEC">
      <w:pPr>
        <w:pStyle w:val="af7"/>
      </w:pPr>
      <w:r w:rsidRPr="00467A13">
        <w:t xml:space="preserve">McLoone, P., &amp; Boddy, F.A. (1994). Deprivation and mortality in Scotland, 1981 and 1991. </w:t>
      </w:r>
      <w:r w:rsidRPr="00467A13">
        <w:rPr>
          <w:i/>
        </w:rPr>
        <w:t>British Medical Journal, 309</w:t>
      </w:r>
      <w:r w:rsidRPr="00467A13">
        <w:t xml:space="preserve">(6967), 1465-1470. </w:t>
      </w:r>
      <w:hyperlink r:id="rId139" w:history="1">
        <w:r w:rsidRPr="00467A13">
          <w:rPr>
            <w:rStyle w:val="a6"/>
          </w:rPr>
          <w:t>https://doi.org/10.1136/bmj.309.6967.1465</w:t>
        </w:r>
      </w:hyperlink>
      <w:r w:rsidRPr="00467A13">
        <w:t xml:space="preserve"> </w:t>
      </w:r>
    </w:p>
    <w:p w14:paraId="60742160" w14:textId="77777777" w:rsidR="00467A13" w:rsidRPr="00467A13" w:rsidRDefault="00467A13" w:rsidP="00B45DEC">
      <w:pPr>
        <w:pStyle w:val="af7"/>
      </w:pPr>
    </w:p>
    <w:p w14:paraId="30B2866B" w14:textId="3A30B2E4" w:rsidR="00467A13" w:rsidRPr="00467A13" w:rsidRDefault="00467A13" w:rsidP="00B45DEC">
      <w:pPr>
        <w:pStyle w:val="af7"/>
      </w:pPr>
      <w:r w:rsidRPr="00467A13">
        <w:t xml:space="preserve">Meier, A., &amp; Schäfer, S. (2018). The positive side of social comparison on social </w:t>
      </w:r>
      <w:r w:rsidRPr="00467A13">
        <w:lastRenderedPageBreak/>
        <w:t xml:space="preserve">network sites: How envy can drive inspiration on Instagram. </w:t>
      </w:r>
      <w:r w:rsidRPr="00467A13">
        <w:rPr>
          <w:i/>
        </w:rPr>
        <w:t>Cyberpsychology, Behavior, and Social Networking, 21</w:t>
      </w:r>
      <w:r w:rsidRPr="00467A13">
        <w:t xml:space="preserve">(7), 411-417. </w:t>
      </w:r>
      <w:hyperlink r:id="rId140" w:history="1">
        <w:r w:rsidRPr="00467A13">
          <w:rPr>
            <w:rStyle w:val="a6"/>
          </w:rPr>
          <w:t>https://doi.org/10.1089/cyber.2017.0708</w:t>
        </w:r>
      </w:hyperlink>
      <w:r w:rsidRPr="00467A13">
        <w:t xml:space="preserve"> </w:t>
      </w:r>
    </w:p>
    <w:p w14:paraId="404013D1" w14:textId="77777777" w:rsidR="00467A13" w:rsidRPr="00467A13" w:rsidRDefault="00467A13" w:rsidP="00B45DEC">
      <w:pPr>
        <w:pStyle w:val="af7"/>
      </w:pPr>
    </w:p>
    <w:p w14:paraId="75CE1C4B" w14:textId="76C08033" w:rsidR="00467A13" w:rsidRPr="00467A13" w:rsidRDefault="00467A13" w:rsidP="00B45DEC">
      <w:pPr>
        <w:pStyle w:val="af7"/>
      </w:pPr>
      <w:r w:rsidRPr="00467A13">
        <w:t xml:space="preserve">Miller, B.K., &amp; Simmering, M.J. (2023). Attitude toward the color blue: An ideal marker variable. </w:t>
      </w:r>
      <w:r w:rsidRPr="00467A13">
        <w:rPr>
          <w:i/>
        </w:rPr>
        <w:t>Organizational Research Methods, 26</w:t>
      </w:r>
      <w:r w:rsidRPr="00467A13">
        <w:t xml:space="preserve">(3), 409-440. </w:t>
      </w:r>
      <w:hyperlink r:id="rId141" w:history="1">
        <w:r w:rsidRPr="00467A13">
          <w:rPr>
            <w:rStyle w:val="a6"/>
          </w:rPr>
          <w:t>https://doi.org/10.1177/10944281221075361</w:t>
        </w:r>
      </w:hyperlink>
      <w:r w:rsidRPr="00467A13">
        <w:t xml:space="preserve"> </w:t>
      </w:r>
    </w:p>
    <w:p w14:paraId="1A772725" w14:textId="77777777" w:rsidR="00467A13" w:rsidRPr="00467A13" w:rsidRDefault="00467A13" w:rsidP="00B45DEC">
      <w:pPr>
        <w:pStyle w:val="af7"/>
      </w:pPr>
    </w:p>
    <w:p w14:paraId="5CF46D26" w14:textId="33D3C46E" w:rsidR="00467A13" w:rsidRPr="00467A13" w:rsidRDefault="00467A13" w:rsidP="00B45DEC">
      <w:pPr>
        <w:pStyle w:val="af7"/>
      </w:pPr>
      <w:r w:rsidRPr="00467A13">
        <w:t xml:space="preserve">Mishra, S., &amp; Carleton, R.N. (2015). Subjective relative deprivation is associated with poorer physical and mental health. </w:t>
      </w:r>
      <w:r w:rsidRPr="00467A13">
        <w:rPr>
          <w:i/>
        </w:rPr>
        <w:t>Social Science &amp; Medicine, 147</w:t>
      </w:r>
      <w:r w:rsidRPr="00467A13">
        <w:t xml:space="preserve">, 144-149. </w:t>
      </w:r>
      <w:hyperlink r:id="rId142" w:history="1">
        <w:r w:rsidRPr="00467A13">
          <w:rPr>
            <w:rStyle w:val="a6"/>
          </w:rPr>
          <w:t>https://doi.org/10.1016/j.socscimed.2015.10.030</w:t>
        </w:r>
      </w:hyperlink>
      <w:r w:rsidRPr="00467A13">
        <w:t xml:space="preserve"> </w:t>
      </w:r>
    </w:p>
    <w:p w14:paraId="76930358" w14:textId="77777777" w:rsidR="00467A13" w:rsidRPr="00467A13" w:rsidRDefault="00467A13" w:rsidP="00B45DEC">
      <w:pPr>
        <w:pStyle w:val="af7"/>
      </w:pPr>
    </w:p>
    <w:p w14:paraId="64410481" w14:textId="14873EC2" w:rsidR="00467A13" w:rsidRPr="00467A13" w:rsidRDefault="00467A13" w:rsidP="00B45DEC">
      <w:pPr>
        <w:pStyle w:val="af7"/>
      </w:pPr>
      <w:r w:rsidRPr="00467A13">
        <w:t xml:space="preserve">Morse, S., &amp; Gergen, K.J. (1970). Social comparison, self-consistency, and the concept of self. </w:t>
      </w:r>
      <w:r w:rsidRPr="00467A13">
        <w:rPr>
          <w:i/>
        </w:rPr>
        <w:t>Journal of Personality and Social Psychology, 16</w:t>
      </w:r>
      <w:r w:rsidRPr="00467A13">
        <w:t xml:space="preserve">(1), 148. </w:t>
      </w:r>
      <w:hyperlink r:id="rId143" w:history="1">
        <w:r w:rsidRPr="00467A13">
          <w:rPr>
            <w:rStyle w:val="a6"/>
          </w:rPr>
          <w:t>https://doi.org/10.1037/h0029862</w:t>
        </w:r>
      </w:hyperlink>
      <w:r w:rsidRPr="00467A13">
        <w:t xml:space="preserve"> </w:t>
      </w:r>
    </w:p>
    <w:p w14:paraId="733D4C09" w14:textId="77777777" w:rsidR="00467A13" w:rsidRPr="00467A13" w:rsidRDefault="00467A13" w:rsidP="00B45DEC">
      <w:pPr>
        <w:pStyle w:val="af7"/>
      </w:pPr>
    </w:p>
    <w:p w14:paraId="0A29B348" w14:textId="32C07DDB" w:rsidR="00467A13" w:rsidRPr="00467A13" w:rsidRDefault="00467A13" w:rsidP="00B45DEC">
      <w:pPr>
        <w:pStyle w:val="af7"/>
      </w:pPr>
      <w:r w:rsidRPr="00467A13">
        <w:t xml:space="preserve">Muise, A., Christofides, E., &amp; Desmarais, S. (2009). More information than you ever wanted: Does Facebook bring out the green-eyed monster of jealousy? </w:t>
      </w:r>
      <w:r w:rsidRPr="00467A13">
        <w:rPr>
          <w:i/>
        </w:rPr>
        <w:t>CyberPsychology &amp; Behavior, 12</w:t>
      </w:r>
      <w:r w:rsidRPr="00467A13">
        <w:t xml:space="preserve">(4), 441-444. </w:t>
      </w:r>
      <w:hyperlink r:id="rId144" w:history="1">
        <w:r w:rsidRPr="00467A13">
          <w:rPr>
            <w:rStyle w:val="a6"/>
          </w:rPr>
          <w:t>https://doi.org/10.1089/cpb.2008.0263</w:t>
        </w:r>
      </w:hyperlink>
      <w:r w:rsidRPr="00467A13">
        <w:t xml:space="preserve"> </w:t>
      </w:r>
    </w:p>
    <w:p w14:paraId="42BAFA05" w14:textId="77777777" w:rsidR="00467A13" w:rsidRPr="00467A13" w:rsidRDefault="00467A13" w:rsidP="00B45DEC">
      <w:pPr>
        <w:pStyle w:val="af7"/>
      </w:pPr>
    </w:p>
    <w:p w14:paraId="6BC1FFF5" w14:textId="77777777" w:rsidR="00467A13" w:rsidRPr="00467A13" w:rsidRDefault="00467A13" w:rsidP="00B45DEC">
      <w:pPr>
        <w:pStyle w:val="af7"/>
      </w:pPr>
      <w:r w:rsidRPr="00467A13">
        <w:t xml:space="preserve">Mussweiler, T., Rüter, K., &amp; Epstude, K. (2006). </w:t>
      </w:r>
      <w:r w:rsidRPr="00467A13">
        <w:rPr>
          <w:i/>
        </w:rPr>
        <w:t>The why, who, and how of social comparison: A social-cognition perspective</w:t>
      </w:r>
      <w:r w:rsidRPr="00467A13">
        <w:t xml:space="preserve">. </w:t>
      </w:r>
    </w:p>
    <w:p w14:paraId="6EC0A497" w14:textId="77777777" w:rsidR="00467A13" w:rsidRPr="00467A13" w:rsidRDefault="00467A13" w:rsidP="00B45DEC">
      <w:pPr>
        <w:pStyle w:val="af7"/>
      </w:pPr>
    </w:p>
    <w:p w14:paraId="55BABF32" w14:textId="77777777" w:rsidR="00467A13" w:rsidRPr="00467A13" w:rsidRDefault="00467A13" w:rsidP="00B45DEC">
      <w:pPr>
        <w:pStyle w:val="af7"/>
      </w:pPr>
      <w:r w:rsidRPr="00467A13">
        <w:t xml:space="preserve">Muthén, B., &amp; Muthén, L. (2017). </w:t>
      </w:r>
      <w:r w:rsidRPr="00467A13">
        <w:rPr>
          <w:i/>
        </w:rPr>
        <w:t>Mplus</w:t>
      </w:r>
      <w:r w:rsidRPr="00467A13">
        <w:t xml:space="preserve">. </w:t>
      </w:r>
    </w:p>
    <w:p w14:paraId="271DFBC9" w14:textId="77777777" w:rsidR="00467A13" w:rsidRPr="00467A13" w:rsidRDefault="00467A13" w:rsidP="00B45DEC">
      <w:pPr>
        <w:pStyle w:val="af7"/>
      </w:pPr>
    </w:p>
    <w:p w14:paraId="070EFC83" w14:textId="5E685B8C" w:rsidR="00467A13" w:rsidRPr="00467A13" w:rsidRDefault="00467A13" w:rsidP="00B45DEC">
      <w:pPr>
        <w:pStyle w:val="af7"/>
      </w:pPr>
      <w:r w:rsidRPr="00467A13">
        <w:t xml:space="preserve">Nesi, J., &amp; Prinstein, M.J. (2015). Using social media for social comparison and feedback-seeking: Gender and popularity moderate associations with depressive symptoms. </w:t>
      </w:r>
      <w:r w:rsidRPr="00467A13">
        <w:rPr>
          <w:i/>
        </w:rPr>
        <w:t>Journal of Abnormal Child Psychology, 43</w:t>
      </w:r>
      <w:r w:rsidRPr="00467A13">
        <w:t xml:space="preserve">, 1427-1438. </w:t>
      </w:r>
      <w:hyperlink r:id="rId145" w:history="1">
        <w:r w:rsidRPr="00467A13">
          <w:rPr>
            <w:rStyle w:val="a6"/>
          </w:rPr>
          <w:t>https://doi.org/10.1007/s10802-015-0020-0</w:t>
        </w:r>
      </w:hyperlink>
      <w:r w:rsidRPr="00467A13">
        <w:t xml:space="preserve"> </w:t>
      </w:r>
    </w:p>
    <w:p w14:paraId="60C92005" w14:textId="77777777" w:rsidR="00467A13" w:rsidRPr="00467A13" w:rsidRDefault="00467A13" w:rsidP="00B45DEC">
      <w:pPr>
        <w:pStyle w:val="af7"/>
      </w:pPr>
    </w:p>
    <w:p w14:paraId="4FFA60D2" w14:textId="77777777" w:rsidR="00467A13" w:rsidRPr="00467A13" w:rsidRDefault="00467A13" w:rsidP="00B45DEC">
      <w:pPr>
        <w:pStyle w:val="af7"/>
      </w:pPr>
      <w:r w:rsidRPr="00467A13">
        <w:t xml:space="preserve">Nunnally, J.C., &amp; Bernstein, I.H. (1994). </w:t>
      </w:r>
      <w:r w:rsidRPr="00467A13">
        <w:rPr>
          <w:i/>
        </w:rPr>
        <w:t>Psychometric Theory</w:t>
      </w:r>
      <w:r w:rsidRPr="00467A13">
        <w:t xml:space="preserve">. </w:t>
      </w:r>
    </w:p>
    <w:p w14:paraId="548D597C" w14:textId="77777777" w:rsidR="00467A13" w:rsidRPr="00467A13" w:rsidRDefault="00467A13" w:rsidP="00B45DEC">
      <w:pPr>
        <w:pStyle w:val="af7"/>
      </w:pPr>
    </w:p>
    <w:p w14:paraId="447CC034" w14:textId="79D32FD0" w:rsidR="00467A13" w:rsidRPr="00467A13" w:rsidRDefault="00467A13" w:rsidP="00B45DEC">
      <w:pPr>
        <w:pStyle w:val="af7"/>
      </w:pPr>
      <w:r w:rsidRPr="00467A13">
        <w:t xml:space="preserve">Oh, H.J., Ozkaya, E., &amp; LaRose, R. (2014). How does online social networking </w:t>
      </w:r>
      <w:r w:rsidRPr="00467A13">
        <w:lastRenderedPageBreak/>
        <w:t xml:space="preserve">enhance life satisfaction? The relationships among online supportive interaction, affect, perceived social support, sense of community, and life satisfaction. </w:t>
      </w:r>
      <w:r w:rsidRPr="00467A13">
        <w:rPr>
          <w:i/>
        </w:rPr>
        <w:t>Computers in Human Behavior, 30</w:t>
      </w:r>
      <w:r w:rsidRPr="00467A13">
        <w:t xml:space="preserve">, 69-78. </w:t>
      </w:r>
      <w:hyperlink r:id="rId146" w:history="1">
        <w:r w:rsidRPr="00467A13">
          <w:rPr>
            <w:rStyle w:val="a6"/>
          </w:rPr>
          <w:t>https://doi.org/10.1016/j.chb.2013.07.053</w:t>
        </w:r>
      </w:hyperlink>
      <w:r w:rsidRPr="00467A13">
        <w:t xml:space="preserve"> </w:t>
      </w:r>
    </w:p>
    <w:p w14:paraId="20D5D591" w14:textId="77777777" w:rsidR="00467A13" w:rsidRPr="00467A13" w:rsidRDefault="00467A13" w:rsidP="00B45DEC">
      <w:pPr>
        <w:pStyle w:val="af7"/>
      </w:pPr>
    </w:p>
    <w:p w14:paraId="0F2C3D24" w14:textId="2804C3EC" w:rsidR="00467A13" w:rsidRPr="00467A13" w:rsidRDefault="00467A13" w:rsidP="00B45DEC">
      <w:pPr>
        <w:pStyle w:val="af7"/>
      </w:pPr>
      <w:r w:rsidRPr="00467A13">
        <w:t xml:space="preserve">Olkin, I., Dahabreh, I.J., &amp; Trikalinos, T.A. (2012). GOSH–a graphical display of study heterogeneity. </w:t>
      </w:r>
      <w:r w:rsidRPr="00467A13">
        <w:rPr>
          <w:i/>
        </w:rPr>
        <w:t>Research Synthesis Methods, 3</w:t>
      </w:r>
      <w:r w:rsidRPr="00467A13">
        <w:t xml:space="preserve">(3), 214-223. </w:t>
      </w:r>
      <w:hyperlink r:id="rId147" w:history="1">
        <w:r w:rsidRPr="00467A13">
          <w:rPr>
            <w:rStyle w:val="a6"/>
          </w:rPr>
          <w:t>https://doi.org/10.1002/jrsm.1053</w:t>
        </w:r>
      </w:hyperlink>
      <w:r w:rsidRPr="00467A13">
        <w:t xml:space="preserve"> </w:t>
      </w:r>
    </w:p>
    <w:p w14:paraId="39794EAF" w14:textId="77777777" w:rsidR="00467A13" w:rsidRPr="00467A13" w:rsidRDefault="00467A13" w:rsidP="00B45DEC">
      <w:pPr>
        <w:pStyle w:val="af7"/>
      </w:pPr>
    </w:p>
    <w:p w14:paraId="15BD64B1" w14:textId="77777777" w:rsidR="00467A13" w:rsidRPr="00467A13" w:rsidRDefault="00467A13" w:rsidP="00B45DEC">
      <w:pPr>
        <w:pStyle w:val="af7"/>
      </w:pPr>
      <w:r w:rsidRPr="00467A13">
        <w:t xml:space="preserve">Olson, J.M., &amp; Hazlewood, J.D. (2014). Relative deprivation and social comparison: An integrative perspective. In </w:t>
      </w:r>
      <w:r w:rsidRPr="00467A13">
        <w:rPr>
          <w:i/>
        </w:rPr>
        <w:t>Relative deprivation and social comparison</w:t>
      </w:r>
      <w:r w:rsidRPr="00467A13">
        <w:t xml:space="preserve"> (pp. 1-15). Psychology Press. </w:t>
      </w:r>
    </w:p>
    <w:p w14:paraId="4F1F5228" w14:textId="77777777" w:rsidR="00467A13" w:rsidRPr="00467A13" w:rsidRDefault="00467A13" w:rsidP="00B45DEC">
      <w:pPr>
        <w:pStyle w:val="af7"/>
      </w:pPr>
    </w:p>
    <w:p w14:paraId="17B59661" w14:textId="1974BD14" w:rsidR="00467A13" w:rsidRPr="00467A13" w:rsidRDefault="00467A13" w:rsidP="00B45DEC">
      <w:pPr>
        <w:pStyle w:val="af7"/>
      </w:pPr>
      <w:r w:rsidRPr="00467A13">
        <w:t xml:space="preserve">Orben, A., Dienlin, T., &amp; Przybylski, A.K. (2019). Social media’s enduring effect on adolescent life satisfaction. </w:t>
      </w:r>
      <w:r w:rsidRPr="00467A13">
        <w:rPr>
          <w:i/>
        </w:rPr>
        <w:t>Proceedings of the National Academy of Sciences, 116</w:t>
      </w:r>
      <w:r w:rsidRPr="00467A13">
        <w:t xml:space="preserve">(21), 10226-10228. </w:t>
      </w:r>
      <w:hyperlink r:id="rId148" w:history="1">
        <w:r w:rsidRPr="00467A13">
          <w:rPr>
            <w:rStyle w:val="a6"/>
          </w:rPr>
          <w:t>https://doi.org/10.1073/pnas.1902058116</w:t>
        </w:r>
      </w:hyperlink>
      <w:r w:rsidRPr="00467A13">
        <w:t xml:space="preserve"> </w:t>
      </w:r>
    </w:p>
    <w:p w14:paraId="167C6DB3" w14:textId="77777777" w:rsidR="00467A13" w:rsidRPr="00467A13" w:rsidRDefault="00467A13" w:rsidP="00B45DEC">
      <w:pPr>
        <w:pStyle w:val="af7"/>
      </w:pPr>
    </w:p>
    <w:p w14:paraId="2D3CCD07" w14:textId="77777777" w:rsidR="00467A13" w:rsidRPr="00467A13" w:rsidRDefault="00467A13" w:rsidP="00B45DEC">
      <w:pPr>
        <w:pStyle w:val="af7"/>
      </w:pPr>
      <w:r w:rsidRPr="00467A13">
        <w:t xml:space="preserve">Ortony, A., Clore, G.L., &amp; Collins, A. (1988). </w:t>
      </w:r>
      <w:r w:rsidRPr="00467A13">
        <w:rPr>
          <w:i/>
        </w:rPr>
        <w:t>The Cognitive structure of emotions cambridge</w:t>
      </w:r>
      <w:r w:rsidRPr="00467A13">
        <w:t xml:space="preserve">. </w:t>
      </w:r>
    </w:p>
    <w:p w14:paraId="59BE2BA5" w14:textId="77777777" w:rsidR="00467A13" w:rsidRPr="00467A13" w:rsidRDefault="00467A13" w:rsidP="00B45DEC">
      <w:pPr>
        <w:pStyle w:val="af7"/>
      </w:pPr>
    </w:p>
    <w:p w14:paraId="5FA4A7BF" w14:textId="530ECD31" w:rsidR="00467A13" w:rsidRPr="00467A13" w:rsidRDefault="00467A13" w:rsidP="00B45DEC">
      <w:pPr>
        <w:pStyle w:val="af7"/>
      </w:pPr>
      <w:r w:rsidRPr="00467A13">
        <w:t xml:space="preserve">Osborne, D., Smith, H.J., &amp; Huo, Y.J. (2012). More than a feeling: Discrete emotions mediate the relationship between relative deprivation and reactions to workplace furloughs. </w:t>
      </w:r>
      <w:r w:rsidRPr="00467A13">
        <w:rPr>
          <w:i/>
        </w:rPr>
        <w:t>Personality and Social Psychology Bulletin, 38</w:t>
      </w:r>
      <w:r w:rsidRPr="00467A13">
        <w:t xml:space="preserve">(5), 628-641. </w:t>
      </w:r>
      <w:hyperlink r:id="rId149" w:history="1">
        <w:r w:rsidRPr="00467A13">
          <w:rPr>
            <w:rStyle w:val="a6"/>
          </w:rPr>
          <w:t>https://doi.org/10.1177/0146167211432766</w:t>
        </w:r>
      </w:hyperlink>
      <w:r w:rsidRPr="00467A13">
        <w:t xml:space="preserve"> </w:t>
      </w:r>
    </w:p>
    <w:p w14:paraId="643279C5" w14:textId="77777777" w:rsidR="00467A13" w:rsidRPr="00467A13" w:rsidRDefault="00467A13" w:rsidP="00B45DEC">
      <w:pPr>
        <w:pStyle w:val="af7"/>
      </w:pPr>
    </w:p>
    <w:p w14:paraId="7605AAB4" w14:textId="325D17A7" w:rsidR="00467A13" w:rsidRPr="00467A13" w:rsidRDefault="00467A13" w:rsidP="00B45DEC">
      <w:pPr>
        <w:pStyle w:val="af7"/>
      </w:pPr>
      <w:r w:rsidRPr="00467A13">
        <w:t xml:space="preserve">Park, H.J., &amp; Park, Y.B. (2023). Negative upward comparison and relative deprivation: sequential mediators between social networking service usage and loneliness. </w:t>
      </w:r>
      <w:r w:rsidRPr="00467A13">
        <w:rPr>
          <w:i/>
        </w:rPr>
        <w:t>Current Psychology</w:t>
      </w:r>
      <w:r w:rsidRPr="00467A13">
        <w:t xml:space="preserve">, 1-11. </w:t>
      </w:r>
      <w:hyperlink r:id="rId150" w:history="1">
        <w:r w:rsidRPr="00467A13">
          <w:rPr>
            <w:rStyle w:val="a6"/>
          </w:rPr>
          <w:t>https://doi.org/10.1007/s12144-023-05057-3</w:t>
        </w:r>
      </w:hyperlink>
      <w:r w:rsidRPr="00467A13">
        <w:t xml:space="preserve"> </w:t>
      </w:r>
    </w:p>
    <w:p w14:paraId="12B6B475" w14:textId="77777777" w:rsidR="00467A13" w:rsidRPr="00467A13" w:rsidRDefault="00467A13" w:rsidP="00B45DEC">
      <w:pPr>
        <w:pStyle w:val="af7"/>
      </w:pPr>
    </w:p>
    <w:p w14:paraId="33A48710" w14:textId="7CEC59FF" w:rsidR="00467A13" w:rsidRPr="00467A13" w:rsidRDefault="00467A13" w:rsidP="00B45DEC">
      <w:pPr>
        <w:pStyle w:val="af7"/>
      </w:pPr>
      <w:r w:rsidRPr="00467A13">
        <w:t xml:space="preserve">Park, S.Y., &amp; Baek, Y.M. (2018). Two faces of social comparison on Facebook: The interplay between social comparison orientation, emotions, and psychological well-being. </w:t>
      </w:r>
      <w:r w:rsidRPr="00467A13">
        <w:rPr>
          <w:i/>
        </w:rPr>
        <w:t>Computers in Human Behavior, 79</w:t>
      </w:r>
      <w:r w:rsidRPr="00467A13">
        <w:t xml:space="preserve">, 83-93. </w:t>
      </w:r>
      <w:hyperlink r:id="rId151" w:history="1">
        <w:r w:rsidRPr="00467A13">
          <w:rPr>
            <w:rStyle w:val="a6"/>
          </w:rPr>
          <w:t>https://doi.org/10.1016/j.chb.2017.10.028</w:t>
        </w:r>
      </w:hyperlink>
      <w:r w:rsidRPr="00467A13">
        <w:t xml:space="preserve"> </w:t>
      </w:r>
    </w:p>
    <w:p w14:paraId="6BEEE7DC" w14:textId="77777777" w:rsidR="00467A13" w:rsidRPr="00467A13" w:rsidRDefault="00467A13" w:rsidP="00B45DEC">
      <w:pPr>
        <w:pStyle w:val="af7"/>
      </w:pPr>
    </w:p>
    <w:p w14:paraId="12133006" w14:textId="340DF3EC" w:rsidR="00467A13" w:rsidRPr="00467A13" w:rsidRDefault="00467A13" w:rsidP="00B45DEC">
      <w:pPr>
        <w:pStyle w:val="af7"/>
      </w:pPr>
      <w:r w:rsidRPr="00467A13">
        <w:t xml:space="preserve">Parrott, W.G., &amp; Smith, R.H. (1993). Distinguishing the experiences of envy and jealousy. </w:t>
      </w:r>
      <w:r w:rsidRPr="00467A13">
        <w:rPr>
          <w:i/>
        </w:rPr>
        <w:t>Journal of Personality and Social Psychology, 64</w:t>
      </w:r>
      <w:r w:rsidRPr="00467A13">
        <w:t xml:space="preserve">(6), 906. </w:t>
      </w:r>
      <w:hyperlink r:id="rId152" w:history="1">
        <w:r w:rsidRPr="00467A13">
          <w:rPr>
            <w:rStyle w:val="a6"/>
          </w:rPr>
          <w:t>https://doi.org/10.1037/0022-3514.64.6.906</w:t>
        </w:r>
      </w:hyperlink>
      <w:r w:rsidRPr="00467A13">
        <w:t xml:space="preserve"> </w:t>
      </w:r>
    </w:p>
    <w:p w14:paraId="22B71C64" w14:textId="77777777" w:rsidR="00467A13" w:rsidRPr="00467A13" w:rsidRDefault="00467A13" w:rsidP="00B45DEC">
      <w:pPr>
        <w:pStyle w:val="af7"/>
      </w:pPr>
    </w:p>
    <w:p w14:paraId="678DE985" w14:textId="0EFF38FE" w:rsidR="00467A13" w:rsidRPr="00467A13" w:rsidRDefault="00467A13" w:rsidP="00B45DEC">
      <w:pPr>
        <w:pStyle w:val="af7"/>
      </w:pPr>
      <w:r w:rsidRPr="00467A13">
        <w:t xml:space="preserve">Pavot, W., &amp; Diener, E. (2008). The satisfaction with life scale and the emerging construct of life satisfaction. </w:t>
      </w:r>
      <w:r w:rsidRPr="00467A13">
        <w:rPr>
          <w:i/>
        </w:rPr>
        <w:t>The Journal of Positive Psychology, 3</w:t>
      </w:r>
      <w:r w:rsidRPr="00467A13">
        <w:t xml:space="preserve">(2), 137-152. </w:t>
      </w:r>
      <w:hyperlink r:id="rId153" w:history="1">
        <w:r w:rsidRPr="00467A13">
          <w:rPr>
            <w:rStyle w:val="a6"/>
          </w:rPr>
          <w:t>https://doi.org/10.1080/17439760701756946</w:t>
        </w:r>
      </w:hyperlink>
      <w:r w:rsidRPr="00467A13">
        <w:t xml:space="preserve"> </w:t>
      </w:r>
    </w:p>
    <w:p w14:paraId="4249B918" w14:textId="77777777" w:rsidR="00467A13" w:rsidRPr="00467A13" w:rsidRDefault="00467A13" w:rsidP="00B45DEC">
      <w:pPr>
        <w:pStyle w:val="af7"/>
      </w:pPr>
    </w:p>
    <w:p w14:paraId="64D5799E" w14:textId="6D88346B" w:rsidR="00467A13" w:rsidRPr="00467A13" w:rsidRDefault="00467A13" w:rsidP="00B45DEC">
      <w:pPr>
        <w:pStyle w:val="af7"/>
      </w:pPr>
      <w:r w:rsidRPr="00467A13">
        <w:t xml:space="preserve">Pera, A. (2018). Psychopathological processes involved in social comparison, depression, and envy on Facebook. </w:t>
      </w:r>
      <w:r w:rsidRPr="00467A13">
        <w:rPr>
          <w:i/>
        </w:rPr>
        <w:t>Frontiers in Psychology, 9</w:t>
      </w:r>
      <w:r w:rsidRPr="00467A13">
        <w:t xml:space="preserve">, 22. </w:t>
      </w:r>
      <w:hyperlink r:id="rId154" w:history="1">
        <w:r w:rsidRPr="00467A13">
          <w:rPr>
            <w:rStyle w:val="a6"/>
          </w:rPr>
          <w:t>https://doi.org/10.3389/fpsyg.2018.00022</w:t>
        </w:r>
      </w:hyperlink>
      <w:r w:rsidRPr="00467A13">
        <w:t xml:space="preserve"> </w:t>
      </w:r>
    </w:p>
    <w:p w14:paraId="75216A9B" w14:textId="77777777" w:rsidR="00467A13" w:rsidRPr="00467A13" w:rsidRDefault="00467A13" w:rsidP="00B45DEC">
      <w:pPr>
        <w:pStyle w:val="af7"/>
      </w:pPr>
    </w:p>
    <w:p w14:paraId="12BDCBD3" w14:textId="21570ADD" w:rsidR="00467A13" w:rsidRPr="00467A13" w:rsidRDefault="00467A13" w:rsidP="00B45DEC">
      <w:pPr>
        <w:pStyle w:val="af7"/>
      </w:pPr>
      <w:r w:rsidRPr="00467A13">
        <w:t xml:space="preserve">Podder, N. (1996). Relative deprivation, envy and economic inequality. </w:t>
      </w:r>
      <w:r w:rsidRPr="00467A13">
        <w:rPr>
          <w:i/>
        </w:rPr>
        <w:t>Kyklos, 49</w:t>
      </w:r>
      <w:r w:rsidRPr="00467A13">
        <w:t xml:space="preserve">(3), 353-376. </w:t>
      </w:r>
      <w:hyperlink r:id="rId155" w:history="1">
        <w:r w:rsidRPr="00467A13">
          <w:rPr>
            <w:rStyle w:val="a6"/>
          </w:rPr>
          <w:t>https://doi.org/10.1111/j.1467-6435.1996.tb01401.x</w:t>
        </w:r>
      </w:hyperlink>
      <w:r w:rsidRPr="00467A13">
        <w:t xml:space="preserve"> </w:t>
      </w:r>
    </w:p>
    <w:p w14:paraId="5A5A63BA" w14:textId="77777777" w:rsidR="00467A13" w:rsidRPr="00467A13" w:rsidRDefault="00467A13" w:rsidP="00B45DEC">
      <w:pPr>
        <w:pStyle w:val="af7"/>
      </w:pPr>
    </w:p>
    <w:p w14:paraId="5CCBB28A" w14:textId="77777777" w:rsidR="00467A13" w:rsidRPr="00467A13" w:rsidRDefault="00467A13" w:rsidP="00B45DEC">
      <w:pPr>
        <w:pStyle w:val="af7"/>
      </w:pPr>
      <w:r w:rsidRPr="00467A13">
        <w:t xml:space="preserve">Podsakoff, P.M., MacKenzie, S.B., Lee, J.-Y., &amp; Podsakoff, N.P. (2003). Common method biases in behavioral research: a critical review of the literature and recommended remedies. </w:t>
      </w:r>
      <w:r w:rsidRPr="00467A13">
        <w:rPr>
          <w:i/>
        </w:rPr>
        <w:t>Journal of Applied Psychology, 88</w:t>
      </w:r>
      <w:r w:rsidRPr="00467A13">
        <w:t xml:space="preserve">(5), 879. </w:t>
      </w:r>
    </w:p>
    <w:p w14:paraId="7C5893E9" w14:textId="77777777" w:rsidR="00467A13" w:rsidRPr="00467A13" w:rsidRDefault="00467A13" w:rsidP="00B45DEC">
      <w:pPr>
        <w:pStyle w:val="af7"/>
      </w:pPr>
    </w:p>
    <w:p w14:paraId="4B2D25F6" w14:textId="6EBEC7D0" w:rsidR="00467A13" w:rsidRPr="00467A13" w:rsidRDefault="00467A13" w:rsidP="00B45DEC">
      <w:pPr>
        <w:pStyle w:val="af7"/>
      </w:pPr>
      <w:r w:rsidRPr="00467A13">
        <w:t xml:space="preserve">R Core Team. (2023). </w:t>
      </w:r>
      <w:r w:rsidRPr="00467A13">
        <w:rPr>
          <w:i/>
        </w:rPr>
        <w:t xml:space="preserve">R: A Language and Environment for Statistical Computing. </w:t>
      </w:r>
      <w:r w:rsidRPr="00467A13">
        <w:t xml:space="preserve">In </w:t>
      </w:r>
      <w:hyperlink r:id="rId156" w:history="1">
        <w:r w:rsidRPr="00467A13">
          <w:rPr>
            <w:rStyle w:val="a6"/>
          </w:rPr>
          <w:t>https://www.R-project.org/</w:t>
        </w:r>
      </w:hyperlink>
    </w:p>
    <w:p w14:paraId="533F48DB" w14:textId="77777777" w:rsidR="00467A13" w:rsidRPr="00467A13" w:rsidRDefault="00467A13" w:rsidP="00B45DEC">
      <w:pPr>
        <w:pStyle w:val="af7"/>
      </w:pPr>
    </w:p>
    <w:p w14:paraId="1DC5EAE0" w14:textId="3B7D87C3" w:rsidR="00467A13" w:rsidRPr="00467A13" w:rsidRDefault="00467A13" w:rsidP="00B45DEC">
      <w:pPr>
        <w:pStyle w:val="af7"/>
      </w:pPr>
      <w:r w:rsidRPr="00467A13">
        <w:t xml:space="preserve">Raza, S.A., Qazi, W., Umer, B., &amp; Khan, K.A. (2020). Influence of social networking sites on life satisfaction among university students: a mediating role of social benefit and social overload. </w:t>
      </w:r>
      <w:r w:rsidRPr="00467A13">
        <w:rPr>
          <w:i/>
        </w:rPr>
        <w:t>Health Education, 120</w:t>
      </w:r>
      <w:r w:rsidRPr="00467A13">
        <w:t xml:space="preserve">(2), 141-164. </w:t>
      </w:r>
      <w:hyperlink r:id="rId157" w:history="1">
        <w:r w:rsidRPr="00467A13">
          <w:rPr>
            <w:rStyle w:val="a6"/>
          </w:rPr>
          <w:t>https://doi.org/10.1108/HE-07-2019-0034</w:t>
        </w:r>
      </w:hyperlink>
      <w:r w:rsidRPr="00467A13">
        <w:t xml:space="preserve"> </w:t>
      </w:r>
    </w:p>
    <w:p w14:paraId="6D7D07E4" w14:textId="77777777" w:rsidR="00467A13" w:rsidRPr="00467A13" w:rsidRDefault="00467A13" w:rsidP="00B45DEC">
      <w:pPr>
        <w:pStyle w:val="af7"/>
      </w:pPr>
    </w:p>
    <w:p w14:paraId="7393363C" w14:textId="36003936" w:rsidR="00467A13" w:rsidRPr="00467A13" w:rsidRDefault="00467A13" w:rsidP="00B45DEC">
      <w:pPr>
        <w:pStyle w:val="af7"/>
      </w:pPr>
      <w:r w:rsidRPr="00467A13">
        <w:t xml:space="preserve">Ren, W., &amp; Guo, Y. (2020). Self-praise on Chinese social networking sites. </w:t>
      </w:r>
      <w:r w:rsidRPr="00467A13">
        <w:rPr>
          <w:i/>
        </w:rPr>
        <w:t>Journal of Pragmatics, 169</w:t>
      </w:r>
      <w:r w:rsidRPr="00467A13">
        <w:t xml:space="preserve">, 179-189. </w:t>
      </w:r>
      <w:hyperlink r:id="rId158" w:history="1">
        <w:r w:rsidRPr="00467A13">
          <w:rPr>
            <w:rStyle w:val="a6"/>
          </w:rPr>
          <w:t>https://doi.org/10.1016/j.pragma.2020.09.009</w:t>
        </w:r>
      </w:hyperlink>
      <w:r w:rsidRPr="00467A13">
        <w:t xml:space="preserve"> </w:t>
      </w:r>
    </w:p>
    <w:p w14:paraId="6A23A0EC" w14:textId="77777777" w:rsidR="00467A13" w:rsidRPr="00467A13" w:rsidRDefault="00467A13" w:rsidP="00B45DEC">
      <w:pPr>
        <w:pStyle w:val="af7"/>
      </w:pPr>
    </w:p>
    <w:p w14:paraId="29285A36" w14:textId="4E56A9C6" w:rsidR="00467A13" w:rsidRPr="00467A13" w:rsidRDefault="00467A13" w:rsidP="00B45DEC">
      <w:pPr>
        <w:pStyle w:val="af7"/>
      </w:pPr>
      <w:r w:rsidRPr="00467A13">
        <w:t xml:space="preserve">Revelle, W. (2021). </w:t>
      </w:r>
      <w:r w:rsidRPr="00467A13">
        <w:rPr>
          <w:i/>
        </w:rPr>
        <w:t xml:space="preserve">psych: Procedures for personality and psychological research. </w:t>
      </w:r>
      <w:r w:rsidRPr="00467A13">
        <w:t xml:space="preserve">In </w:t>
      </w:r>
      <w:hyperlink r:id="rId159" w:history="1">
        <w:r w:rsidRPr="00467A13">
          <w:rPr>
            <w:rStyle w:val="a6"/>
          </w:rPr>
          <w:t>https://CRAN.R-project.org/package=psych</w:t>
        </w:r>
      </w:hyperlink>
    </w:p>
    <w:p w14:paraId="4BCC31C4" w14:textId="77777777" w:rsidR="00467A13" w:rsidRPr="00467A13" w:rsidRDefault="00467A13" w:rsidP="00B45DEC">
      <w:pPr>
        <w:pStyle w:val="af7"/>
      </w:pPr>
    </w:p>
    <w:p w14:paraId="6CD2D33A" w14:textId="711ED9D2" w:rsidR="00467A13" w:rsidRPr="00467A13" w:rsidRDefault="00467A13" w:rsidP="00B45DEC">
      <w:pPr>
        <w:pStyle w:val="af7"/>
      </w:pPr>
      <w:r w:rsidRPr="00467A13">
        <w:lastRenderedPageBreak/>
        <w:t xml:space="preserve">Rheu, M., Peng, W., &amp; Haung, K.-T. (2023). Leveraging upward social comparison in social media to promote healthy parenting. </w:t>
      </w:r>
      <w:r w:rsidRPr="00467A13">
        <w:rPr>
          <w:i/>
        </w:rPr>
        <w:t>Health Communication, 38</w:t>
      </w:r>
      <w:r w:rsidRPr="00467A13">
        <w:t xml:space="preserve">(2), 205-215. </w:t>
      </w:r>
      <w:hyperlink r:id="rId160" w:history="1">
        <w:r w:rsidRPr="00467A13">
          <w:rPr>
            <w:rStyle w:val="a6"/>
          </w:rPr>
          <w:t>https://doi.org/10.1080/10410236.2021.1943891</w:t>
        </w:r>
      </w:hyperlink>
      <w:r w:rsidRPr="00467A13">
        <w:t xml:space="preserve"> </w:t>
      </w:r>
    </w:p>
    <w:p w14:paraId="2E7EE7E6" w14:textId="77777777" w:rsidR="00467A13" w:rsidRPr="00467A13" w:rsidRDefault="00467A13" w:rsidP="00B45DEC">
      <w:pPr>
        <w:pStyle w:val="af7"/>
      </w:pPr>
    </w:p>
    <w:p w14:paraId="53C9C638" w14:textId="438E0AF8" w:rsidR="00467A13" w:rsidRPr="00467A13" w:rsidRDefault="00467A13" w:rsidP="00B45DEC">
      <w:pPr>
        <w:pStyle w:val="af7"/>
      </w:pPr>
      <w:r w:rsidRPr="00467A13">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467A13">
        <w:rPr>
          <w:i/>
        </w:rPr>
        <w:t>Journal of Applied Biobehavioral Research, 24</w:t>
      </w:r>
      <w:r w:rsidRPr="00467A13">
        <w:t xml:space="preserve">(1), e12158. </w:t>
      </w:r>
      <w:hyperlink r:id="rId161" w:history="1">
        <w:r w:rsidRPr="00467A13">
          <w:rPr>
            <w:rStyle w:val="a6"/>
          </w:rPr>
          <w:t>https://doi.org/10.1111/jabr.12158</w:t>
        </w:r>
      </w:hyperlink>
      <w:r w:rsidRPr="00467A13">
        <w:t xml:space="preserve"> </w:t>
      </w:r>
    </w:p>
    <w:p w14:paraId="124C67C0" w14:textId="77777777" w:rsidR="00467A13" w:rsidRPr="00467A13" w:rsidRDefault="00467A13" w:rsidP="00B45DEC">
      <w:pPr>
        <w:pStyle w:val="af7"/>
      </w:pPr>
    </w:p>
    <w:p w14:paraId="42BF38BD" w14:textId="77777777" w:rsidR="00467A13" w:rsidRPr="00467A13" w:rsidRDefault="00467A13" w:rsidP="00B45DEC">
      <w:pPr>
        <w:pStyle w:val="af7"/>
      </w:pPr>
      <w:r w:rsidRPr="00467A13">
        <w:t xml:space="preserve">Roseman, I.J. (1984). Cognitive determinants of emotion: A structural theory. </w:t>
      </w:r>
      <w:r w:rsidRPr="00467A13">
        <w:rPr>
          <w:i/>
        </w:rPr>
        <w:t>Review of Personality &amp; Social Psychology</w:t>
      </w:r>
      <w:r w:rsidRPr="00467A13">
        <w:t xml:space="preserve">. </w:t>
      </w:r>
    </w:p>
    <w:p w14:paraId="7279AFC6" w14:textId="77777777" w:rsidR="00467A13" w:rsidRPr="00467A13" w:rsidRDefault="00467A13" w:rsidP="00B45DEC">
      <w:pPr>
        <w:pStyle w:val="af7"/>
      </w:pPr>
    </w:p>
    <w:p w14:paraId="575F759D" w14:textId="18DA69B5" w:rsidR="00467A13" w:rsidRPr="00467A13" w:rsidRDefault="00467A13" w:rsidP="00B45DEC">
      <w:pPr>
        <w:pStyle w:val="af7"/>
      </w:pPr>
      <w:r w:rsidRPr="00467A13">
        <w:t xml:space="preserve">Rosseel, Y. (2012). lavaan: An R package for structural equation modeling. </w:t>
      </w:r>
      <w:r w:rsidRPr="00467A13">
        <w:rPr>
          <w:i/>
        </w:rPr>
        <w:t>Journal of Statistical Software, 48</w:t>
      </w:r>
      <w:r w:rsidRPr="00467A13">
        <w:t xml:space="preserve">, 1-36. </w:t>
      </w:r>
      <w:hyperlink r:id="rId162" w:history="1">
        <w:r w:rsidRPr="00467A13">
          <w:rPr>
            <w:rStyle w:val="a6"/>
          </w:rPr>
          <w:t>https://doi.org/10.18637/jss.v048.i02</w:t>
        </w:r>
      </w:hyperlink>
      <w:r w:rsidRPr="00467A13">
        <w:t xml:space="preserve"> </w:t>
      </w:r>
    </w:p>
    <w:p w14:paraId="3D85CE33" w14:textId="77777777" w:rsidR="00467A13" w:rsidRPr="00467A13" w:rsidRDefault="00467A13" w:rsidP="00B45DEC">
      <w:pPr>
        <w:pStyle w:val="af7"/>
      </w:pPr>
    </w:p>
    <w:p w14:paraId="4656E0F5" w14:textId="0526F059" w:rsidR="00467A13" w:rsidRPr="00467A13" w:rsidRDefault="00467A13" w:rsidP="00B45DEC">
      <w:pPr>
        <w:pStyle w:val="af7"/>
      </w:pPr>
      <w:r w:rsidRPr="00467A13">
        <w:t xml:space="preserve">Salovey, P., &amp; Rodin, J. (1991). Provoking jealousy and envy: Domain relevance and self-esteem threat. </w:t>
      </w:r>
      <w:r w:rsidRPr="00467A13">
        <w:rPr>
          <w:i/>
        </w:rPr>
        <w:t>Journal of Social and Clinical Psychology, 10</w:t>
      </w:r>
      <w:r w:rsidRPr="00467A13">
        <w:t xml:space="preserve">(4), 395-413. </w:t>
      </w:r>
      <w:hyperlink r:id="rId163" w:history="1">
        <w:r w:rsidRPr="00467A13">
          <w:rPr>
            <w:rStyle w:val="a6"/>
          </w:rPr>
          <w:t>https://doi.org/10.1521/jscp.1991.10.4.395</w:t>
        </w:r>
      </w:hyperlink>
      <w:r w:rsidRPr="00467A13">
        <w:t xml:space="preserve"> </w:t>
      </w:r>
    </w:p>
    <w:p w14:paraId="54F0A278" w14:textId="77777777" w:rsidR="00467A13" w:rsidRPr="00467A13" w:rsidRDefault="00467A13" w:rsidP="00B45DEC">
      <w:pPr>
        <w:pStyle w:val="af7"/>
      </w:pPr>
    </w:p>
    <w:p w14:paraId="3FB0B266" w14:textId="77777777" w:rsidR="00467A13" w:rsidRPr="00467A13" w:rsidRDefault="00467A13" w:rsidP="00B45DEC">
      <w:pPr>
        <w:pStyle w:val="af7"/>
      </w:pPr>
      <w:r w:rsidRPr="00467A13">
        <w:t xml:space="preserve">Schachter, S. (1959). </w:t>
      </w:r>
      <w:r w:rsidRPr="00467A13">
        <w:rPr>
          <w:i/>
        </w:rPr>
        <w:t>The psychology of affiliation: Experimental studies of the sources of gregariousness</w:t>
      </w:r>
      <w:r w:rsidRPr="00467A13">
        <w:t xml:space="preserve">. </w:t>
      </w:r>
    </w:p>
    <w:p w14:paraId="665C8A8F" w14:textId="77777777" w:rsidR="00467A13" w:rsidRPr="00467A13" w:rsidRDefault="00467A13" w:rsidP="00B45DEC">
      <w:pPr>
        <w:pStyle w:val="af7"/>
      </w:pPr>
    </w:p>
    <w:p w14:paraId="346B33C7" w14:textId="77777777" w:rsidR="00467A13" w:rsidRPr="00467A13" w:rsidRDefault="00467A13" w:rsidP="00B45DEC">
      <w:pPr>
        <w:pStyle w:val="af7"/>
      </w:pPr>
      <w:r w:rsidRPr="00467A13">
        <w:t xml:space="preserve">Scherer, K.R. (1984). Emotion as a multicomponent process: A model and some cross-cultural data. </w:t>
      </w:r>
      <w:r w:rsidRPr="00467A13">
        <w:rPr>
          <w:i/>
        </w:rPr>
        <w:t>Review of Personality &amp; Social Psychology</w:t>
      </w:r>
      <w:r w:rsidRPr="00467A13">
        <w:t xml:space="preserve">. </w:t>
      </w:r>
    </w:p>
    <w:p w14:paraId="29932986" w14:textId="77777777" w:rsidR="00467A13" w:rsidRPr="00467A13" w:rsidRDefault="00467A13" w:rsidP="00B45DEC">
      <w:pPr>
        <w:pStyle w:val="af7"/>
      </w:pPr>
    </w:p>
    <w:p w14:paraId="29CF86DC" w14:textId="53DD2B5D" w:rsidR="00467A13" w:rsidRPr="00467A13" w:rsidRDefault="00467A13" w:rsidP="00B45DEC">
      <w:pPr>
        <w:pStyle w:val="af7"/>
      </w:pPr>
      <w:r w:rsidRPr="00467A13">
        <w:t xml:space="preserve">Schimmack, U., Oishi, S., Furr, R.M., &amp; Funder, D.C. (2004). Personality and life satisfaction: A facet-level analysis. </w:t>
      </w:r>
      <w:r w:rsidRPr="00467A13">
        <w:rPr>
          <w:i/>
        </w:rPr>
        <w:t>Personality and Social Psychology Bulletin, 30</w:t>
      </w:r>
      <w:r w:rsidRPr="00467A13">
        <w:t xml:space="preserve">(8), 1062-1075. </w:t>
      </w:r>
      <w:hyperlink r:id="rId164" w:history="1">
        <w:r w:rsidRPr="00467A13">
          <w:rPr>
            <w:rStyle w:val="a6"/>
          </w:rPr>
          <w:t>https://doi.org/10.1177/0146167204264292</w:t>
        </w:r>
      </w:hyperlink>
      <w:r w:rsidRPr="00467A13">
        <w:t xml:space="preserve"> </w:t>
      </w:r>
    </w:p>
    <w:p w14:paraId="48BF2F86" w14:textId="77777777" w:rsidR="00467A13" w:rsidRPr="00467A13" w:rsidRDefault="00467A13" w:rsidP="00B45DEC">
      <w:pPr>
        <w:pStyle w:val="af7"/>
      </w:pPr>
    </w:p>
    <w:p w14:paraId="024BCFDB" w14:textId="171C4C8C" w:rsidR="00467A13" w:rsidRPr="00467A13" w:rsidRDefault="00467A13" w:rsidP="00B45DEC">
      <w:pPr>
        <w:pStyle w:val="af7"/>
      </w:pPr>
      <w:r w:rsidRPr="00467A13">
        <w:t xml:space="preserve">Schneider, S.M., &amp; Schupp, J. (2014). Individual differences in social comparison and its consequences for life satisfaction: introducing a short scale of the Iowa–Netherlands Comparison Orientation Measure. </w:t>
      </w:r>
      <w:r w:rsidRPr="00467A13">
        <w:rPr>
          <w:i/>
        </w:rPr>
        <w:t>Social Indicators Research, 115</w:t>
      </w:r>
      <w:r w:rsidRPr="00467A13">
        <w:t xml:space="preserve">, 767-789. </w:t>
      </w:r>
      <w:hyperlink r:id="rId165" w:history="1">
        <w:r w:rsidRPr="00467A13">
          <w:rPr>
            <w:rStyle w:val="a6"/>
          </w:rPr>
          <w:t>https://doi.org/10.1007/s11205-012-0227-1</w:t>
        </w:r>
      </w:hyperlink>
      <w:r w:rsidRPr="00467A13">
        <w:t xml:space="preserve"> </w:t>
      </w:r>
    </w:p>
    <w:p w14:paraId="721889AA" w14:textId="77777777" w:rsidR="00467A13" w:rsidRPr="00467A13" w:rsidRDefault="00467A13" w:rsidP="00B45DEC">
      <w:pPr>
        <w:pStyle w:val="af7"/>
      </w:pPr>
    </w:p>
    <w:p w14:paraId="188A0988" w14:textId="77777777" w:rsidR="00467A13" w:rsidRPr="00467A13" w:rsidRDefault="00467A13" w:rsidP="00B45DEC">
      <w:pPr>
        <w:pStyle w:val="af7"/>
      </w:pPr>
      <w:r w:rsidRPr="00467A13">
        <w:t xml:space="preserve">Seo, H.-G., &amp; Park, H.-W. (2018). Design and Implementation of Potential Advertisement Keyword Extraction System Using SNS. </w:t>
      </w:r>
      <w:r w:rsidRPr="00467A13">
        <w:rPr>
          <w:i/>
        </w:rPr>
        <w:t>Journal of the Korea Convergence Society, 9</w:t>
      </w:r>
      <w:r w:rsidRPr="00467A13">
        <w:t xml:space="preserve">(7), 17-24. </w:t>
      </w:r>
    </w:p>
    <w:p w14:paraId="45A68873" w14:textId="77777777" w:rsidR="00467A13" w:rsidRPr="00467A13" w:rsidRDefault="00467A13" w:rsidP="00B45DEC">
      <w:pPr>
        <w:pStyle w:val="af7"/>
      </w:pPr>
    </w:p>
    <w:p w14:paraId="366E5450" w14:textId="48E82B78" w:rsidR="00467A13" w:rsidRPr="00467A13" w:rsidRDefault="00467A13" w:rsidP="00B45DEC">
      <w:pPr>
        <w:pStyle w:val="af7"/>
      </w:pPr>
      <w:r w:rsidRPr="00467A13">
        <w:t xml:space="preserve">Seo, M., &amp; Hyun, K.D. (2018). The effects of following celebrities’ lives via SNSs on life satisfaction: The palliative function of system justification and the moderating role of materialism. </w:t>
      </w:r>
      <w:r w:rsidRPr="00467A13">
        <w:rPr>
          <w:i/>
        </w:rPr>
        <w:t>New Media &amp; Society, 20</w:t>
      </w:r>
      <w:r w:rsidRPr="00467A13">
        <w:t xml:space="preserve">(9), 3479-3497. </w:t>
      </w:r>
      <w:hyperlink r:id="rId166" w:history="1">
        <w:r w:rsidRPr="00467A13">
          <w:rPr>
            <w:rStyle w:val="a6"/>
          </w:rPr>
          <w:t>https://doi.org/10.1177/1461444817750002</w:t>
        </w:r>
      </w:hyperlink>
      <w:r w:rsidRPr="00467A13">
        <w:t xml:space="preserve"> </w:t>
      </w:r>
    </w:p>
    <w:p w14:paraId="7FCDFF63" w14:textId="77777777" w:rsidR="00467A13" w:rsidRPr="00467A13" w:rsidRDefault="00467A13" w:rsidP="00B45DEC">
      <w:pPr>
        <w:pStyle w:val="af7"/>
      </w:pPr>
    </w:p>
    <w:p w14:paraId="28FA834E" w14:textId="459A065D" w:rsidR="00467A13" w:rsidRPr="00467A13" w:rsidRDefault="00467A13" w:rsidP="00B45DEC">
      <w:pPr>
        <w:pStyle w:val="af7"/>
      </w:pPr>
      <w:r w:rsidRPr="00467A13">
        <w:t xml:space="preserve">Shin, D.C., &amp; Johnson, D.M. (1978). Avowed happiness as an overall assessment of the quality of life. </w:t>
      </w:r>
      <w:r w:rsidRPr="00467A13">
        <w:rPr>
          <w:i/>
        </w:rPr>
        <w:t>Social Indicators Research, 5</w:t>
      </w:r>
      <w:r w:rsidRPr="00467A13">
        <w:t xml:space="preserve">, 475-492. </w:t>
      </w:r>
      <w:hyperlink r:id="rId167" w:history="1">
        <w:r w:rsidRPr="00467A13">
          <w:rPr>
            <w:rStyle w:val="a6"/>
          </w:rPr>
          <w:t>https://doi.org/10.1007/BF00352944</w:t>
        </w:r>
      </w:hyperlink>
      <w:r w:rsidRPr="00467A13">
        <w:t xml:space="preserve"> </w:t>
      </w:r>
    </w:p>
    <w:p w14:paraId="6FD0FBD5" w14:textId="77777777" w:rsidR="00467A13" w:rsidRPr="00467A13" w:rsidRDefault="00467A13" w:rsidP="00B45DEC">
      <w:pPr>
        <w:pStyle w:val="af7"/>
      </w:pPr>
    </w:p>
    <w:p w14:paraId="45C6D3BB" w14:textId="6F773276" w:rsidR="00467A13" w:rsidRPr="00467A13" w:rsidRDefault="00467A13" w:rsidP="00B45DEC">
      <w:pPr>
        <w:pStyle w:val="af7"/>
      </w:pPr>
      <w:r w:rsidRPr="00467A13">
        <w:t xml:space="preserve">Sim, P.P., &amp; Prihadi, K. (2020). Social comparison and life satisfaction in social media: The role of mattering and state self-esteem. </w:t>
      </w:r>
      <w:r w:rsidRPr="00467A13">
        <w:rPr>
          <w:i/>
        </w:rPr>
        <w:t>International Journal of Public Health Science, 9</w:t>
      </w:r>
      <w:r w:rsidRPr="00467A13">
        <w:t xml:space="preserve">(3), 245-254. </w:t>
      </w:r>
      <w:hyperlink r:id="rId168" w:history="1">
        <w:r w:rsidRPr="00467A13">
          <w:rPr>
            <w:rStyle w:val="a6"/>
          </w:rPr>
          <w:t>https://doi.org/10.11591/ijphs.v9i3.20509</w:t>
        </w:r>
      </w:hyperlink>
      <w:r w:rsidRPr="00467A13">
        <w:t xml:space="preserve"> </w:t>
      </w:r>
    </w:p>
    <w:p w14:paraId="09D22DAD" w14:textId="77777777" w:rsidR="00467A13" w:rsidRPr="00467A13" w:rsidRDefault="00467A13" w:rsidP="00B45DEC">
      <w:pPr>
        <w:pStyle w:val="af7"/>
      </w:pPr>
    </w:p>
    <w:p w14:paraId="267649F7" w14:textId="77777777" w:rsidR="00467A13" w:rsidRPr="00467A13" w:rsidRDefault="00467A13" w:rsidP="00B45DEC">
      <w:pPr>
        <w:pStyle w:val="af7"/>
      </w:pPr>
      <w:r w:rsidRPr="00467A13">
        <w:t xml:space="preserve">Smith, C.A., &amp; Ellsworth, P.C. (1985). Patterns of cognitive appraisal in emotion. </w:t>
      </w:r>
      <w:r w:rsidRPr="00467A13">
        <w:rPr>
          <w:i/>
        </w:rPr>
        <w:t>Journal of Personality and Social Psychology, 48</w:t>
      </w:r>
      <w:r w:rsidRPr="00467A13">
        <w:t xml:space="preserve">(4), 813. </w:t>
      </w:r>
    </w:p>
    <w:p w14:paraId="602B9436" w14:textId="77777777" w:rsidR="00467A13" w:rsidRPr="00467A13" w:rsidRDefault="00467A13" w:rsidP="00B45DEC">
      <w:pPr>
        <w:pStyle w:val="af7"/>
      </w:pPr>
    </w:p>
    <w:p w14:paraId="293D0CB1" w14:textId="37CA4392" w:rsidR="00467A13" w:rsidRPr="00467A13" w:rsidRDefault="00467A13" w:rsidP="00B45DEC">
      <w:pPr>
        <w:pStyle w:val="af7"/>
      </w:pPr>
      <w:r w:rsidRPr="00467A13">
        <w:t xml:space="preserve">Smith, H.J., Pettigrew, T.F., Pippin, G.M., &amp; Bialosiewicz, S. (2012). Relative deprivation: A theoretical and meta-analytic review. </w:t>
      </w:r>
      <w:r w:rsidRPr="00467A13">
        <w:rPr>
          <w:i/>
        </w:rPr>
        <w:t>Personality and Social Psychology Review, 16</w:t>
      </w:r>
      <w:r w:rsidRPr="00467A13">
        <w:t xml:space="preserve">(3), 203-232. </w:t>
      </w:r>
      <w:hyperlink r:id="rId169" w:history="1">
        <w:r w:rsidRPr="00467A13">
          <w:rPr>
            <w:rStyle w:val="a6"/>
          </w:rPr>
          <w:t>https://doi.org/10.1177/1088868311430825</w:t>
        </w:r>
      </w:hyperlink>
      <w:r w:rsidRPr="00467A13">
        <w:t xml:space="preserve"> </w:t>
      </w:r>
    </w:p>
    <w:p w14:paraId="372B5C99" w14:textId="77777777" w:rsidR="00467A13" w:rsidRPr="00467A13" w:rsidRDefault="00467A13" w:rsidP="00B45DEC">
      <w:pPr>
        <w:pStyle w:val="af7"/>
      </w:pPr>
    </w:p>
    <w:p w14:paraId="26AE1039" w14:textId="76ED96BB" w:rsidR="00467A13" w:rsidRPr="00467A13" w:rsidRDefault="00467A13" w:rsidP="00B45DEC">
      <w:pPr>
        <w:pStyle w:val="af7"/>
      </w:pPr>
      <w:r w:rsidRPr="00467A13">
        <w:t>Smith, H.J., Ryan, D</w:t>
      </w:r>
      <w:r w:rsidRPr="00467A13">
        <w:rPr>
          <w:rFonts w:hint="eastAsia"/>
        </w:rPr>
        <w:t>.A., Jaurique, A., &amp; Duffau, E. (2020). Personal relative deprivation and mental health among university students: Cross</w:t>
      </w:r>
      <w:r w:rsidRPr="00467A13">
        <w:rPr>
          <w:rFonts w:hint="eastAsia"/>
        </w:rPr>
        <w:t>‐</w:t>
      </w:r>
      <w:r w:rsidRPr="00467A13">
        <w:rPr>
          <w:rFonts w:hint="eastAsia"/>
        </w:rPr>
        <w:t xml:space="preserve">sectional and longitudinal evidence. </w:t>
      </w:r>
      <w:r w:rsidRPr="00467A13">
        <w:rPr>
          <w:rFonts w:hint="eastAsia"/>
          <w:i/>
        </w:rPr>
        <w:t>Analyses of Social Issues and Public Policy, 20</w:t>
      </w:r>
      <w:r w:rsidRPr="00467A13">
        <w:rPr>
          <w:rFonts w:hint="eastAsia"/>
        </w:rPr>
        <w:t xml:space="preserve">(1), 287-314. </w:t>
      </w:r>
      <w:hyperlink r:id="rId170" w:history="1">
        <w:r w:rsidRPr="00467A13">
          <w:rPr>
            <w:rStyle w:val="a6"/>
            <w:rFonts w:hint="eastAsia"/>
          </w:rPr>
          <w:t>https://doi.org/10.1111/asap.12201</w:t>
        </w:r>
      </w:hyperlink>
      <w:r w:rsidRPr="00467A13">
        <w:rPr>
          <w:rFonts w:hint="eastAsia"/>
        </w:rPr>
        <w:t xml:space="preserve"> </w:t>
      </w:r>
    </w:p>
    <w:p w14:paraId="6B0C60A3" w14:textId="77777777" w:rsidR="00467A13" w:rsidRPr="00467A13" w:rsidRDefault="00467A13" w:rsidP="00B45DEC">
      <w:pPr>
        <w:pStyle w:val="af7"/>
      </w:pPr>
    </w:p>
    <w:p w14:paraId="5535D6B9" w14:textId="0FF7A811" w:rsidR="00467A13" w:rsidRPr="00467A13" w:rsidRDefault="00467A13" w:rsidP="00B45DEC">
      <w:pPr>
        <w:pStyle w:val="af7"/>
      </w:pPr>
      <w:r w:rsidRPr="00467A13">
        <w:t xml:space="preserve">Steinfield, C., Ellison, N.B., &amp; Lampe, C. (2008). Social capital, self-esteem, and use of online social network sites: A longitudinal analysis. </w:t>
      </w:r>
      <w:r w:rsidRPr="00467A13">
        <w:rPr>
          <w:i/>
        </w:rPr>
        <w:t xml:space="preserve">Journal of Applied </w:t>
      </w:r>
      <w:r w:rsidRPr="00467A13">
        <w:rPr>
          <w:i/>
        </w:rPr>
        <w:lastRenderedPageBreak/>
        <w:t>Developmental Psychology, 29</w:t>
      </w:r>
      <w:r w:rsidRPr="00467A13">
        <w:t xml:space="preserve">(6), 434-445. </w:t>
      </w:r>
      <w:hyperlink r:id="rId171" w:history="1">
        <w:r w:rsidRPr="00467A13">
          <w:rPr>
            <w:rStyle w:val="a6"/>
          </w:rPr>
          <w:t>https://doi.org/10.1016/j.appdev.2008.07.002</w:t>
        </w:r>
      </w:hyperlink>
      <w:r w:rsidRPr="00467A13">
        <w:t xml:space="preserve"> </w:t>
      </w:r>
    </w:p>
    <w:p w14:paraId="4D6E3BB7" w14:textId="77777777" w:rsidR="00467A13" w:rsidRPr="00467A13" w:rsidRDefault="00467A13" w:rsidP="00B45DEC">
      <w:pPr>
        <w:pStyle w:val="af7"/>
      </w:pPr>
    </w:p>
    <w:p w14:paraId="3010C6E5" w14:textId="77777777" w:rsidR="00467A13" w:rsidRPr="00467A13" w:rsidRDefault="00467A13" w:rsidP="00B45DEC">
      <w:pPr>
        <w:pStyle w:val="af7"/>
      </w:pPr>
      <w:r w:rsidRPr="00467A13">
        <w:t xml:space="preserve">Stouffer, S.A., Suchman, E.A., DeVinney, L.C., Star, S.A., &amp; Williams Jr, R.M. (1949). </w:t>
      </w:r>
      <w:r w:rsidRPr="00467A13">
        <w:rPr>
          <w:i/>
        </w:rPr>
        <w:t>The american soldier: Adjustment during army life.</w:t>
      </w:r>
      <w:r w:rsidRPr="00467A13">
        <w:t xml:space="preserve"> </w:t>
      </w:r>
    </w:p>
    <w:p w14:paraId="547EDE7E" w14:textId="77777777" w:rsidR="00467A13" w:rsidRPr="00467A13" w:rsidRDefault="00467A13" w:rsidP="00B45DEC">
      <w:pPr>
        <w:pStyle w:val="af7"/>
      </w:pPr>
    </w:p>
    <w:p w14:paraId="5A35FE35" w14:textId="42CC2AB9" w:rsidR="00467A13" w:rsidRPr="00467A13" w:rsidRDefault="00467A13" w:rsidP="00B45DEC">
      <w:pPr>
        <w:pStyle w:val="af7"/>
      </w:pPr>
      <w:r w:rsidRPr="00467A13">
        <w:t xml:space="preserve">Streiner, D.L. (2003). Starting at the beginning: an introduction to coefficient alpha and internal consistency. </w:t>
      </w:r>
      <w:r w:rsidRPr="00467A13">
        <w:rPr>
          <w:i/>
        </w:rPr>
        <w:t>Journal of Personality Assessment, 80</w:t>
      </w:r>
      <w:r w:rsidRPr="00467A13">
        <w:t xml:space="preserve">(1), 99-103. </w:t>
      </w:r>
      <w:hyperlink r:id="rId172" w:history="1">
        <w:r w:rsidRPr="00467A13">
          <w:rPr>
            <w:rStyle w:val="a6"/>
          </w:rPr>
          <w:t>https://doi.org/10.1207/S15327752JPA8001_18</w:t>
        </w:r>
      </w:hyperlink>
      <w:r w:rsidRPr="00467A13">
        <w:t xml:space="preserve"> </w:t>
      </w:r>
    </w:p>
    <w:p w14:paraId="3AF27428" w14:textId="77777777" w:rsidR="00467A13" w:rsidRPr="00467A13" w:rsidRDefault="00467A13" w:rsidP="00B45DEC">
      <w:pPr>
        <w:pStyle w:val="af7"/>
      </w:pPr>
    </w:p>
    <w:p w14:paraId="3D3DF385" w14:textId="42DED35B" w:rsidR="00467A13" w:rsidRPr="00467A13" w:rsidRDefault="00467A13" w:rsidP="00B45DEC">
      <w:pPr>
        <w:pStyle w:val="af7"/>
      </w:pPr>
      <w:r w:rsidRPr="00467A13">
        <w:t xml:space="preserve">Subramanyam, M., Kawachi, I., Berkman, L., &amp; Subramanian, S. (2009). Relative deprivation in income and self-rated health in the United States. </w:t>
      </w:r>
      <w:r w:rsidRPr="00467A13">
        <w:rPr>
          <w:i/>
        </w:rPr>
        <w:t>Social Science &amp; Medicine, 69</w:t>
      </w:r>
      <w:r w:rsidRPr="00467A13">
        <w:t xml:space="preserve">(3), 327-334. </w:t>
      </w:r>
      <w:hyperlink r:id="rId173" w:history="1">
        <w:r w:rsidRPr="00467A13">
          <w:rPr>
            <w:rStyle w:val="a6"/>
          </w:rPr>
          <w:t>https://doi.org/10.1016/j.socscimed.2009.06.008</w:t>
        </w:r>
      </w:hyperlink>
      <w:r w:rsidRPr="00467A13">
        <w:t xml:space="preserve"> </w:t>
      </w:r>
    </w:p>
    <w:p w14:paraId="719F6FBF" w14:textId="77777777" w:rsidR="00467A13" w:rsidRPr="00467A13" w:rsidRDefault="00467A13" w:rsidP="00B45DEC">
      <w:pPr>
        <w:pStyle w:val="af7"/>
      </w:pPr>
    </w:p>
    <w:p w14:paraId="277C2B90" w14:textId="04678A6E" w:rsidR="00467A13" w:rsidRPr="00467A13" w:rsidRDefault="00467A13" w:rsidP="00B45DEC">
      <w:pPr>
        <w:pStyle w:val="af7"/>
      </w:pPr>
      <w:r w:rsidRPr="00467A13">
        <w:t xml:space="preserve">Tandoc Jr, E.C., Ferrucci, P., &amp; Duffy, M. (2015). Facebook use, envy, and depression among college students: Is facebooking depressing? </w:t>
      </w:r>
      <w:r w:rsidRPr="00467A13">
        <w:rPr>
          <w:i/>
        </w:rPr>
        <w:t>Computers in Human Behavior, 43</w:t>
      </w:r>
      <w:r w:rsidRPr="00467A13">
        <w:t xml:space="preserve">, 139-146. </w:t>
      </w:r>
      <w:hyperlink r:id="rId174" w:history="1">
        <w:r w:rsidRPr="00467A13">
          <w:rPr>
            <w:rStyle w:val="a6"/>
          </w:rPr>
          <w:t>https://doi.org/10.1016/j.chb.2014.10.053</w:t>
        </w:r>
      </w:hyperlink>
      <w:r w:rsidRPr="00467A13">
        <w:t xml:space="preserve"> </w:t>
      </w:r>
    </w:p>
    <w:p w14:paraId="52A4342B" w14:textId="77777777" w:rsidR="00467A13" w:rsidRPr="00467A13" w:rsidRDefault="00467A13" w:rsidP="00B45DEC">
      <w:pPr>
        <w:pStyle w:val="af7"/>
      </w:pPr>
    </w:p>
    <w:p w14:paraId="39C6FA31" w14:textId="5729D588" w:rsidR="00467A13" w:rsidRPr="00467A13" w:rsidRDefault="00467A13" w:rsidP="00B45DEC">
      <w:pPr>
        <w:pStyle w:val="af7"/>
      </w:pPr>
      <w:r w:rsidRPr="00467A13">
        <w:t xml:space="preserve">Tavakol, M., &amp; Dennick, R. (2011). Making sense of Cronbach's alpha. </w:t>
      </w:r>
      <w:r w:rsidRPr="00467A13">
        <w:rPr>
          <w:i/>
        </w:rPr>
        <w:t>International Journal of Medical Education, 2</w:t>
      </w:r>
      <w:r w:rsidRPr="00467A13">
        <w:t xml:space="preserve">, 53. </w:t>
      </w:r>
      <w:hyperlink r:id="rId175" w:history="1">
        <w:r w:rsidRPr="00467A13">
          <w:rPr>
            <w:rStyle w:val="a6"/>
          </w:rPr>
          <w:t>https://doi.org/10.5116/ijme.4dfb.8dfd</w:t>
        </w:r>
      </w:hyperlink>
      <w:r w:rsidRPr="00467A13">
        <w:t xml:space="preserve"> </w:t>
      </w:r>
    </w:p>
    <w:p w14:paraId="3A2BCC1D" w14:textId="77777777" w:rsidR="00467A13" w:rsidRPr="00467A13" w:rsidRDefault="00467A13" w:rsidP="00B45DEC">
      <w:pPr>
        <w:pStyle w:val="af7"/>
      </w:pPr>
    </w:p>
    <w:p w14:paraId="62569810" w14:textId="1B7D2796" w:rsidR="00467A13" w:rsidRPr="00467A13" w:rsidRDefault="00467A13" w:rsidP="00B45DEC">
      <w:pPr>
        <w:pStyle w:val="af7"/>
      </w:pPr>
      <w:r w:rsidRPr="00467A13">
        <w:t xml:space="preserve">Taylor, S.E., Wood, J.V., &amp; Lichtman, R.R. (1983). It could be worse: Selective evaluation as a response to victimization. </w:t>
      </w:r>
      <w:r w:rsidRPr="00467A13">
        <w:rPr>
          <w:i/>
        </w:rPr>
        <w:t>Journal of Social Issues, 39</w:t>
      </w:r>
      <w:r w:rsidRPr="00467A13">
        <w:t xml:space="preserve">(2), 19-40. </w:t>
      </w:r>
      <w:hyperlink r:id="rId176" w:history="1">
        <w:r w:rsidRPr="00467A13">
          <w:rPr>
            <w:rStyle w:val="a6"/>
          </w:rPr>
          <w:t>https://doi.org/10.1111/j.1540-4560.1983.tb00139.x</w:t>
        </w:r>
      </w:hyperlink>
      <w:r w:rsidRPr="00467A13">
        <w:t xml:space="preserve"> </w:t>
      </w:r>
    </w:p>
    <w:p w14:paraId="442A1AB2" w14:textId="77777777" w:rsidR="00467A13" w:rsidRPr="00467A13" w:rsidRDefault="00467A13" w:rsidP="00B45DEC">
      <w:pPr>
        <w:pStyle w:val="af7"/>
      </w:pPr>
    </w:p>
    <w:p w14:paraId="13BEAAA9" w14:textId="20D5FB97" w:rsidR="00467A13" w:rsidRPr="00467A13" w:rsidRDefault="00467A13" w:rsidP="00B45DEC">
      <w:pPr>
        <w:pStyle w:val="af7"/>
      </w:pPr>
      <w:r w:rsidRPr="00467A13">
        <w:t xml:space="preserve">Thornton, D.A., &amp; Arrowood, A.J. (1966). Self-evaluation, self-enhancement, and the locus of social comparison. </w:t>
      </w:r>
      <w:r w:rsidRPr="00467A13">
        <w:rPr>
          <w:i/>
        </w:rPr>
        <w:t>Journal of Experimental Social Psychology, 1</w:t>
      </w:r>
      <w:r w:rsidRPr="00467A13">
        <w:t xml:space="preserve">, 40-48. </w:t>
      </w:r>
      <w:hyperlink r:id="rId177" w:history="1">
        <w:r w:rsidRPr="00467A13">
          <w:rPr>
            <w:rStyle w:val="a6"/>
          </w:rPr>
          <w:t>https://doi.org/10.1016/0022-1031(66)90064-3</w:t>
        </w:r>
      </w:hyperlink>
      <w:r w:rsidRPr="00467A13">
        <w:t xml:space="preserve"> </w:t>
      </w:r>
    </w:p>
    <w:p w14:paraId="394E2B35" w14:textId="77777777" w:rsidR="00467A13" w:rsidRPr="00467A13" w:rsidRDefault="00467A13" w:rsidP="00B45DEC">
      <w:pPr>
        <w:pStyle w:val="af7"/>
      </w:pPr>
    </w:p>
    <w:p w14:paraId="3CA4C173" w14:textId="3B51B73A" w:rsidR="00467A13" w:rsidRPr="00467A13" w:rsidRDefault="00467A13" w:rsidP="00B45DEC">
      <w:pPr>
        <w:pStyle w:val="af7"/>
      </w:pPr>
      <w:r w:rsidRPr="00467A13">
        <w:t xml:space="preserve">Underwood, J.D., Kerlin, L., &amp; Farrington-Flint, L. (2011). The lies we tell and what they say about us: Using behavioural characteristics to explain Facebook activity. </w:t>
      </w:r>
      <w:r w:rsidRPr="00467A13">
        <w:rPr>
          <w:i/>
        </w:rPr>
        <w:t>Computers in Human Behavior, 27</w:t>
      </w:r>
      <w:r w:rsidRPr="00467A13">
        <w:t xml:space="preserve">(5), 1621-1626. </w:t>
      </w:r>
      <w:hyperlink r:id="rId178" w:history="1">
        <w:r w:rsidRPr="00467A13">
          <w:rPr>
            <w:rStyle w:val="a6"/>
          </w:rPr>
          <w:t>https://doi.org/10.1016/j.chb.2011.01.012</w:t>
        </w:r>
      </w:hyperlink>
      <w:r w:rsidRPr="00467A13">
        <w:t xml:space="preserve"> </w:t>
      </w:r>
    </w:p>
    <w:p w14:paraId="2A0BB474" w14:textId="77777777" w:rsidR="00467A13" w:rsidRPr="00467A13" w:rsidRDefault="00467A13" w:rsidP="00B45DEC">
      <w:pPr>
        <w:pStyle w:val="af7"/>
      </w:pPr>
    </w:p>
    <w:p w14:paraId="3A4F2B38" w14:textId="19B3E13A" w:rsidR="00467A13" w:rsidRPr="00467A13" w:rsidRDefault="00467A13" w:rsidP="00B45DEC">
      <w:pPr>
        <w:pStyle w:val="af7"/>
      </w:pPr>
      <w:r w:rsidRPr="00467A13">
        <w:lastRenderedPageBreak/>
        <w:t xml:space="preserve">Uram, P., &amp; Skalski, S. (2022). Still logged in? The link between Facebook addiction, FoMO, self-esteem, life satisfaction and loneliness in social media users. </w:t>
      </w:r>
      <w:r w:rsidRPr="00467A13">
        <w:rPr>
          <w:i/>
        </w:rPr>
        <w:t>Psychological Reports, 125</w:t>
      </w:r>
      <w:r w:rsidRPr="00467A13">
        <w:t xml:space="preserve">(1), 218-231. </w:t>
      </w:r>
      <w:hyperlink r:id="rId179" w:history="1">
        <w:r w:rsidRPr="00467A13">
          <w:rPr>
            <w:rStyle w:val="a6"/>
          </w:rPr>
          <w:t>https://doi.org/10.1177/0033294120980970</w:t>
        </w:r>
      </w:hyperlink>
      <w:r w:rsidRPr="00467A13">
        <w:t xml:space="preserve"> </w:t>
      </w:r>
    </w:p>
    <w:p w14:paraId="685A4C15" w14:textId="77777777" w:rsidR="00467A13" w:rsidRPr="00467A13" w:rsidRDefault="00467A13" w:rsidP="00B45DEC">
      <w:pPr>
        <w:pStyle w:val="af7"/>
      </w:pPr>
    </w:p>
    <w:p w14:paraId="22269211" w14:textId="02567052" w:rsidR="00467A13" w:rsidRPr="00467A13" w:rsidRDefault="00467A13" w:rsidP="00B45DEC">
      <w:pPr>
        <w:pStyle w:val="af7"/>
      </w:pPr>
      <w:r w:rsidRPr="00467A13">
        <w:t xml:space="preserve">Van den Eijnden, R.J., Meerkerk, G.-J., Vermulst, A.A., Spijkerman, R., &amp; Engels, R.C. (2008). Online communication, compulsive Internet use, and psychosocial well-being among adolescents: a longitudinal study. </w:t>
      </w:r>
      <w:r w:rsidRPr="00467A13">
        <w:rPr>
          <w:i/>
        </w:rPr>
        <w:t>Developmental Psychology, 44</w:t>
      </w:r>
      <w:r w:rsidRPr="00467A13">
        <w:t xml:space="preserve">(3), 655. </w:t>
      </w:r>
      <w:hyperlink r:id="rId180" w:history="1">
        <w:r w:rsidRPr="00467A13">
          <w:rPr>
            <w:rStyle w:val="a6"/>
          </w:rPr>
          <w:t>https://doi.org/10.1037/0012-1649.44.3.655</w:t>
        </w:r>
      </w:hyperlink>
      <w:r w:rsidRPr="00467A13">
        <w:t xml:space="preserve"> </w:t>
      </w:r>
    </w:p>
    <w:p w14:paraId="6BE87428" w14:textId="77777777" w:rsidR="00467A13" w:rsidRPr="00467A13" w:rsidRDefault="00467A13" w:rsidP="00B45DEC">
      <w:pPr>
        <w:pStyle w:val="af7"/>
      </w:pPr>
    </w:p>
    <w:p w14:paraId="4E4C5C3C" w14:textId="475098E7" w:rsidR="00467A13" w:rsidRPr="00467A13" w:rsidRDefault="00467A13" w:rsidP="00B45DEC">
      <w:pPr>
        <w:pStyle w:val="af7"/>
      </w:pPr>
      <w:r w:rsidRPr="00467A13">
        <w:t xml:space="preserve">Van der Zee, K., Buunk, B., Sanderman, R., Botke, G., &amp; Van den Bergh, F. (2000). Social comparison and coping with cancer treatment. </w:t>
      </w:r>
      <w:r w:rsidRPr="00467A13">
        <w:rPr>
          <w:i/>
        </w:rPr>
        <w:t>Personality and Individual Differences, 28</w:t>
      </w:r>
      <w:r w:rsidRPr="00467A13">
        <w:t xml:space="preserve">(1), 17-34. </w:t>
      </w:r>
      <w:hyperlink r:id="rId181" w:history="1">
        <w:r w:rsidRPr="00467A13">
          <w:rPr>
            <w:rStyle w:val="a6"/>
          </w:rPr>
          <w:t>https://doi.org/10.1016/S0191-8869(99)00045-8</w:t>
        </w:r>
      </w:hyperlink>
      <w:r w:rsidRPr="00467A13">
        <w:t xml:space="preserve"> </w:t>
      </w:r>
    </w:p>
    <w:p w14:paraId="30C43486" w14:textId="77777777" w:rsidR="00467A13" w:rsidRPr="00467A13" w:rsidRDefault="00467A13" w:rsidP="00B45DEC">
      <w:pPr>
        <w:pStyle w:val="af7"/>
      </w:pPr>
    </w:p>
    <w:p w14:paraId="45AEBA19" w14:textId="77777777" w:rsidR="00467A13" w:rsidRPr="00467A13" w:rsidRDefault="00467A13" w:rsidP="00B45DEC">
      <w:pPr>
        <w:pStyle w:val="af7"/>
      </w:pPr>
      <w:r w:rsidRPr="00467A13">
        <w:t xml:space="preserve">Veenhoven, R., &amp; Verkuyten, M. (1989). </w:t>
      </w:r>
      <w:r w:rsidRPr="00467A13">
        <w:rPr>
          <w:i/>
        </w:rPr>
        <w:t>The well-being of only children</w:t>
      </w:r>
      <w:r w:rsidRPr="00467A13">
        <w:t xml:space="preserve"> (Vol. 24). </w:t>
      </w:r>
    </w:p>
    <w:p w14:paraId="62047482" w14:textId="77777777" w:rsidR="00467A13" w:rsidRPr="00467A13" w:rsidRDefault="00467A13" w:rsidP="00B45DEC">
      <w:pPr>
        <w:pStyle w:val="af7"/>
      </w:pPr>
    </w:p>
    <w:p w14:paraId="3A2E1C84" w14:textId="730853BD" w:rsidR="00467A13" w:rsidRPr="00467A13" w:rsidRDefault="00467A13" w:rsidP="00B45DEC">
      <w:pPr>
        <w:pStyle w:val="af7"/>
      </w:pPr>
      <w:r w:rsidRPr="00467A13">
        <w:t xml:space="preserve">Verduyn, P., Gugushvili, N., Massar, K., Täht, K., &amp; Kross, E. (2020). Social comparison on social networking sites. </w:t>
      </w:r>
      <w:r w:rsidRPr="00467A13">
        <w:rPr>
          <w:i/>
        </w:rPr>
        <w:t>Current Opinion in Psychology, 36</w:t>
      </w:r>
      <w:r w:rsidRPr="00467A13">
        <w:t xml:space="preserve">, 32-37. </w:t>
      </w:r>
      <w:hyperlink r:id="rId182" w:history="1">
        <w:r w:rsidRPr="00467A13">
          <w:rPr>
            <w:rStyle w:val="a6"/>
          </w:rPr>
          <w:t>https://doi.org/10.1016/j.copsyc.2020.04.002</w:t>
        </w:r>
      </w:hyperlink>
      <w:r w:rsidRPr="00467A13">
        <w:t xml:space="preserve"> </w:t>
      </w:r>
    </w:p>
    <w:p w14:paraId="6816F595" w14:textId="77777777" w:rsidR="00467A13" w:rsidRPr="00467A13" w:rsidRDefault="00467A13" w:rsidP="00B45DEC">
      <w:pPr>
        <w:pStyle w:val="af7"/>
      </w:pPr>
    </w:p>
    <w:p w14:paraId="11C63E81" w14:textId="74B2EFC6" w:rsidR="00467A13" w:rsidRPr="00467A13" w:rsidRDefault="00467A13" w:rsidP="00B45DEC">
      <w:pPr>
        <w:pStyle w:val="af7"/>
      </w:pPr>
      <w:r w:rsidRPr="00467A13">
        <w:t>Verduyn, P., Ybarra, O., Résibois, M., Jonides, J., &amp; Kross, E. (2017). Do social ne</w:t>
      </w:r>
      <w:r w:rsidRPr="00467A13">
        <w:rPr>
          <w:rFonts w:hint="eastAsia"/>
        </w:rPr>
        <w:t>twork sites enhance or undermine subjective well</w:t>
      </w:r>
      <w:r w:rsidRPr="00467A13">
        <w:rPr>
          <w:rFonts w:hint="eastAsia"/>
        </w:rPr>
        <w:t>‐</w:t>
      </w:r>
      <w:r w:rsidRPr="00467A13">
        <w:rPr>
          <w:rFonts w:hint="eastAsia"/>
        </w:rPr>
        <w:t xml:space="preserve">being? A critical review. </w:t>
      </w:r>
      <w:r w:rsidRPr="00467A13">
        <w:rPr>
          <w:rFonts w:hint="eastAsia"/>
          <w:i/>
        </w:rPr>
        <w:t>Social Issues and Policy Review, 11</w:t>
      </w:r>
      <w:r w:rsidRPr="00467A13">
        <w:rPr>
          <w:rFonts w:hint="eastAsia"/>
        </w:rPr>
        <w:t xml:space="preserve">(1), 274-302. </w:t>
      </w:r>
      <w:hyperlink r:id="rId183" w:history="1">
        <w:r w:rsidRPr="00467A13">
          <w:rPr>
            <w:rStyle w:val="a6"/>
            <w:rFonts w:hint="eastAsia"/>
          </w:rPr>
          <w:t>https://doi.org/10.1111/sipr.12033</w:t>
        </w:r>
      </w:hyperlink>
      <w:r w:rsidRPr="00467A13">
        <w:rPr>
          <w:rFonts w:hint="eastAsia"/>
        </w:rPr>
        <w:t xml:space="preserve"> </w:t>
      </w:r>
    </w:p>
    <w:p w14:paraId="49D22BD8" w14:textId="77777777" w:rsidR="00467A13" w:rsidRPr="00467A13" w:rsidRDefault="00467A13" w:rsidP="00B45DEC">
      <w:pPr>
        <w:pStyle w:val="af7"/>
      </w:pPr>
    </w:p>
    <w:p w14:paraId="4BA8DA39" w14:textId="0EEFD39B" w:rsidR="00467A13" w:rsidRPr="00467A13" w:rsidRDefault="00467A13" w:rsidP="00B45DEC">
      <w:pPr>
        <w:pStyle w:val="af7"/>
      </w:pPr>
      <w:r w:rsidRPr="00467A13">
        <w:t xml:space="preserve">Viechtbauer, W. (2010). Conducting meta-analyses in R with the metafor package. </w:t>
      </w:r>
      <w:r w:rsidRPr="00467A13">
        <w:rPr>
          <w:i/>
        </w:rPr>
        <w:t>Journal of Statistical Software, 36</w:t>
      </w:r>
      <w:r w:rsidRPr="00467A13">
        <w:t xml:space="preserve">, 1-48. </w:t>
      </w:r>
      <w:hyperlink r:id="rId184" w:history="1">
        <w:r w:rsidRPr="00467A13">
          <w:rPr>
            <w:rStyle w:val="a6"/>
          </w:rPr>
          <w:t>https://doi.org/10.18637/jss.v036.i03</w:t>
        </w:r>
      </w:hyperlink>
      <w:r w:rsidRPr="00467A13">
        <w:t xml:space="preserve"> </w:t>
      </w:r>
    </w:p>
    <w:p w14:paraId="55BA253A" w14:textId="77777777" w:rsidR="00467A13" w:rsidRPr="00467A13" w:rsidRDefault="00467A13" w:rsidP="00B45DEC">
      <w:pPr>
        <w:pStyle w:val="af7"/>
      </w:pPr>
    </w:p>
    <w:p w14:paraId="16EC0920" w14:textId="5AB4B5D3" w:rsidR="00467A13" w:rsidRPr="00467A13" w:rsidRDefault="00467A13" w:rsidP="00B45DEC">
      <w:pPr>
        <w:pStyle w:val="af7"/>
      </w:pPr>
      <w:r w:rsidRPr="00467A13">
        <w:t xml:space="preserve">Vogel, E.A., Rose, J.P., Okdie, B.M., Eckles, K., &amp; Franz, B. (2015). Who compares and despairs? The effect of social comparison orientation on social media use and its outcomes. </w:t>
      </w:r>
      <w:r w:rsidRPr="00467A13">
        <w:rPr>
          <w:i/>
        </w:rPr>
        <w:t>Personality and Individual Differences, 86</w:t>
      </w:r>
      <w:r w:rsidRPr="00467A13">
        <w:t xml:space="preserve">, 249-256. </w:t>
      </w:r>
      <w:hyperlink r:id="rId185" w:history="1">
        <w:r w:rsidRPr="00467A13">
          <w:rPr>
            <w:rStyle w:val="a6"/>
          </w:rPr>
          <w:t>https://doi.org/10.1016/j.paid.2015.06.026</w:t>
        </w:r>
      </w:hyperlink>
      <w:r w:rsidRPr="00467A13">
        <w:t xml:space="preserve"> </w:t>
      </w:r>
    </w:p>
    <w:p w14:paraId="05CA4241" w14:textId="77777777" w:rsidR="00467A13" w:rsidRPr="00467A13" w:rsidRDefault="00467A13" w:rsidP="00B45DEC">
      <w:pPr>
        <w:pStyle w:val="af7"/>
      </w:pPr>
    </w:p>
    <w:p w14:paraId="5C378A4F" w14:textId="68EBC8EB" w:rsidR="00467A13" w:rsidRPr="00467A13" w:rsidRDefault="00467A13" w:rsidP="00B45DEC">
      <w:pPr>
        <w:pStyle w:val="af7"/>
      </w:pPr>
      <w:r w:rsidRPr="00467A13">
        <w:t xml:space="preserve">Vogel, E.A., Rose, J.P., Roberts, L.R., &amp; Eckles, K. (2014). Social comparison, social media, and self-esteem. </w:t>
      </w:r>
      <w:r w:rsidRPr="00467A13">
        <w:rPr>
          <w:i/>
        </w:rPr>
        <w:t>Psychology of Popular Media Culture, 3</w:t>
      </w:r>
      <w:r w:rsidRPr="00467A13">
        <w:t xml:space="preserve">(4), 206. </w:t>
      </w:r>
      <w:hyperlink r:id="rId186" w:history="1">
        <w:r w:rsidRPr="00467A13">
          <w:rPr>
            <w:rStyle w:val="a6"/>
          </w:rPr>
          <w:t>https://doi.org/10.1037/ppm0000047</w:t>
        </w:r>
      </w:hyperlink>
      <w:r w:rsidRPr="00467A13">
        <w:t xml:space="preserve"> </w:t>
      </w:r>
    </w:p>
    <w:p w14:paraId="7B522E54" w14:textId="77777777" w:rsidR="00467A13" w:rsidRPr="00467A13" w:rsidRDefault="00467A13" w:rsidP="00B45DEC">
      <w:pPr>
        <w:pStyle w:val="af7"/>
      </w:pPr>
    </w:p>
    <w:p w14:paraId="018F0531" w14:textId="77777777" w:rsidR="00467A13" w:rsidRPr="00467A13" w:rsidRDefault="00467A13" w:rsidP="00B45DEC">
      <w:pPr>
        <w:pStyle w:val="af7"/>
      </w:pPr>
      <w:r w:rsidRPr="00467A13">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467A13">
        <w:rPr>
          <w:i/>
        </w:rPr>
        <w:t>Acta orthopaedica, 78</w:t>
      </w:r>
      <w:r w:rsidRPr="00467A13">
        <w:t xml:space="preserve">(3), 350-354. </w:t>
      </w:r>
    </w:p>
    <w:p w14:paraId="774512B8" w14:textId="77777777" w:rsidR="00467A13" w:rsidRPr="00467A13" w:rsidRDefault="00467A13" w:rsidP="00B45DEC">
      <w:pPr>
        <w:pStyle w:val="af7"/>
      </w:pPr>
    </w:p>
    <w:p w14:paraId="3B63E700" w14:textId="0C82FB04" w:rsidR="00467A13" w:rsidRPr="00467A13" w:rsidRDefault="00467A13" w:rsidP="00B45DEC">
      <w:pPr>
        <w:pStyle w:val="af7"/>
      </w:pPr>
      <w:r w:rsidRPr="00467A13">
        <w:t xml:space="preserve">Walker, I., &amp; Pettigrew, T.F. (1984). Relative deprivation theory: An overview and conceptual critique. </w:t>
      </w:r>
      <w:r w:rsidRPr="00467A13">
        <w:rPr>
          <w:i/>
        </w:rPr>
        <w:t>British Journal of Social Psychology, 23</w:t>
      </w:r>
      <w:r w:rsidRPr="00467A13">
        <w:t xml:space="preserve">(4), 301-310. </w:t>
      </w:r>
      <w:hyperlink r:id="rId187" w:history="1">
        <w:r w:rsidRPr="00467A13">
          <w:rPr>
            <w:rStyle w:val="a6"/>
          </w:rPr>
          <w:t>https://doi.org/10.1111/j.2044-8309.1984.tb00645.x</w:t>
        </w:r>
      </w:hyperlink>
      <w:r w:rsidRPr="00467A13">
        <w:t xml:space="preserve"> </w:t>
      </w:r>
    </w:p>
    <w:p w14:paraId="1279843F" w14:textId="77777777" w:rsidR="00467A13" w:rsidRPr="00467A13" w:rsidRDefault="00467A13" w:rsidP="00B45DEC">
      <w:pPr>
        <w:pStyle w:val="af7"/>
      </w:pPr>
    </w:p>
    <w:p w14:paraId="4300EB13" w14:textId="74114F01" w:rsidR="00467A13" w:rsidRPr="00467A13" w:rsidRDefault="00467A13" w:rsidP="00B45DEC">
      <w:pPr>
        <w:pStyle w:val="af7"/>
      </w:pPr>
      <w:r w:rsidRPr="00467A13">
        <w:t xml:space="preserve">Walters, K., Breeze, E., Wilkinson, P., Price, G.M., Bulpitt, C.J., &amp; Fletcher, A. (2004). Local area deprivation and urban–rural differences in anxiety and depression among people older than 75 years in Britain. </w:t>
      </w:r>
      <w:r w:rsidRPr="00467A13">
        <w:rPr>
          <w:i/>
        </w:rPr>
        <w:t>American Journal of Public Health, 94</w:t>
      </w:r>
      <w:r w:rsidRPr="00467A13">
        <w:t xml:space="preserve">(10), 1768-1774. </w:t>
      </w:r>
      <w:hyperlink r:id="rId188" w:history="1">
        <w:r w:rsidRPr="00467A13">
          <w:rPr>
            <w:rStyle w:val="a6"/>
          </w:rPr>
          <w:t>https://doi.org/10.2105/AJPH.94.10.1768</w:t>
        </w:r>
      </w:hyperlink>
      <w:r w:rsidRPr="00467A13">
        <w:t xml:space="preserve"> </w:t>
      </w:r>
    </w:p>
    <w:p w14:paraId="5FB797C4" w14:textId="77777777" w:rsidR="00467A13" w:rsidRPr="00467A13" w:rsidRDefault="00467A13" w:rsidP="00B45DEC">
      <w:pPr>
        <w:pStyle w:val="af7"/>
      </w:pPr>
    </w:p>
    <w:p w14:paraId="126C994F" w14:textId="2EE26C67" w:rsidR="00467A13" w:rsidRPr="00467A13" w:rsidRDefault="00467A13" w:rsidP="00B45DEC">
      <w:pPr>
        <w:pStyle w:val="af7"/>
      </w:pPr>
      <w:r w:rsidRPr="00467A13">
        <w:t xml:space="preserve">Wang, S.S., Moon, S.-I., Kwon, K.H., Evans, C.A., &amp; Stefanone, M.A. (2010). Face off: Implications of visual cues on initiating friendship on Facebook. </w:t>
      </w:r>
      <w:r w:rsidRPr="00467A13">
        <w:rPr>
          <w:i/>
        </w:rPr>
        <w:t>Computers in Human Behavior, 26</w:t>
      </w:r>
      <w:r w:rsidRPr="00467A13">
        <w:t xml:space="preserve">(2), 226-234. </w:t>
      </w:r>
      <w:hyperlink r:id="rId189" w:history="1">
        <w:r w:rsidRPr="00467A13">
          <w:rPr>
            <w:rStyle w:val="a6"/>
          </w:rPr>
          <w:t>https://doi.org/10.1016/j.chb.2009.10.001</w:t>
        </w:r>
      </w:hyperlink>
      <w:r w:rsidRPr="00467A13">
        <w:t xml:space="preserve"> </w:t>
      </w:r>
    </w:p>
    <w:p w14:paraId="61C9FD7E" w14:textId="77777777" w:rsidR="00467A13" w:rsidRPr="00467A13" w:rsidRDefault="00467A13" w:rsidP="00B45DEC">
      <w:pPr>
        <w:pStyle w:val="af7"/>
      </w:pPr>
    </w:p>
    <w:p w14:paraId="59C77EED" w14:textId="77777777" w:rsidR="00467A13" w:rsidRPr="00467A13" w:rsidRDefault="00467A13" w:rsidP="00B45DEC">
      <w:pPr>
        <w:pStyle w:val="af7"/>
      </w:pPr>
      <w:r w:rsidRPr="00467A13">
        <w:t xml:space="preserve">Weiner, B. (2012). </w:t>
      </w:r>
      <w:r w:rsidRPr="00467A13">
        <w:rPr>
          <w:i/>
        </w:rPr>
        <w:t>An attributional theory of motivation and emotion</w:t>
      </w:r>
      <w:r w:rsidRPr="00467A13">
        <w:t xml:space="preserve">. Springer Science &amp; Business Media. </w:t>
      </w:r>
    </w:p>
    <w:p w14:paraId="70FF0271" w14:textId="77777777" w:rsidR="00467A13" w:rsidRPr="00467A13" w:rsidRDefault="00467A13" w:rsidP="00B45DEC">
      <w:pPr>
        <w:pStyle w:val="af7"/>
      </w:pPr>
    </w:p>
    <w:p w14:paraId="3C464221" w14:textId="37189BBC" w:rsidR="00467A13" w:rsidRPr="00467A13" w:rsidRDefault="00467A13" w:rsidP="00B45DEC">
      <w:pPr>
        <w:pStyle w:val="af7"/>
      </w:pPr>
      <w:r w:rsidRPr="00467A13">
        <w:t xml:space="preserve">Wheeler, L. (1966). Motivation as a determinant of upward comparison. </w:t>
      </w:r>
      <w:r w:rsidRPr="00467A13">
        <w:rPr>
          <w:i/>
        </w:rPr>
        <w:t>Journal of Experimental Social Psychology, 1</w:t>
      </w:r>
      <w:r w:rsidRPr="00467A13">
        <w:t xml:space="preserve">, 27-31. </w:t>
      </w:r>
      <w:hyperlink r:id="rId190" w:history="1">
        <w:r w:rsidRPr="00467A13">
          <w:rPr>
            <w:rStyle w:val="a6"/>
          </w:rPr>
          <w:t>https://doi.org/10.1016/0022-1031(66)90062-X</w:t>
        </w:r>
      </w:hyperlink>
      <w:r w:rsidRPr="00467A13">
        <w:t xml:space="preserve"> </w:t>
      </w:r>
    </w:p>
    <w:p w14:paraId="03EE5019" w14:textId="77777777" w:rsidR="00467A13" w:rsidRPr="00467A13" w:rsidRDefault="00467A13" w:rsidP="00B45DEC">
      <w:pPr>
        <w:pStyle w:val="af7"/>
      </w:pPr>
    </w:p>
    <w:p w14:paraId="180C3B6F" w14:textId="77DF1DF2" w:rsidR="00467A13" w:rsidRPr="00467A13" w:rsidRDefault="00467A13" w:rsidP="00B45DEC">
      <w:pPr>
        <w:pStyle w:val="af7"/>
      </w:pPr>
      <w:r w:rsidRPr="00467A13">
        <w:t xml:space="preserve">Wickham, H. (2016). </w:t>
      </w:r>
      <w:r w:rsidRPr="00467A13">
        <w:rPr>
          <w:i/>
        </w:rPr>
        <w:t>ggplot2: Elegant Graphics for Data Analysis</w:t>
      </w:r>
      <w:r w:rsidRPr="00467A13">
        <w:t xml:space="preserve">. Springer. </w:t>
      </w:r>
      <w:hyperlink r:id="rId191" w:history="1">
        <w:r w:rsidRPr="00467A13">
          <w:rPr>
            <w:rStyle w:val="a6"/>
          </w:rPr>
          <w:t>https://ggplot2.tidyverse.org</w:t>
        </w:r>
      </w:hyperlink>
      <w:r w:rsidRPr="00467A13">
        <w:t xml:space="preserve"> </w:t>
      </w:r>
    </w:p>
    <w:p w14:paraId="406F1D8E" w14:textId="77777777" w:rsidR="00467A13" w:rsidRPr="00467A13" w:rsidRDefault="00467A13" w:rsidP="00B45DEC">
      <w:pPr>
        <w:pStyle w:val="af7"/>
      </w:pPr>
    </w:p>
    <w:p w14:paraId="47E7760D" w14:textId="7E06E069" w:rsidR="00467A13" w:rsidRPr="00467A13" w:rsidRDefault="00467A13" w:rsidP="00B45DEC">
      <w:pPr>
        <w:pStyle w:val="af7"/>
      </w:pPr>
      <w:r w:rsidRPr="00467A13">
        <w:lastRenderedPageBreak/>
        <w:t xml:space="preserve">Wilkinson, R.G., &amp; Pickett, K.E. (2007). The problems of relative deprivation: why some societies do better than others. </w:t>
      </w:r>
      <w:r w:rsidRPr="00467A13">
        <w:rPr>
          <w:i/>
        </w:rPr>
        <w:t>Social Science &amp; Medicine, 65</w:t>
      </w:r>
      <w:r w:rsidRPr="00467A13">
        <w:t xml:space="preserve">(9), 1965-1978. </w:t>
      </w:r>
      <w:hyperlink r:id="rId192" w:history="1">
        <w:r w:rsidRPr="00467A13">
          <w:rPr>
            <w:rStyle w:val="a6"/>
          </w:rPr>
          <w:t>https://doi.org/10.1016/j.socscimed.2007.05.041</w:t>
        </w:r>
      </w:hyperlink>
      <w:r w:rsidRPr="00467A13">
        <w:t xml:space="preserve"> </w:t>
      </w:r>
    </w:p>
    <w:p w14:paraId="01FD6F7D" w14:textId="77777777" w:rsidR="00467A13" w:rsidRPr="00467A13" w:rsidRDefault="00467A13" w:rsidP="00B45DEC">
      <w:pPr>
        <w:pStyle w:val="af7"/>
      </w:pPr>
    </w:p>
    <w:p w14:paraId="4536C9F0" w14:textId="13E5EE45" w:rsidR="00467A13" w:rsidRPr="00467A13" w:rsidRDefault="00467A13" w:rsidP="00B45DEC">
      <w:pPr>
        <w:pStyle w:val="af7"/>
      </w:pPr>
      <w:r w:rsidRPr="00467A13">
        <w:t xml:space="preserve">Williams, L.J., Hartman, N., &amp; Cavazotte, F. (2010). Method variance and marker variables: A review and comprehensive CFA marker technique. </w:t>
      </w:r>
      <w:r w:rsidRPr="00467A13">
        <w:rPr>
          <w:i/>
        </w:rPr>
        <w:t>Organizational Research Methods, 13</w:t>
      </w:r>
      <w:r w:rsidRPr="00467A13">
        <w:t xml:space="preserve">(3), 477-514. </w:t>
      </w:r>
      <w:hyperlink r:id="rId193" w:history="1">
        <w:r w:rsidRPr="00467A13">
          <w:rPr>
            <w:rStyle w:val="a6"/>
          </w:rPr>
          <w:t>https://doi.org/10.1177/1094428110366036</w:t>
        </w:r>
      </w:hyperlink>
      <w:r w:rsidRPr="00467A13">
        <w:t xml:space="preserve"> </w:t>
      </w:r>
    </w:p>
    <w:p w14:paraId="7AB48DAC" w14:textId="77777777" w:rsidR="00467A13" w:rsidRPr="00467A13" w:rsidRDefault="00467A13" w:rsidP="00B45DEC">
      <w:pPr>
        <w:pStyle w:val="af7"/>
      </w:pPr>
    </w:p>
    <w:p w14:paraId="3231086A" w14:textId="1E2178A2" w:rsidR="00467A13" w:rsidRPr="00467A13" w:rsidRDefault="00467A13" w:rsidP="00B45DEC">
      <w:pPr>
        <w:pStyle w:val="af7"/>
      </w:pPr>
      <w:r w:rsidRPr="00467A13">
        <w:t xml:space="preserve">Wills, T.A. (1981). Downward comparison principles in social psychology. </w:t>
      </w:r>
      <w:r w:rsidRPr="00467A13">
        <w:rPr>
          <w:i/>
        </w:rPr>
        <w:t>Psychological Bulletin, 90</w:t>
      </w:r>
      <w:r w:rsidRPr="00467A13">
        <w:t xml:space="preserve">(2), 245. </w:t>
      </w:r>
      <w:hyperlink r:id="rId194" w:history="1">
        <w:r w:rsidRPr="00467A13">
          <w:rPr>
            <w:rStyle w:val="a6"/>
          </w:rPr>
          <w:t>https://doi.org/10.1037/0033-2909.90.2.245</w:t>
        </w:r>
      </w:hyperlink>
      <w:r w:rsidRPr="00467A13">
        <w:t xml:space="preserve"> </w:t>
      </w:r>
    </w:p>
    <w:p w14:paraId="4C835460" w14:textId="77777777" w:rsidR="00467A13" w:rsidRPr="00467A13" w:rsidRDefault="00467A13" w:rsidP="00B45DEC">
      <w:pPr>
        <w:pStyle w:val="af7"/>
      </w:pPr>
    </w:p>
    <w:p w14:paraId="3113754E" w14:textId="77777777" w:rsidR="00467A13" w:rsidRPr="00467A13" w:rsidRDefault="00467A13" w:rsidP="00B45DEC">
      <w:pPr>
        <w:pStyle w:val="af7"/>
      </w:pPr>
      <w:r w:rsidRPr="00467A13">
        <w:t xml:space="preserve">Wills, T.A. (1997). </w:t>
      </w:r>
      <w:r w:rsidRPr="00467A13">
        <w:rPr>
          <w:i/>
        </w:rPr>
        <w:t>Modes and families of coping: An analysis of downward comparison in the structure of other cognitive and behavioral mechanisms</w:t>
      </w:r>
      <w:r w:rsidRPr="00467A13">
        <w:t xml:space="preserve">. </w:t>
      </w:r>
    </w:p>
    <w:p w14:paraId="43A0E2E1" w14:textId="77777777" w:rsidR="00467A13" w:rsidRPr="00467A13" w:rsidRDefault="00467A13" w:rsidP="00B45DEC">
      <w:pPr>
        <w:pStyle w:val="af7"/>
      </w:pPr>
    </w:p>
    <w:p w14:paraId="10132E79" w14:textId="6C9EEC8A" w:rsidR="00467A13" w:rsidRPr="00467A13" w:rsidRDefault="00467A13" w:rsidP="00B45DEC">
      <w:pPr>
        <w:pStyle w:val="af7"/>
      </w:pPr>
      <w:r w:rsidRPr="00467A13">
        <w:t xml:space="preserve">Wilson, S.R., &amp; Benner, L.A. (1971). The effects of self-esteem and situation upon comparison choices during ability evaluation. </w:t>
      </w:r>
      <w:r w:rsidRPr="00467A13">
        <w:rPr>
          <w:i/>
        </w:rPr>
        <w:t>Sociometry</w:t>
      </w:r>
      <w:r w:rsidRPr="00467A13">
        <w:t xml:space="preserve">, 381-397. </w:t>
      </w:r>
      <w:hyperlink r:id="rId195" w:history="1">
        <w:r w:rsidRPr="00467A13">
          <w:rPr>
            <w:rStyle w:val="a6"/>
          </w:rPr>
          <w:t>https://doi.org/10.2307/2786205</w:t>
        </w:r>
      </w:hyperlink>
      <w:r w:rsidRPr="00467A13">
        <w:t xml:space="preserve"> </w:t>
      </w:r>
    </w:p>
    <w:p w14:paraId="2310B1B4" w14:textId="77777777" w:rsidR="00467A13" w:rsidRPr="00467A13" w:rsidRDefault="00467A13" w:rsidP="00B45DEC">
      <w:pPr>
        <w:pStyle w:val="af7"/>
      </w:pPr>
    </w:p>
    <w:p w14:paraId="77923701" w14:textId="6981FAD8" w:rsidR="00467A13" w:rsidRPr="00467A13" w:rsidRDefault="00467A13" w:rsidP="00B45DEC">
      <w:pPr>
        <w:pStyle w:val="af7"/>
      </w:pPr>
      <w:r w:rsidRPr="00467A13">
        <w:t xml:space="preserve">Wolbring, T., Keuschnigg, M., &amp; Negele, E. (2013). Needs, comparisons, and adaptation: The importance of relative income for life satisfaction. </w:t>
      </w:r>
      <w:r w:rsidRPr="00467A13">
        <w:rPr>
          <w:i/>
        </w:rPr>
        <w:t>European Sociological Review, 29</w:t>
      </w:r>
      <w:r w:rsidRPr="00467A13">
        <w:t xml:space="preserve">(1), 86-104. </w:t>
      </w:r>
      <w:hyperlink r:id="rId196" w:history="1">
        <w:r w:rsidRPr="00467A13">
          <w:rPr>
            <w:rStyle w:val="a6"/>
          </w:rPr>
          <w:t>https://doi.org/10.1093/esr/jcr042</w:t>
        </w:r>
      </w:hyperlink>
      <w:r w:rsidRPr="00467A13">
        <w:t xml:space="preserve"> </w:t>
      </w:r>
    </w:p>
    <w:p w14:paraId="417F57A1" w14:textId="77777777" w:rsidR="00467A13" w:rsidRPr="00467A13" w:rsidRDefault="00467A13" w:rsidP="00B45DEC">
      <w:pPr>
        <w:pStyle w:val="af7"/>
      </w:pPr>
    </w:p>
    <w:p w14:paraId="34094EA1" w14:textId="420951E2" w:rsidR="00467A13" w:rsidRPr="00467A13" w:rsidRDefault="00467A13" w:rsidP="00B45DEC">
      <w:pPr>
        <w:pStyle w:val="af7"/>
      </w:pPr>
      <w:r w:rsidRPr="00467A13">
        <w:t xml:space="preserve">Wood, J.V. (1989). Theory and research concerning social comparisons of personal attributes. </w:t>
      </w:r>
      <w:r w:rsidRPr="00467A13">
        <w:rPr>
          <w:i/>
        </w:rPr>
        <w:t>Psychological Bulletin, 106</w:t>
      </w:r>
      <w:r w:rsidRPr="00467A13">
        <w:t xml:space="preserve">(2), 231. </w:t>
      </w:r>
      <w:hyperlink r:id="rId197" w:history="1">
        <w:r w:rsidRPr="00467A13">
          <w:rPr>
            <w:rStyle w:val="a6"/>
          </w:rPr>
          <w:t>https://doi.org/10.1037/0033-2909.106.2.231</w:t>
        </w:r>
      </w:hyperlink>
      <w:r w:rsidRPr="00467A13">
        <w:t xml:space="preserve"> </w:t>
      </w:r>
    </w:p>
    <w:p w14:paraId="60D8F491" w14:textId="77777777" w:rsidR="00467A13" w:rsidRPr="00467A13" w:rsidRDefault="00467A13" w:rsidP="00B45DEC">
      <w:pPr>
        <w:pStyle w:val="af7"/>
      </w:pPr>
    </w:p>
    <w:p w14:paraId="3E393D9C" w14:textId="77777777" w:rsidR="00467A13" w:rsidRPr="00467A13" w:rsidRDefault="00467A13" w:rsidP="00B45DEC">
      <w:pPr>
        <w:pStyle w:val="af7"/>
      </w:pPr>
      <w:r w:rsidRPr="00467A13">
        <w:t>Wu, Y., Wu, L., Gengsa, N., Chen, Z., &amp; Liu, L. (2020). The Influence of WeChat Moments Use on Undergraduates' Depression:The Effects of Negative Social Comparison and Self-concept Clarity [J]. Psychological Development and Education, 2020, 36: 8</w:t>
      </w:r>
    </w:p>
    <w:p w14:paraId="759224C5" w14:textId="77777777" w:rsidR="00467A13" w:rsidRPr="00467A13" w:rsidRDefault="00467A13" w:rsidP="00B45DEC">
      <w:pPr>
        <w:pStyle w:val="af7"/>
      </w:pPr>
    </w:p>
    <w:p w14:paraId="59BB4B97" w14:textId="560F22A9" w:rsidR="00467A13" w:rsidRPr="00467A13" w:rsidRDefault="00467A13" w:rsidP="00B45DEC">
      <w:pPr>
        <w:pStyle w:val="af7"/>
      </w:pPr>
      <w:r w:rsidRPr="00467A13">
        <w:t xml:space="preserve">Yang, C.-c. (2016). Instagram use, loneliness, and social comparison orientation: </w:t>
      </w:r>
      <w:r w:rsidRPr="00467A13">
        <w:lastRenderedPageBreak/>
        <w:t xml:space="preserve">Interact and browse on social media, but don't compare. </w:t>
      </w:r>
      <w:r w:rsidRPr="00467A13">
        <w:rPr>
          <w:i/>
        </w:rPr>
        <w:t>Cyberpsychology, Behavior, and Social Networking, 19</w:t>
      </w:r>
      <w:r w:rsidRPr="00467A13">
        <w:t xml:space="preserve">(12), 703-708. </w:t>
      </w:r>
      <w:hyperlink r:id="rId198" w:history="1">
        <w:r w:rsidRPr="00467A13">
          <w:rPr>
            <w:rStyle w:val="a6"/>
          </w:rPr>
          <w:t>https://doi.org/10.1089/cyber.2016.0201</w:t>
        </w:r>
      </w:hyperlink>
      <w:r w:rsidRPr="00467A13">
        <w:t xml:space="preserve"> </w:t>
      </w:r>
    </w:p>
    <w:p w14:paraId="6D2BCC76" w14:textId="77777777" w:rsidR="00467A13" w:rsidRPr="00467A13" w:rsidRDefault="00467A13" w:rsidP="00B45DEC">
      <w:pPr>
        <w:pStyle w:val="af7"/>
      </w:pPr>
    </w:p>
    <w:p w14:paraId="76C59775" w14:textId="7E4210F0" w:rsidR="00467A13" w:rsidRPr="00467A13" w:rsidRDefault="00467A13" w:rsidP="00B45DEC">
      <w:pPr>
        <w:pStyle w:val="af7"/>
      </w:pPr>
      <w:r w:rsidRPr="00467A13">
        <w:t xml:space="preserve">Yang, H. (2020). Do SNSs really make us happy? The effects of writing and reading via SNSs on subjective well-being. </w:t>
      </w:r>
      <w:r w:rsidRPr="00467A13">
        <w:rPr>
          <w:i/>
        </w:rPr>
        <w:t>Telematics and Informatics, 50</w:t>
      </w:r>
      <w:r w:rsidRPr="00467A13">
        <w:t xml:space="preserve">, 101384. </w:t>
      </w:r>
      <w:hyperlink r:id="rId199" w:history="1">
        <w:r w:rsidRPr="00467A13">
          <w:rPr>
            <w:rStyle w:val="a6"/>
          </w:rPr>
          <w:t>https://doi.org/10.1016/j.tele.2020.101384</w:t>
        </w:r>
      </w:hyperlink>
      <w:r w:rsidRPr="00467A13">
        <w:t xml:space="preserve"> </w:t>
      </w:r>
    </w:p>
    <w:p w14:paraId="4686FA17" w14:textId="77777777" w:rsidR="00467A13" w:rsidRPr="00467A13" w:rsidRDefault="00467A13" w:rsidP="00B45DEC">
      <w:pPr>
        <w:pStyle w:val="af7"/>
      </w:pPr>
    </w:p>
    <w:p w14:paraId="260D6E7D" w14:textId="60E23937" w:rsidR="00467A13" w:rsidRPr="00467A13" w:rsidRDefault="00467A13" w:rsidP="00B45DEC">
      <w:pPr>
        <w:pStyle w:val="af7"/>
      </w:pPr>
      <w:r w:rsidRPr="00467A13">
        <w:t xml:space="preserve">Yesilyurt, F., &amp; Solpuk Turhan, N. (2020). Prediction of the Time Spent on Instagram by Social Media Addiction and Life Satisfaction. </w:t>
      </w:r>
      <w:r w:rsidRPr="00467A13">
        <w:rPr>
          <w:i/>
        </w:rPr>
        <w:t>Cypriot Journal of Educational Sciences, 15</w:t>
      </w:r>
      <w:r w:rsidRPr="00467A13">
        <w:t xml:space="preserve">(2), 208-219. </w:t>
      </w:r>
      <w:hyperlink r:id="rId200" w:history="1">
        <w:r w:rsidRPr="00467A13">
          <w:rPr>
            <w:rStyle w:val="a6"/>
          </w:rPr>
          <w:t>https://doi.org/10.18844/cjes.v15i2.4592</w:t>
        </w:r>
      </w:hyperlink>
      <w:r w:rsidRPr="00467A13">
        <w:t xml:space="preserve"> </w:t>
      </w:r>
    </w:p>
    <w:p w14:paraId="001902D3" w14:textId="77777777" w:rsidR="00467A13" w:rsidRPr="00467A13" w:rsidRDefault="00467A13" w:rsidP="00B45DEC">
      <w:pPr>
        <w:pStyle w:val="af7"/>
      </w:pPr>
    </w:p>
    <w:p w14:paraId="173EA29E" w14:textId="18A7CCE5" w:rsidR="00467A13" w:rsidRPr="00467A13" w:rsidRDefault="00467A13" w:rsidP="00B45DEC">
      <w:pPr>
        <w:pStyle w:val="af7"/>
      </w:pPr>
      <w:r w:rsidRPr="00467A13">
        <w:t xml:space="preserve">Yue, Z., Zhang, R., &amp; Xiao, J. (2022). Passive social media use and psychological well-being during the COVID-19 pandemic: The role of social comparison and emotion regulation. </w:t>
      </w:r>
      <w:r w:rsidRPr="00467A13">
        <w:rPr>
          <w:i/>
        </w:rPr>
        <w:t>Computers in Human Behavior, 127</w:t>
      </w:r>
      <w:r w:rsidRPr="00467A13">
        <w:t xml:space="preserve">, 107050. </w:t>
      </w:r>
      <w:hyperlink r:id="rId201" w:history="1">
        <w:r w:rsidRPr="00467A13">
          <w:rPr>
            <w:rStyle w:val="a6"/>
          </w:rPr>
          <w:t>https://doi.org/10.1016/j.chb.2021.107050</w:t>
        </w:r>
      </w:hyperlink>
      <w:r w:rsidRPr="00467A13">
        <w:t xml:space="preserve"> </w:t>
      </w:r>
    </w:p>
    <w:p w14:paraId="3BED7835" w14:textId="77777777" w:rsidR="00467A13" w:rsidRPr="00467A13" w:rsidRDefault="00467A13" w:rsidP="00B45DEC">
      <w:pPr>
        <w:pStyle w:val="af7"/>
      </w:pPr>
    </w:p>
    <w:p w14:paraId="5E111ADB" w14:textId="5A83C3F0" w:rsidR="00467A13" w:rsidRPr="00467A13" w:rsidRDefault="00467A13" w:rsidP="00B45DEC">
      <w:pPr>
        <w:pStyle w:val="af7"/>
      </w:pPr>
      <w:r w:rsidRPr="00467A13">
        <w:t xml:space="preserve">Zhang, J., &amp; Centola, D. (2019). Social networks and health: New developments in diffusion, online and offline. </w:t>
      </w:r>
      <w:r w:rsidRPr="00467A13">
        <w:rPr>
          <w:i/>
        </w:rPr>
        <w:t>Annual Review of Sociology, 45</w:t>
      </w:r>
      <w:r w:rsidRPr="00467A13">
        <w:t xml:space="preserve">, 91-109. </w:t>
      </w:r>
      <w:hyperlink r:id="rId202" w:history="1">
        <w:r w:rsidRPr="00467A13">
          <w:rPr>
            <w:rStyle w:val="a6"/>
          </w:rPr>
          <w:t>https://doi.org/10.1146/annurev-soc-073117-041421</w:t>
        </w:r>
      </w:hyperlink>
      <w:r w:rsidRPr="00467A13">
        <w:t xml:space="preserve"> </w:t>
      </w:r>
    </w:p>
    <w:p w14:paraId="28B0EA4F" w14:textId="77777777" w:rsidR="00467A13" w:rsidRPr="00467A13" w:rsidRDefault="00467A13" w:rsidP="00B45DEC">
      <w:pPr>
        <w:pStyle w:val="af7"/>
      </w:pPr>
    </w:p>
    <w:p w14:paraId="3035E0CE" w14:textId="5AAB7D03" w:rsidR="00467A13" w:rsidRPr="00467A13" w:rsidRDefault="00467A13" w:rsidP="00B45DEC">
      <w:pPr>
        <w:pStyle w:val="af7"/>
      </w:pPr>
      <w:r w:rsidRPr="00467A13">
        <w:t xml:space="preserve">Zhang, J., &amp; Tao, M. (2013). Relative deprivation and psychopathology of Chinese college students. </w:t>
      </w:r>
      <w:r w:rsidRPr="00467A13">
        <w:rPr>
          <w:i/>
        </w:rPr>
        <w:t>Journal of Affective Disorders, 150</w:t>
      </w:r>
      <w:r w:rsidRPr="00467A13">
        <w:t xml:space="preserve">(3), 903-907. </w:t>
      </w:r>
      <w:hyperlink r:id="rId203" w:history="1">
        <w:r w:rsidRPr="00467A13">
          <w:rPr>
            <w:rStyle w:val="a6"/>
          </w:rPr>
          <w:t>https://doi.org/10.1016/j.jad.2013.05.013</w:t>
        </w:r>
      </w:hyperlink>
      <w:r w:rsidRPr="00467A13">
        <w:t xml:space="preserve"> </w:t>
      </w:r>
    </w:p>
    <w:p w14:paraId="38F40BC9" w14:textId="77777777" w:rsidR="00467A13" w:rsidRPr="00467A13" w:rsidRDefault="00467A13" w:rsidP="00B45DEC">
      <w:pPr>
        <w:pStyle w:val="af7"/>
      </w:pPr>
    </w:p>
    <w:p w14:paraId="22F9E291" w14:textId="341D6384" w:rsidR="00467A13" w:rsidRPr="00467A13" w:rsidRDefault="00467A13" w:rsidP="00B45DEC">
      <w:pPr>
        <w:pStyle w:val="af7"/>
      </w:pPr>
      <w:r w:rsidRPr="00467A13">
        <w:t xml:space="preserve">Zullig, K.J., Valois, R.F., Huebner, E.S., &amp; Drane, J.W. (2005a). Adolescent health-related quality of life and perceived satisfaction with life. </w:t>
      </w:r>
      <w:r w:rsidRPr="00467A13">
        <w:rPr>
          <w:i/>
        </w:rPr>
        <w:t>Quality of Life Research, 14</w:t>
      </w:r>
      <w:r w:rsidRPr="00467A13">
        <w:t xml:space="preserve">, 1573-1584. </w:t>
      </w:r>
      <w:hyperlink r:id="rId204" w:history="1">
        <w:r w:rsidRPr="00467A13">
          <w:rPr>
            <w:rStyle w:val="a6"/>
          </w:rPr>
          <w:t>https://doi.org/10.1007/s11136-004-7707-y</w:t>
        </w:r>
      </w:hyperlink>
      <w:r w:rsidRPr="00467A13">
        <w:t xml:space="preserve"> </w:t>
      </w:r>
    </w:p>
    <w:p w14:paraId="23510DB4" w14:textId="77777777" w:rsidR="00467A13" w:rsidRPr="00467A13" w:rsidRDefault="00467A13" w:rsidP="00B45DEC">
      <w:pPr>
        <w:pStyle w:val="af7"/>
      </w:pPr>
    </w:p>
    <w:p w14:paraId="758B1358" w14:textId="3940CB7D" w:rsidR="00467A13" w:rsidRPr="00467A13" w:rsidRDefault="00467A13" w:rsidP="00B45DEC">
      <w:pPr>
        <w:pStyle w:val="af7"/>
      </w:pPr>
      <w:r w:rsidRPr="00467A13">
        <w:t xml:space="preserve">Zullig, K.J., Valois, R.F., Huebner, E.S., &amp; Drane, J.W. (2005b). Associations among family structure, demographics, and adolescent perceived life satisfaction. </w:t>
      </w:r>
      <w:r w:rsidRPr="00467A13">
        <w:rPr>
          <w:i/>
        </w:rPr>
        <w:t>Journal of Child and Family Studies, 14</w:t>
      </w:r>
      <w:r w:rsidRPr="00467A13">
        <w:t xml:space="preserve">, 195-206. </w:t>
      </w:r>
      <w:hyperlink r:id="rId205" w:history="1">
        <w:r w:rsidRPr="00467A13">
          <w:rPr>
            <w:rStyle w:val="a6"/>
          </w:rPr>
          <w:t>https://doi.org/10.1007/s10826-005-5047-3</w:t>
        </w:r>
      </w:hyperlink>
      <w:r w:rsidRPr="00467A13">
        <w:t xml:space="preserve"> </w:t>
      </w:r>
    </w:p>
    <w:p w14:paraId="77C80925" w14:textId="77777777" w:rsidR="00467A13" w:rsidRPr="00467A13" w:rsidRDefault="00467A13" w:rsidP="00B45DEC">
      <w:pPr>
        <w:pStyle w:val="af7"/>
      </w:pPr>
    </w:p>
    <w:p w14:paraId="2091BA36" w14:textId="77777777" w:rsidR="00467A13" w:rsidRPr="00467A13" w:rsidRDefault="00467A13" w:rsidP="00B45DEC">
      <w:pPr>
        <w:pStyle w:val="af7"/>
      </w:pPr>
      <w:r w:rsidRPr="00467A13">
        <w:rPr>
          <w:rFonts w:hint="eastAsia"/>
        </w:rPr>
        <w:t>徐璐</w:t>
      </w:r>
      <w:r w:rsidRPr="00467A13">
        <w:rPr>
          <w:rFonts w:hint="eastAsia"/>
        </w:rPr>
        <w:t xml:space="preserve">. (2022). </w:t>
      </w:r>
      <w:r w:rsidRPr="00467A13">
        <w:rPr>
          <w:rFonts w:hint="eastAsia"/>
          <w:i/>
        </w:rPr>
        <w:t>相对剥夺感对网络不文明评论的影响</w:t>
      </w:r>
      <w:r w:rsidRPr="00467A13">
        <w:rPr>
          <w:rFonts w:hint="eastAsia"/>
        </w:rPr>
        <w:t xml:space="preserve"> [</w:t>
      </w:r>
      <w:r w:rsidRPr="00467A13">
        <w:rPr>
          <w:rFonts w:hint="eastAsia"/>
        </w:rPr>
        <w:t>硕士</w:t>
      </w:r>
      <w:r w:rsidRPr="00467A13">
        <w:rPr>
          <w:rFonts w:hint="eastAsia"/>
        </w:rPr>
        <w:t xml:space="preserve">, </w:t>
      </w:r>
      <w:r w:rsidRPr="00467A13">
        <w:rPr>
          <w:rFonts w:hint="eastAsia"/>
        </w:rPr>
        <w:t>华东师范大学</w:t>
      </w:r>
      <w:r w:rsidRPr="00467A13">
        <w:rPr>
          <w:rFonts w:hint="eastAsia"/>
        </w:rPr>
        <w:t xml:space="preserve">]. </w:t>
      </w:r>
    </w:p>
    <w:p w14:paraId="797CB0DB" w14:textId="77777777" w:rsidR="00467A13" w:rsidRPr="00467A13" w:rsidRDefault="00467A13" w:rsidP="00B45DEC">
      <w:pPr>
        <w:pStyle w:val="af7"/>
      </w:pPr>
    </w:p>
    <w:p w14:paraId="0A6E7336" w14:textId="77777777" w:rsidR="00467A13" w:rsidRPr="00467A13" w:rsidRDefault="00467A13" w:rsidP="00B45DEC">
      <w:pPr>
        <w:pStyle w:val="af7"/>
      </w:pPr>
      <w:r w:rsidRPr="00467A13">
        <w:rPr>
          <w:rFonts w:hint="eastAsia"/>
        </w:rPr>
        <w:t>杨露</w:t>
      </w:r>
      <w:r w:rsidRPr="00467A13">
        <w:rPr>
          <w:rFonts w:hint="eastAsia"/>
        </w:rPr>
        <w:t xml:space="preserve">. (2011). </w:t>
      </w:r>
      <w:r w:rsidRPr="00467A13">
        <w:rPr>
          <w:rFonts w:hint="eastAsia"/>
          <w:i/>
        </w:rPr>
        <w:t>员工的社会比较及其与工作压力的关系研究</w:t>
      </w:r>
      <w:r w:rsidRPr="00467A13">
        <w:rPr>
          <w:rFonts w:hint="eastAsia"/>
        </w:rPr>
        <w:t xml:space="preserve"> [</w:t>
      </w:r>
      <w:r w:rsidRPr="00467A13">
        <w:rPr>
          <w:rFonts w:hint="eastAsia"/>
        </w:rPr>
        <w:t>硕士</w:t>
      </w:r>
      <w:r w:rsidRPr="00467A13">
        <w:rPr>
          <w:rFonts w:hint="eastAsia"/>
        </w:rPr>
        <w:t xml:space="preserve">, </w:t>
      </w:r>
      <w:r w:rsidRPr="00467A13">
        <w:rPr>
          <w:rFonts w:hint="eastAsia"/>
        </w:rPr>
        <w:t>南京师范大学</w:t>
      </w:r>
      <w:r w:rsidRPr="00467A13">
        <w:rPr>
          <w:rFonts w:hint="eastAsia"/>
        </w:rPr>
        <w:t xml:space="preserve">]. </w:t>
      </w:r>
    </w:p>
    <w:p w14:paraId="11148C3F" w14:textId="77777777" w:rsidR="00467A13" w:rsidRPr="00467A13" w:rsidRDefault="00467A13" w:rsidP="00B45DEC">
      <w:pPr>
        <w:pStyle w:val="af7"/>
      </w:pPr>
    </w:p>
    <w:p w14:paraId="454092D8" w14:textId="77777777" w:rsidR="00467A13" w:rsidRPr="00467A13" w:rsidRDefault="00467A13" w:rsidP="00B45DEC">
      <w:pPr>
        <w:pStyle w:val="af7"/>
      </w:pPr>
      <w:r w:rsidRPr="00467A13">
        <w:rPr>
          <w:rFonts w:hint="eastAsia"/>
        </w:rPr>
        <w:t>熊承清</w:t>
      </w:r>
      <w:r w:rsidRPr="00467A13">
        <w:rPr>
          <w:rFonts w:hint="eastAsia"/>
        </w:rPr>
        <w:t xml:space="preserve">, &amp; </w:t>
      </w:r>
      <w:r w:rsidRPr="00467A13">
        <w:rPr>
          <w:rFonts w:hint="eastAsia"/>
        </w:rPr>
        <w:t>许远理</w:t>
      </w:r>
      <w:r w:rsidRPr="00467A13">
        <w:rPr>
          <w:rFonts w:hint="eastAsia"/>
        </w:rPr>
        <w:t xml:space="preserve">. (2009). </w:t>
      </w:r>
      <w:r w:rsidRPr="00467A13">
        <w:rPr>
          <w:rFonts w:hint="eastAsia"/>
        </w:rPr>
        <w:t>生活满意度量表中文版在民众中使用的信度和效度</w:t>
      </w:r>
      <w:r w:rsidRPr="00467A13">
        <w:rPr>
          <w:rFonts w:hint="eastAsia"/>
        </w:rPr>
        <w:t xml:space="preserve"> [J]. </w:t>
      </w:r>
      <w:r w:rsidRPr="00467A13">
        <w:rPr>
          <w:rFonts w:hint="eastAsia"/>
        </w:rPr>
        <w:t>中国健康心理学杂志</w:t>
      </w:r>
      <w:r w:rsidRPr="00467A13">
        <w:rPr>
          <w:rFonts w:hint="eastAsia"/>
        </w:rPr>
        <w:t>, 2009: 948-949</w:t>
      </w:r>
    </w:p>
    <w:p w14:paraId="29754C55" w14:textId="77777777" w:rsidR="00467A13" w:rsidRPr="00467A13" w:rsidRDefault="00467A13" w:rsidP="00B45DEC">
      <w:pPr>
        <w:pStyle w:val="af7"/>
      </w:pPr>
    </w:p>
    <w:p w14:paraId="60E572C8" w14:textId="77777777" w:rsidR="00467A13" w:rsidRPr="00467A13" w:rsidRDefault="00467A13" w:rsidP="00B45DEC">
      <w:pPr>
        <w:pStyle w:val="af7"/>
      </w:pPr>
      <w:r w:rsidRPr="00467A13">
        <w:rPr>
          <w:rFonts w:hint="eastAsia"/>
        </w:rPr>
        <w:t>王明姬</w:t>
      </w:r>
      <w:r w:rsidRPr="00467A13">
        <w:rPr>
          <w:rFonts w:hint="eastAsia"/>
        </w:rPr>
        <w:t xml:space="preserve">, </w:t>
      </w:r>
      <w:r w:rsidRPr="00467A13">
        <w:rPr>
          <w:rFonts w:hint="eastAsia"/>
        </w:rPr>
        <w:t>王垒</w:t>
      </w:r>
      <w:r w:rsidRPr="00467A13">
        <w:rPr>
          <w:rFonts w:hint="eastAsia"/>
        </w:rPr>
        <w:t xml:space="preserve">, &amp; </w:t>
      </w:r>
      <w:r w:rsidRPr="00467A13">
        <w:rPr>
          <w:rFonts w:hint="eastAsia"/>
        </w:rPr>
        <w:t>施俊琦</w:t>
      </w:r>
      <w:r w:rsidRPr="00467A13">
        <w:rPr>
          <w:rFonts w:hint="eastAsia"/>
        </w:rPr>
        <w:t xml:space="preserve">. (2006). </w:t>
      </w:r>
      <w:r w:rsidRPr="00467A13">
        <w:rPr>
          <w:rFonts w:hint="eastAsia"/>
        </w:rPr>
        <w:t>社会比较倾向量表中文版的信效度检验</w:t>
      </w:r>
      <w:r w:rsidRPr="00467A13">
        <w:rPr>
          <w:rFonts w:hint="eastAsia"/>
        </w:rPr>
        <w:t xml:space="preserve"> [J]. </w:t>
      </w:r>
      <w:r w:rsidRPr="00467A13">
        <w:rPr>
          <w:rFonts w:hint="eastAsia"/>
        </w:rPr>
        <w:t>中国心理卫生杂志</w:t>
      </w:r>
      <w:r w:rsidRPr="00467A13">
        <w:rPr>
          <w:rFonts w:hint="eastAsia"/>
        </w:rPr>
        <w:t>, 2006, 20: 302-305</w:t>
      </w:r>
    </w:p>
    <w:p w14:paraId="5C24E611" w14:textId="77777777" w:rsidR="00467A13" w:rsidRPr="00467A13" w:rsidRDefault="00467A13" w:rsidP="00B45DEC">
      <w:pPr>
        <w:pStyle w:val="af7"/>
      </w:pPr>
    </w:p>
    <w:p w14:paraId="6ABB01AC" w14:textId="77777777" w:rsidR="00467A13" w:rsidRPr="00467A13" w:rsidRDefault="00467A13" w:rsidP="00B45DEC">
      <w:pPr>
        <w:pStyle w:val="af7"/>
      </w:pPr>
      <w:r w:rsidRPr="00467A13">
        <w:rPr>
          <w:rFonts w:hint="eastAsia"/>
        </w:rPr>
        <w:t>罗群芳</w:t>
      </w:r>
      <w:r w:rsidRPr="00467A13">
        <w:rPr>
          <w:rFonts w:hint="eastAsia"/>
        </w:rPr>
        <w:t xml:space="preserve">. (2023). </w:t>
      </w:r>
      <w:r w:rsidRPr="00467A13">
        <w:rPr>
          <w:rFonts w:hint="eastAsia"/>
        </w:rPr>
        <w:t>无处不在的比较</w:t>
      </w:r>
      <w:r w:rsidRPr="00467A13">
        <w:rPr>
          <w:rFonts w:hint="eastAsia"/>
        </w:rPr>
        <w:t>:</w:t>
      </w:r>
      <w:r w:rsidRPr="00467A13">
        <w:rPr>
          <w:rFonts w:hint="eastAsia"/>
        </w:rPr>
        <w:t>微信朋友圈中自我呈现与同辈压力分析</w:t>
      </w:r>
      <w:r w:rsidRPr="00467A13">
        <w:rPr>
          <w:rFonts w:hint="eastAsia"/>
        </w:rPr>
        <w:t xml:space="preserve"> [J]. </w:t>
      </w:r>
      <w:r w:rsidRPr="00467A13">
        <w:rPr>
          <w:rFonts w:hint="eastAsia"/>
        </w:rPr>
        <w:t>科技传播</w:t>
      </w:r>
      <w:r w:rsidRPr="00467A13">
        <w:rPr>
          <w:rFonts w:hint="eastAsia"/>
        </w:rPr>
        <w:t>, 2023, 15: 106-108</w:t>
      </w:r>
    </w:p>
    <w:p w14:paraId="5423B4C4" w14:textId="77777777" w:rsidR="00467A13" w:rsidRPr="00467A13" w:rsidRDefault="00467A13" w:rsidP="00B45DEC">
      <w:pPr>
        <w:pStyle w:val="af7"/>
      </w:pPr>
    </w:p>
    <w:p w14:paraId="7645FAFA" w14:textId="77777777" w:rsidR="00467A13" w:rsidRPr="00467A13" w:rsidRDefault="00467A13" w:rsidP="00B45DEC">
      <w:pPr>
        <w:pStyle w:val="af7"/>
      </w:pPr>
      <w:r w:rsidRPr="00467A13">
        <w:rPr>
          <w:rFonts w:hint="eastAsia"/>
        </w:rPr>
        <w:t>聂磊</w:t>
      </w:r>
      <w:r w:rsidRPr="00467A13">
        <w:rPr>
          <w:rFonts w:hint="eastAsia"/>
        </w:rPr>
        <w:t xml:space="preserve">, </w:t>
      </w:r>
      <w:r w:rsidRPr="00467A13">
        <w:rPr>
          <w:rFonts w:hint="eastAsia"/>
        </w:rPr>
        <w:t>傅翠晓</w:t>
      </w:r>
      <w:r w:rsidRPr="00467A13">
        <w:rPr>
          <w:rFonts w:hint="eastAsia"/>
        </w:rPr>
        <w:t xml:space="preserve">, &amp; </w:t>
      </w:r>
      <w:r w:rsidRPr="00467A13">
        <w:rPr>
          <w:rFonts w:hint="eastAsia"/>
        </w:rPr>
        <w:t>程丹</w:t>
      </w:r>
      <w:r w:rsidRPr="00467A13">
        <w:rPr>
          <w:rFonts w:hint="eastAsia"/>
        </w:rPr>
        <w:t xml:space="preserve">. (2013). </w:t>
      </w:r>
      <w:r w:rsidRPr="00467A13">
        <w:rPr>
          <w:rFonts w:hint="eastAsia"/>
        </w:rPr>
        <w:t>微信朋友圈</w:t>
      </w:r>
      <w:r w:rsidRPr="00467A13">
        <w:rPr>
          <w:rFonts w:hint="eastAsia"/>
        </w:rPr>
        <w:t>:</w:t>
      </w:r>
      <w:r w:rsidRPr="00467A13">
        <w:rPr>
          <w:rFonts w:hint="eastAsia"/>
        </w:rPr>
        <w:t>社会网络视角下的虚拟社区</w:t>
      </w:r>
      <w:r w:rsidRPr="00467A13">
        <w:rPr>
          <w:rFonts w:hint="eastAsia"/>
        </w:rPr>
        <w:t xml:space="preserve"> [J]. </w:t>
      </w:r>
      <w:r w:rsidRPr="00467A13">
        <w:rPr>
          <w:rFonts w:hint="eastAsia"/>
        </w:rPr>
        <w:t>新闻记者</w:t>
      </w:r>
      <w:r w:rsidRPr="00467A13">
        <w:rPr>
          <w:rFonts w:hint="eastAsia"/>
        </w:rPr>
        <w:t>, 2013: 5</w:t>
      </w:r>
    </w:p>
    <w:p w14:paraId="02576D8F" w14:textId="77777777" w:rsidR="00467A13" w:rsidRPr="00467A13" w:rsidRDefault="00467A13" w:rsidP="00B45DEC">
      <w:pPr>
        <w:pStyle w:val="af7"/>
      </w:pPr>
    </w:p>
    <w:p w14:paraId="2037B1B5" w14:textId="77777777" w:rsidR="00C96B55" w:rsidRDefault="006F26B4" w:rsidP="00B45DEC">
      <w:pPr>
        <w:pStyle w:val="af7"/>
        <w:sectPr w:rsidR="00C96B55" w:rsidSect="00222074">
          <w:headerReference w:type="default" r:id="rId206"/>
          <w:pgSz w:w="11906" w:h="16838"/>
          <w:pgMar w:top="1440" w:right="1800" w:bottom="1440" w:left="1800" w:header="851" w:footer="992" w:gutter="0"/>
          <w:cols w:space="425"/>
          <w:docGrid w:type="lines" w:linePitch="360"/>
        </w:sectPr>
      </w:pPr>
      <w:r w:rsidRPr="004E614C">
        <w:fldChar w:fldCharType="end"/>
      </w:r>
    </w:p>
    <w:p w14:paraId="13A92806" w14:textId="77777777" w:rsidR="00C96B55" w:rsidRDefault="00C96B55" w:rsidP="00C96B55">
      <w:pPr>
        <w:pStyle w:val="1"/>
        <w:spacing w:before="360" w:after="360"/>
        <w:rPr>
          <w:lang w:eastAsia="zh-CN"/>
        </w:rPr>
      </w:pPr>
      <w:r>
        <w:rPr>
          <w:rFonts w:hint="eastAsia"/>
          <w:lang w:eastAsia="zh-CN"/>
        </w:rPr>
        <w:lastRenderedPageBreak/>
        <w:t>附录</w:t>
      </w:r>
    </w:p>
    <w:p w14:paraId="5B713BA7" w14:textId="77777777" w:rsidR="00C96B55" w:rsidRDefault="00C96B55" w:rsidP="00C96B55">
      <w:pPr>
        <w:rPr>
          <w:lang w:eastAsia="zh-CN"/>
        </w:rPr>
      </w:pPr>
      <w:r>
        <w:rPr>
          <w:rFonts w:hint="eastAsia"/>
          <w:lang w:eastAsia="zh-CN"/>
        </w:rPr>
        <w:t>指导语</w:t>
      </w:r>
    </w:p>
    <w:p w14:paraId="220A6ED4" w14:textId="77777777" w:rsidR="00C96B55" w:rsidRDefault="00C96B55" w:rsidP="00C96B55">
      <w:pPr>
        <w:ind w:firstLine="480"/>
        <w:rPr>
          <w:lang w:eastAsia="zh-CN"/>
        </w:rPr>
      </w:pPr>
      <w:r>
        <w:rPr>
          <w:rFonts w:hint="eastAsia"/>
          <w:lang w:eastAsia="zh-CN"/>
        </w:rPr>
        <w:t>感谢您参与本研究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054A89D8" w14:textId="77777777" w:rsidR="00C96B55" w:rsidRDefault="00C96B55" w:rsidP="00C96B55">
      <w:pPr>
        <w:ind w:firstLine="480"/>
        <w:rPr>
          <w:lang w:eastAsia="zh-CN"/>
        </w:rPr>
      </w:pPr>
      <w:r>
        <w:rPr>
          <w:rFonts w:hint="eastAsia"/>
          <w:lang w:eastAsia="zh-CN"/>
        </w:rPr>
        <w:t>本研究郑重承诺保护您的个人信息和答卷内容的保密性，所有数据将仅用于研究目的，且将以匿名的方式进行分析和报告。请放心，您的回答将被严格保密。</w:t>
      </w:r>
    </w:p>
    <w:p w14:paraId="1796DA3E" w14:textId="77777777" w:rsidR="00C96B55" w:rsidRDefault="00C96B55" w:rsidP="00C96B55">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113F4DE6" w14:textId="77777777" w:rsidR="00C96B55" w:rsidRDefault="00C96B55" w:rsidP="00C96B55">
      <w:pPr>
        <w:rPr>
          <w:lang w:eastAsia="zh-CN"/>
        </w:rPr>
      </w:pPr>
    </w:p>
    <w:p w14:paraId="449C2E12" w14:textId="77777777" w:rsidR="00C96B55" w:rsidRPr="00C170E4" w:rsidRDefault="00C96B55" w:rsidP="00C96B55">
      <w:pPr>
        <w:rPr>
          <w:b/>
          <w:bCs/>
          <w:lang w:eastAsia="zh-CN"/>
        </w:rPr>
      </w:pPr>
      <w:r w:rsidRPr="00C170E4">
        <w:rPr>
          <w:rFonts w:hint="eastAsia"/>
          <w:b/>
          <w:bCs/>
          <w:lang w:eastAsia="zh-CN"/>
        </w:rPr>
        <w:t>社会比较倾向量表</w:t>
      </w:r>
    </w:p>
    <w:p w14:paraId="36A04740" w14:textId="77777777" w:rsidR="00C96B55" w:rsidRPr="00C170E4" w:rsidRDefault="00C96B55" w:rsidP="00C96B55">
      <w:pPr>
        <w:rPr>
          <w:b/>
          <w:bCs/>
          <w:lang w:eastAsia="zh-CN"/>
        </w:rPr>
      </w:pPr>
      <w:r w:rsidRPr="00C170E4">
        <w:rPr>
          <w:rFonts w:hint="eastAsia"/>
          <w:b/>
          <w:bCs/>
          <w:lang w:eastAsia="zh-CN"/>
        </w:rPr>
        <w:t>基于能力的社会比较倾向</w:t>
      </w:r>
    </w:p>
    <w:p w14:paraId="3DDA2C81" w14:textId="77777777" w:rsidR="00C96B55" w:rsidRDefault="00C96B55" w:rsidP="00C96B55">
      <w:pPr>
        <w:rPr>
          <w:lang w:eastAsia="zh-CN"/>
        </w:rPr>
      </w:pPr>
      <w:r>
        <w:rPr>
          <w:rFonts w:hint="eastAsia"/>
          <w:lang w:eastAsia="zh-CN"/>
        </w:rPr>
        <w:t>1.</w:t>
      </w:r>
      <w:r>
        <w:rPr>
          <w:rFonts w:hint="eastAsia"/>
          <w:lang w:eastAsia="zh-CN"/>
        </w:rPr>
        <w:t>我常把我的好朋友或家人正在做的事情与其他人做的事情比较。</w:t>
      </w:r>
    </w:p>
    <w:p w14:paraId="75EA2AED" w14:textId="77777777" w:rsidR="00C96B55" w:rsidRDefault="00C96B55" w:rsidP="00C96B55">
      <w:pPr>
        <w:rPr>
          <w:lang w:eastAsia="zh-CN"/>
        </w:rPr>
      </w:pPr>
      <w:r>
        <w:rPr>
          <w:rFonts w:hint="eastAsia"/>
          <w:lang w:eastAsia="zh-CN"/>
        </w:rPr>
        <w:t>2.</w:t>
      </w:r>
      <w:r>
        <w:rPr>
          <w:rFonts w:hint="eastAsia"/>
          <w:lang w:eastAsia="zh-CN"/>
        </w:rPr>
        <w:t>我非常关注我和他人做事方式的区别。</w:t>
      </w:r>
    </w:p>
    <w:p w14:paraId="337DACAD" w14:textId="77777777" w:rsidR="00C96B55" w:rsidRDefault="00C96B55" w:rsidP="00C96B55">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775635F2" w14:textId="77777777" w:rsidR="00C96B55" w:rsidRDefault="00C96B55" w:rsidP="00C96B55">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1608198" w14:textId="77777777" w:rsidR="00C96B55" w:rsidRPr="003E6B2C" w:rsidRDefault="00C96B55" w:rsidP="00C96B55">
      <w:pPr>
        <w:rPr>
          <w:strike/>
          <w:lang w:eastAsia="zh-CN"/>
        </w:rPr>
      </w:pPr>
      <w:r w:rsidRPr="003E6B2C">
        <w:rPr>
          <w:rFonts w:hint="eastAsia"/>
          <w:strike/>
          <w:lang w:eastAsia="zh-CN"/>
        </w:rPr>
        <w:t>5</w:t>
      </w:r>
      <w:r w:rsidRPr="003E6B2C">
        <w:rPr>
          <w:rFonts w:hint="eastAsia"/>
          <w:strike/>
          <w:vertAlign w:val="superscript"/>
          <w:lang w:eastAsia="zh-CN"/>
        </w:rPr>
        <w:t>*</w:t>
      </w:r>
      <w:r w:rsidRPr="003E6B2C">
        <w:rPr>
          <w:strike/>
          <w:lang w:eastAsia="zh-CN"/>
        </w:rPr>
        <w:t>.</w:t>
      </w:r>
      <w:r w:rsidRPr="003E6B2C">
        <w:rPr>
          <w:rStyle w:val="ae"/>
          <w:strike/>
          <w:lang w:eastAsia="zh-CN"/>
        </w:rPr>
        <w:footnoteReference w:id="1"/>
      </w:r>
      <w:r w:rsidRPr="003E6B2C">
        <w:rPr>
          <w:rFonts w:hint="eastAsia"/>
          <w:strike/>
          <w:lang w:eastAsia="zh-CN"/>
        </w:rPr>
        <w:t>我不是那种常常与他人比较的人。</w:t>
      </w:r>
    </w:p>
    <w:p w14:paraId="2E5887A6" w14:textId="77777777" w:rsidR="00C96B55" w:rsidRDefault="00C96B55" w:rsidP="00C96B55">
      <w:pPr>
        <w:rPr>
          <w:lang w:eastAsia="zh-CN"/>
        </w:rPr>
      </w:pPr>
      <w:r>
        <w:rPr>
          <w:rFonts w:hint="eastAsia"/>
          <w:lang w:eastAsia="zh-CN"/>
        </w:rPr>
        <w:t>5</w:t>
      </w:r>
      <w:r w:rsidRPr="00922C3E">
        <w:rPr>
          <w:vertAlign w:val="superscript"/>
          <w:lang w:eastAsia="zh-CN"/>
        </w:rPr>
        <w:t>+</w:t>
      </w:r>
      <w:r>
        <w:rPr>
          <w:lang w:eastAsia="zh-CN"/>
        </w:rPr>
        <w:t>.</w:t>
      </w:r>
      <w:r>
        <w:rPr>
          <w:rFonts w:hint="eastAsia"/>
          <w:lang w:eastAsia="zh-CN"/>
        </w:rPr>
        <w:t>我是那种常常与他人比较的人。</w:t>
      </w:r>
    </w:p>
    <w:p w14:paraId="1558C692" w14:textId="77777777" w:rsidR="00C96B55" w:rsidRPr="00644919" w:rsidRDefault="00C96B55" w:rsidP="00C96B55">
      <w:pPr>
        <w:rPr>
          <w:b/>
          <w:bCs/>
          <w:lang w:eastAsia="zh-CN"/>
        </w:rPr>
      </w:pPr>
      <w:r w:rsidRPr="00644919">
        <w:rPr>
          <w:rFonts w:hint="eastAsia"/>
          <w:b/>
          <w:bCs/>
          <w:lang w:eastAsia="zh-CN"/>
        </w:rPr>
        <w:t>基于观点的社会比较倾向</w:t>
      </w:r>
    </w:p>
    <w:p w14:paraId="09C68BA9" w14:textId="77777777" w:rsidR="00C96B55" w:rsidRPr="003E6B2C" w:rsidRDefault="00C96B55" w:rsidP="00C96B55">
      <w:pPr>
        <w:rPr>
          <w:lang w:eastAsia="zh-CN"/>
        </w:rPr>
      </w:pPr>
      <w:r w:rsidRPr="003E6B2C">
        <w:rPr>
          <w:rFonts w:hint="eastAsia"/>
          <w:lang w:eastAsia="zh-CN"/>
        </w:rPr>
        <w:t>1.</w:t>
      </w:r>
      <w:r w:rsidRPr="003E6B2C">
        <w:rPr>
          <w:rFonts w:hint="eastAsia"/>
          <w:lang w:eastAsia="zh-CN"/>
        </w:rPr>
        <w:t>我常将我和他人在生活中的成就进行比较。</w:t>
      </w:r>
    </w:p>
    <w:p w14:paraId="20E883D9" w14:textId="77777777" w:rsidR="00C96B55" w:rsidRPr="003E6B2C" w:rsidRDefault="00C96B55" w:rsidP="00C96B55">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1316F12E" w14:textId="77777777" w:rsidR="00C96B55" w:rsidRPr="003E6B2C" w:rsidRDefault="00C96B55" w:rsidP="00C96B55">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722F20EA" w14:textId="77777777" w:rsidR="00C96B55" w:rsidRPr="003E6B2C" w:rsidRDefault="00C96B55" w:rsidP="00C96B55">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150E9B7C" w14:textId="77777777" w:rsidR="00C96B55" w:rsidRPr="003E6B2C" w:rsidRDefault="00C96B55" w:rsidP="00C96B55">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C6F9BDE" w14:textId="77777777" w:rsidR="00C96B55" w:rsidRPr="003E6B2C" w:rsidRDefault="00C96B55" w:rsidP="00C96B55">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10BB79DB" w14:textId="77777777" w:rsidR="00C96B55" w:rsidRPr="00F90A1A" w:rsidRDefault="00C96B55" w:rsidP="00C96B55">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033E70BF" w14:textId="77777777" w:rsidR="00C96B55" w:rsidRPr="003E6B2C" w:rsidRDefault="00C96B55" w:rsidP="00C96B55">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0D780CFB" w14:textId="77777777" w:rsidR="00C96B55" w:rsidRDefault="00C96B55" w:rsidP="00C96B55">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196B880" w14:textId="77777777" w:rsidR="00C96B55" w:rsidRPr="00F90A1A" w:rsidRDefault="00C96B55" w:rsidP="00C96B55">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1E30E3A3" w14:textId="77777777" w:rsidR="00C96B55" w:rsidRDefault="00C96B55" w:rsidP="00C96B55">
      <w:pPr>
        <w:rPr>
          <w:lang w:eastAsia="zh-CN"/>
        </w:rPr>
      </w:pPr>
    </w:p>
    <w:p w14:paraId="5499B596" w14:textId="77777777" w:rsidR="00C96B55" w:rsidRPr="00C170E4" w:rsidRDefault="00C96B55" w:rsidP="00C96B55">
      <w:pPr>
        <w:rPr>
          <w:b/>
          <w:bCs/>
          <w:lang w:eastAsia="zh-CN"/>
        </w:rPr>
      </w:pPr>
      <w:r w:rsidRPr="00C170E4">
        <w:rPr>
          <w:rFonts w:hint="eastAsia"/>
          <w:b/>
          <w:bCs/>
          <w:lang w:eastAsia="zh-CN"/>
        </w:rPr>
        <w:t>相对剥夺感量表</w:t>
      </w:r>
    </w:p>
    <w:p w14:paraId="27D81F60" w14:textId="77777777" w:rsidR="00C96B55" w:rsidRDefault="00C96B55" w:rsidP="00C96B55">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9385E39" w14:textId="77777777" w:rsidR="00C96B55" w:rsidRPr="00DC1290" w:rsidRDefault="00C96B55" w:rsidP="00C96B55">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72837AF5" w14:textId="77777777" w:rsidR="00C96B55" w:rsidRDefault="00C96B55" w:rsidP="00C96B55">
      <w:pPr>
        <w:rPr>
          <w:lang w:eastAsia="zh-CN"/>
        </w:rPr>
      </w:pPr>
      <w:r>
        <w:rPr>
          <w:rFonts w:hint="eastAsia"/>
          <w:lang w:eastAsia="zh-CN"/>
        </w:rPr>
        <w:t>2</w:t>
      </w:r>
      <w:r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3911096F" w14:textId="77777777" w:rsidR="00C96B55" w:rsidRDefault="00C96B55" w:rsidP="00C96B55">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5DA3A7B0"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6A64E5E6" w14:textId="77777777" w:rsidR="00C96B55" w:rsidRDefault="00C96B55" w:rsidP="00C96B55">
      <w:pPr>
        <w:rPr>
          <w:lang w:eastAsia="zh-CN"/>
        </w:rPr>
      </w:pPr>
      <w:r>
        <w:rPr>
          <w:rFonts w:hint="eastAsia"/>
          <w:lang w:eastAsia="zh-CN"/>
        </w:rPr>
        <w:t>4</w:t>
      </w:r>
      <w:r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3BD49607" w14:textId="77777777" w:rsidR="00C96B55" w:rsidRDefault="00C96B55" w:rsidP="00C96B55">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658C4C7A" w14:textId="77777777" w:rsidR="00C96B55" w:rsidRDefault="00C96B55" w:rsidP="00C96B55">
      <w:pPr>
        <w:rPr>
          <w:lang w:eastAsia="zh-CN"/>
        </w:rPr>
      </w:pPr>
    </w:p>
    <w:p w14:paraId="525EDE87" w14:textId="77777777" w:rsidR="00C96B55" w:rsidRPr="00C170E4" w:rsidRDefault="00C96B55" w:rsidP="00C96B55">
      <w:pPr>
        <w:rPr>
          <w:b/>
          <w:bCs/>
          <w:lang w:eastAsia="zh-CN"/>
        </w:rPr>
      </w:pPr>
      <w:r w:rsidRPr="00C170E4">
        <w:rPr>
          <w:rFonts w:hint="eastAsia"/>
          <w:b/>
          <w:bCs/>
          <w:lang w:eastAsia="zh-CN"/>
        </w:rPr>
        <w:t>感知到的优越感量表</w:t>
      </w:r>
    </w:p>
    <w:p w14:paraId="1C8BC4B3" w14:textId="77777777" w:rsidR="00C96B55" w:rsidRDefault="00C96B55" w:rsidP="00C96B55">
      <w:pPr>
        <w:rPr>
          <w:lang w:eastAsia="zh-CN"/>
        </w:rPr>
      </w:pPr>
      <w:r>
        <w:rPr>
          <w:rFonts w:hint="eastAsia"/>
          <w:lang w:eastAsia="zh-CN"/>
        </w:rPr>
        <w:t xml:space="preserve">1. </w:t>
      </w:r>
      <w:r>
        <w:rPr>
          <w:rFonts w:hint="eastAsia"/>
          <w:lang w:eastAsia="zh-CN"/>
        </w:rPr>
        <w:t>我常常觉得自己比周围的人优越。</w:t>
      </w:r>
    </w:p>
    <w:p w14:paraId="3905D0D5" w14:textId="77777777" w:rsidR="00C96B55" w:rsidRDefault="00C96B55" w:rsidP="00C96B55">
      <w:pPr>
        <w:rPr>
          <w:lang w:eastAsia="zh-CN"/>
        </w:rPr>
      </w:pPr>
      <w:r>
        <w:rPr>
          <w:rFonts w:hint="eastAsia"/>
          <w:lang w:eastAsia="zh-CN"/>
        </w:rPr>
        <w:t xml:space="preserve">2. </w:t>
      </w:r>
      <w:r>
        <w:rPr>
          <w:rFonts w:hint="eastAsia"/>
          <w:lang w:eastAsia="zh-CN"/>
        </w:rPr>
        <w:t>大多数时候我觉得自己的地位比周围的人高。</w:t>
      </w:r>
    </w:p>
    <w:p w14:paraId="2F2951FF" w14:textId="77777777" w:rsidR="00C96B55" w:rsidRDefault="00C96B55" w:rsidP="00C96B55">
      <w:pPr>
        <w:rPr>
          <w:lang w:eastAsia="zh-CN"/>
        </w:rPr>
      </w:pPr>
      <w:r>
        <w:rPr>
          <w:rFonts w:hint="eastAsia"/>
          <w:lang w:eastAsia="zh-CN"/>
        </w:rPr>
        <w:t xml:space="preserve">3. </w:t>
      </w:r>
      <w:r>
        <w:rPr>
          <w:rFonts w:hint="eastAsia"/>
          <w:lang w:eastAsia="zh-CN"/>
        </w:rPr>
        <w:t>总的来说，我经常比别人好。</w:t>
      </w:r>
    </w:p>
    <w:p w14:paraId="5F3B7C93"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0827048C" w14:textId="77777777" w:rsidR="00C96B55" w:rsidRDefault="00C96B55" w:rsidP="00C96B55">
      <w:pPr>
        <w:rPr>
          <w:lang w:eastAsia="zh-CN"/>
        </w:rPr>
      </w:pPr>
      <w:r>
        <w:rPr>
          <w:rFonts w:hint="eastAsia"/>
          <w:lang w:eastAsia="zh-CN"/>
        </w:rPr>
        <w:t>5.</w:t>
      </w:r>
      <w:r>
        <w:rPr>
          <w:rFonts w:hint="eastAsia"/>
          <w:lang w:eastAsia="zh-CN"/>
        </w:rPr>
        <w:t>我天生就比别人优秀</w:t>
      </w:r>
      <w:r>
        <w:rPr>
          <w:rFonts w:hint="eastAsia"/>
          <w:lang w:eastAsia="zh-CN"/>
        </w:rPr>
        <w:t>.</w:t>
      </w:r>
    </w:p>
    <w:p w14:paraId="5BE62CF9" w14:textId="77777777" w:rsidR="00C96B55" w:rsidRPr="00544CDA" w:rsidRDefault="00C96B55" w:rsidP="00C96B55">
      <w:pPr>
        <w:rPr>
          <w:lang w:eastAsia="zh-CN"/>
        </w:rPr>
      </w:pPr>
      <w:r>
        <w:rPr>
          <w:rFonts w:hint="eastAsia"/>
          <w:lang w:eastAsia="zh-CN"/>
        </w:rPr>
        <w:t>6</w:t>
      </w:r>
      <w:r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28583C8D" w14:textId="77777777" w:rsidR="00C96B55" w:rsidRDefault="00C96B55" w:rsidP="00C96B55">
      <w:pPr>
        <w:rPr>
          <w:lang w:eastAsia="zh-CN"/>
        </w:rPr>
      </w:pPr>
    </w:p>
    <w:p w14:paraId="5C17BCDF" w14:textId="77777777" w:rsidR="00C96B55" w:rsidRPr="00C170E4" w:rsidRDefault="00C96B55" w:rsidP="00C96B55">
      <w:pPr>
        <w:rPr>
          <w:b/>
          <w:bCs/>
          <w:lang w:eastAsia="zh-CN"/>
        </w:rPr>
      </w:pPr>
      <w:r w:rsidRPr="00C170E4">
        <w:rPr>
          <w:rFonts w:hint="eastAsia"/>
          <w:b/>
          <w:bCs/>
          <w:lang w:eastAsia="zh-CN"/>
        </w:rPr>
        <w:t>生活满意度量表</w:t>
      </w:r>
    </w:p>
    <w:p w14:paraId="15B59413" w14:textId="77777777" w:rsidR="00C96B55" w:rsidRDefault="00C96B55" w:rsidP="00C96B55">
      <w:pPr>
        <w:rPr>
          <w:lang w:eastAsia="zh-CN"/>
        </w:rPr>
      </w:pPr>
      <w:r>
        <w:rPr>
          <w:rFonts w:hint="eastAsia"/>
          <w:lang w:eastAsia="zh-CN"/>
        </w:rPr>
        <w:t>1.</w:t>
      </w:r>
      <w:r>
        <w:rPr>
          <w:rFonts w:hint="eastAsia"/>
          <w:lang w:eastAsia="zh-CN"/>
        </w:rPr>
        <w:t>我的生活在大多数方面都接近于我的理想。</w:t>
      </w:r>
    </w:p>
    <w:p w14:paraId="71FE674E" w14:textId="77777777" w:rsidR="00C96B55" w:rsidRDefault="00C96B55" w:rsidP="00C96B55">
      <w:pPr>
        <w:rPr>
          <w:lang w:eastAsia="zh-CN"/>
        </w:rPr>
      </w:pPr>
      <w:r>
        <w:rPr>
          <w:rFonts w:hint="eastAsia"/>
          <w:lang w:eastAsia="zh-CN"/>
        </w:rPr>
        <w:t>2.</w:t>
      </w:r>
      <w:r>
        <w:rPr>
          <w:rFonts w:hint="eastAsia"/>
          <w:lang w:eastAsia="zh-CN"/>
        </w:rPr>
        <w:t>我的生活条件很好。</w:t>
      </w:r>
    </w:p>
    <w:p w14:paraId="47CE0356" w14:textId="77777777" w:rsidR="00C96B55" w:rsidRDefault="00C96B55" w:rsidP="00C96B55">
      <w:pPr>
        <w:rPr>
          <w:lang w:eastAsia="zh-CN"/>
        </w:rPr>
      </w:pPr>
      <w:r>
        <w:rPr>
          <w:rFonts w:hint="eastAsia"/>
          <w:lang w:eastAsia="zh-CN"/>
        </w:rPr>
        <w:t>3.</w:t>
      </w:r>
      <w:r>
        <w:rPr>
          <w:rFonts w:hint="eastAsia"/>
          <w:lang w:eastAsia="zh-CN"/>
        </w:rPr>
        <w:t>我对我的生活很满意。</w:t>
      </w:r>
    </w:p>
    <w:p w14:paraId="4562D894" w14:textId="77777777" w:rsidR="00C96B55" w:rsidRDefault="00C96B55" w:rsidP="00C96B55">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C1B738A" w14:textId="77777777" w:rsidR="00C96B55" w:rsidRPr="00544CDA" w:rsidRDefault="00C96B55" w:rsidP="00C96B55">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442C63CD" w14:textId="77777777" w:rsidR="00C96B55" w:rsidRDefault="00C96B55" w:rsidP="00C96B55">
      <w:pPr>
        <w:rPr>
          <w:lang w:eastAsia="zh-CN"/>
        </w:rPr>
      </w:pPr>
    </w:p>
    <w:p w14:paraId="75FD9440" w14:textId="77777777" w:rsidR="00C96B55" w:rsidRPr="00C170E4" w:rsidRDefault="00C96B55" w:rsidP="00C96B55">
      <w:pPr>
        <w:rPr>
          <w:b/>
          <w:bCs/>
          <w:lang w:eastAsia="zh-CN"/>
        </w:rPr>
      </w:pPr>
      <w:r w:rsidRPr="00C170E4">
        <w:rPr>
          <w:rFonts w:hint="eastAsia"/>
          <w:b/>
          <w:bCs/>
          <w:lang w:eastAsia="zh-CN"/>
        </w:rPr>
        <w:t>社会比较方向量表</w:t>
      </w:r>
    </w:p>
    <w:p w14:paraId="1C2D40DB" w14:textId="77777777" w:rsidR="00C96B55" w:rsidRDefault="00C96B55" w:rsidP="00C96B55">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0F1DD0BA" w14:textId="77777777" w:rsidR="00C96B55" w:rsidRPr="005E7F90" w:rsidRDefault="00C96B55" w:rsidP="00C96B55">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DD27C5" w14:textId="77777777" w:rsidR="00C96B55" w:rsidRDefault="00C96B55" w:rsidP="00C96B55">
      <w:pPr>
        <w:rPr>
          <w:lang w:eastAsia="zh-CN"/>
        </w:rPr>
      </w:pPr>
    </w:p>
    <w:p w14:paraId="104B6CE3" w14:textId="77777777" w:rsidR="00C96B55" w:rsidRPr="00C170E4" w:rsidRDefault="00C96B55" w:rsidP="00C96B55">
      <w:pPr>
        <w:rPr>
          <w:b/>
          <w:bCs/>
          <w:lang w:eastAsia="zh-CN"/>
        </w:rPr>
      </w:pPr>
      <w:r w:rsidRPr="00C170E4">
        <w:rPr>
          <w:rFonts w:hint="eastAsia"/>
          <w:b/>
          <w:bCs/>
          <w:lang w:eastAsia="zh-CN"/>
        </w:rPr>
        <w:t>社会比较策略量表</w:t>
      </w:r>
    </w:p>
    <w:p w14:paraId="389CFC69" w14:textId="77777777" w:rsidR="00C96B55" w:rsidRPr="00C170E4" w:rsidRDefault="00C96B55" w:rsidP="00C96B55">
      <w:pPr>
        <w:rPr>
          <w:b/>
          <w:bCs/>
          <w:lang w:eastAsia="zh-CN"/>
        </w:rPr>
      </w:pPr>
      <w:r w:rsidRPr="00C170E4">
        <w:rPr>
          <w:rFonts w:hint="eastAsia"/>
          <w:b/>
          <w:bCs/>
          <w:lang w:eastAsia="zh-CN"/>
        </w:rPr>
        <w:lastRenderedPageBreak/>
        <w:t>向下认同</w:t>
      </w:r>
    </w:p>
    <w:p w14:paraId="798C079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0C0CBFBF"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6024AE5E"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7A423DE3" w14:textId="77777777" w:rsidR="00C96B55" w:rsidRPr="00C170E4" w:rsidRDefault="00C96B55" w:rsidP="00C96B55">
      <w:pPr>
        <w:rPr>
          <w:b/>
          <w:bCs/>
          <w:lang w:eastAsia="zh-CN"/>
        </w:rPr>
      </w:pPr>
      <w:r w:rsidRPr="00C170E4">
        <w:rPr>
          <w:rFonts w:hint="eastAsia"/>
          <w:b/>
          <w:bCs/>
          <w:lang w:eastAsia="zh-CN"/>
        </w:rPr>
        <w:t>向下对比</w:t>
      </w:r>
    </w:p>
    <w:p w14:paraId="5A4D2353"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C511CB7"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2EC77219"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470E5DA" w14:textId="77777777" w:rsidR="00C96B55" w:rsidRPr="00C170E4" w:rsidRDefault="00C96B55" w:rsidP="00C96B55">
      <w:pPr>
        <w:rPr>
          <w:b/>
          <w:bCs/>
          <w:lang w:eastAsia="zh-CN"/>
        </w:rPr>
      </w:pPr>
      <w:r w:rsidRPr="00C170E4">
        <w:rPr>
          <w:rFonts w:hint="eastAsia"/>
          <w:b/>
          <w:bCs/>
          <w:lang w:eastAsia="zh-CN"/>
        </w:rPr>
        <w:t>向上认同</w:t>
      </w:r>
    </w:p>
    <w:p w14:paraId="6A2E9B95"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9139699" w14:textId="77777777" w:rsidR="00C96B55" w:rsidRDefault="00C96B55" w:rsidP="00C96B55">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F851B8A"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507E3A33" w14:textId="77777777" w:rsidR="00C96B55" w:rsidRPr="00C170E4" w:rsidRDefault="00C96B55" w:rsidP="00C96B55">
      <w:pPr>
        <w:rPr>
          <w:b/>
          <w:bCs/>
          <w:lang w:eastAsia="zh-CN"/>
        </w:rPr>
      </w:pPr>
      <w:r w:rsidRPr="00C170E4">
        <w:rPr>
          <w:rFonts w:hint="eastAsia"/>
          <w:b/>
          <w:bCs/>
          <w:lang w:eastAsia="zh-CN"/>
        </w:rPr>
        <w:t>向上对比</w:t>
      </w:r>
    </w:p>
    <w:p w14:paraId="158B91C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2664D55D"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055A289B"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6ED47149" w14:textId="77777777" w:rsidR="00C96B55" w:rsidRPr="00544CDA" w:rsidRDefault="00C96B55" w:rsidP="00C96B55">
      <w:pPr>
        <w:rPr>
          <w:lang w:eastAsia="zh-CN"/>
        </w:rPr>
      </w:pPr>
    </w:p>
    <w:p w14:paraId="670AF973" w14:textId="77777777" w:rsidR="00C96B55" w:rsidRPr="00C170E4" w:rsidRDefault="00C96B55" w:rsidP="00C96B55">
      <w:pPr>
        <w:rPr>
          <w:b/>
          <w:bCs/>
          <w:lang w:eastAsia="zh-CN"/>
        </w:rPr>
      </w:pPr>
      <w:r w:rsidRPr="00C170E4">
        <w:rPr>
          <w:rFonts w:hint="eastAsia"/>
          <w:b/>
          <w:bCs/>
          <w:lang w:eastAsia="zh-CN"/>
        </w:rPr>
        <w:t>对蓝色的态度量表</w:t>
      </w:r>
    </w:p>
    <w:p w14:paraId="2B109B67" w14:textId="77777777" w:rsidR="00C96B55" w:rsidRDefault="00C96B55" w:rsidP="00C96B55">
      <w:pPr>
        <w:rPr>
          <w:lang w:eastAsia="zh-CN"/>
        </w:rPr>
      </w:pPr>
      <w:r>
        <w:rPr>
          <w:rFonts w:hint="eastAsia"/>
          <w:lang w:eastAsia="zh-CN"/>
        </w:rPr>
        <w:t xml:space="preserve">1. </w:t>
      </w:r>
      <w:r>
        <w:rPr>
          <w:rFonts w:hint="eastAsia"/>
          <w:lang w:eastAsia="zh-CN"/>
        </w:rPr>
        <w:t>蓝色是一种漂亮的颜色</w:t>
      </w:r>
    </w:p>
    <w:p w14:paraId="3726841A" w14:textId="77777777" w:rsidR="00C96B55" w:rsidRDefault="00C96B55" w:rsidP="00C96B55">
      <w:pPr>
        <w:rPr>
          <w:lang w:eastAsia="zh-CN"/>
        </w:rPr>
      </w:pPr>
      <w:r>
        <w:rPr>
          <w:rFonts w:hint="eastAsia"/>
          <w:lang w:eastAsia="zh-CN"/>
        </w:rPr>
        <w:t xml:space="preserve">2. </w:t>
      </w:r>
      <w:r>
        <w:rPr>
          <w:rFonts w:hint="eastAsia"/>
          <w:lang w:eastAsia="zh-CN"/>
        </w:rPr>
        <w:t>蓝色是一种可爱的颜色</w:t>
      </w:r>
    </w:p>
    <w:p w14:paraId="5BA6B070" w14:textId="77777777" w:rsidR="00C96B55" w:rsidRDefault="00C96B55" w:rsidP="00C96B55">
      <w:pPr>
        <w:rPr>
          <w:lang w:eastAsia="zh-CN"/>
        </w:rPr>
      </w:pPr>
      <w:r>
        <w:rPr>
          <w:rFonts w:hint="eastAsia"/>
          <w:lang w:eastAsia="zh-CN"/>
        </w:rPr>
        <w:t xml:space="preserve">3. </w:t>
      </w:r>
      <w:r>
        <w:rPr>
          <w:rFonts w:hint="eastAsia"/>
          <w:lang w:eastAsia="zh-CN"/>
        </w:rPr>
        <w:t>蓝色是一种令人愉悦的颜色</w:t>
      </w:r>
    </w:p>
    <w:p w14:paraId="24CB8E1C" w14:textId="77777777" w:rsidR="00C96B55" w:rsidRDefault="00C96B55" w:rsidP="00C96B55">
      <w:pPr>
        <w:rPr>
          <w:lang w:eastAsia="zh-CN"/>
        </w:rPr>
      </w:pPr>
      <w:r>
        <w:rPr>
          <w:rFonts w:hint="eastAsia"/>
          <w:lang w:eastAsia="zh-CN"/>
        </w:rPr>
        <w:t xml:space="preserve">4. </w:t>
      </w:r>
      <w:r>
        <w:rPr>
          <w:rFonts w:hint="eastAsia"/>
          <w:lang w:eastAsia="zh-CN"/>
        </w:rPr>
        <w:t>蓝色是一种美妙的颜色</w:t>
      </w:r>
    </w:p>
    <w:p w14:paraId="30177E59" w14:textId="77777777" w:rsidR="00C96B55" w:rsidRDefault="00C96B55" w:rsidP="00C96B55">
      <w:pPr>
        <w:rPr>
          <w:lang w:eastAsia="zh-CN"/>
        </w:rPr>
      </w:pPr>
      <w:r>
        <w:rPr>
          <w:rFonts w:hint="eastAsia"/>
          <w:lang w:eastAsia="zh-CN"/>
        </w:rPr>
        <w:t xml:space="preserve">5. </w:t>
      </w:r>
      <w:r>
        <w:rPr>
          <w:rFonts w:hint="eastAsia"/>
          <w:lang w:eastAsia="zh-CN"/>
        </w:rPr>
        <w:t>蓝色是好看的</w:t>
      </w:r>
    </w:p>
    <w:p w14:paraId="78302C63" w14:textId="77777777" w:rsidR="00C96B55" w:rsidRDefault="00C96B55" w:rsidP="00C96B55">
      <w:pPr>
        <w:rPr>
          <w:lang w:eastAsia="zh-CN"/>
        </w:rPr>
      </w:pPr>
      <w:r>
        <w:rPr>
          <w:rFonts w:hint="eastAsia"/>
          <w:lang w:eastAsia="zh-CN"/>
        </w:rPr>
        <w:t xml:space="preserve">6. </w:t>
      </w:r>
      <w:r>
        <w:rPr>
          <w:rFonts w:hint="eastAsia"/>
          <w:lang w:eastAsia="zh-CN"/>
        </w:rPr>
        <w:t>我认为蓝色是一种美丽的颜色</w:t>
      </w:r>
    </w:p>
    <w:p w14:paraId="38AA8729" w14:textId="7A46E1CD" w:rsidR="00F03309" w:rsidRPr="004E614C" w:rsidRDefault="00C96B55" w:rsidP="00C96B55">
      <w:r>
        <w:rPr>
          <w:rFonts w:hint="eastAsia"/>
          <w:lang w:eastAsia="zh-CN"/>
        </w:rPr>
        <w:t xml:space="preserve">7. </w:t>
      </w:r>
      <w:r>
        <w:rPr>
          <w:rFonts w:hint="eastAsia"/>
          <w:lang w:eastAsia="zh-CN"/>
        </w:rPr>
        <w:t>我喜欢蓝色</w:t>
      </w:r>
    </w:p>
    <w:sectPr w:rsidR="00F03309" w:rsidRPr="004E614C">
      <w:headerReference w:type="default" r:id="rId20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Mengzhen Hu" w:date="2024-03-25T16:51:00Z" w:initials="MH">
    <w:p w14:paraId="13EBE491" w14:textId="77777777" w:rsidR="0092604F" w:rsidRDefault="0092604F" w:rsidP="0092604F">
      <w:pPr>
        <w:pStyle w:val="afa"/>
      </w:pPr>
      <w:r>
        <w:rPr>
          <w:rStyle w:val="af9"/>
        </w:rPr>
        <w:annotationRef/>
      </w:r>
      <w:r>
        <w:rPr>
          <w:rFonts w:hint="eastAsia"/>
        </w:rPr>
        <w:t>之前的版本确实有问题，应该删除</w:t>
      </w:r>
      <w:r>
        <w:t>OSC5</w:t>
      </w:r>
      <w:r>
        <w:rPr>
          <w:rFonts w:hint="eastAsia"/>
        </w:rPr>
        <w:t>，替换为新加入的题目</w:t>
      </w:r>
      <w:r>
        <w:t>OSC7</w:t>
      </w:r>
      <w:r>
        <w:rPr>
          <w:rFonts w:hint="eastAsia"/>
        </w:rPr>
        <w:t>。包括</w:t>
      </w:r>
      <w:r>
        <w:t>POS</w:t>
      </w:r>
      <w:r>
        <w:rPr>
          <w:rFonts w:hint="eastAsia"/>
        </w:rPr>
        <w:t>量表，也应该删除</w:t>
      </w:r>
      <w:r>
        <w:t>POS4</w:t>
      </w:r>
      <w:r>
        <w:rPr>
          <w:rFonts w:hint="eastAsia"/>
        </w:rPr>
        <w:t>。这是上个版本合并预实验</w:t>
      </w:r>
      <w:r>
        <w:t>1</w:t>
      </w:r>
      <w:r>
        <w:rPr>
          <w:rFonts w:hint="eastAsia"/>
        </w:rPr>
        <w:t>和</w:t>
      </w:r>
      <w:r>
        <w:t>2</w:t>
      </w:r>
      <w:r>
        <w:rPr>
          <w:rFonts w:hint="eastAsia"/>
        </w:rPr>
        <w:t>时没有注意到的漏洞。这次已经对其进行了修改。</w:t>
      </w:r>
      <w:r>
        <w:br/>
      </w:r>
      <w:r>
        <w:br/>
      </w:r>
      <w:r>
        <w:rPr>
          <w:rFonts w:hint="eastAsia"/>
        </w:rPr>
        <w:t>但可惜的是，</w:t>
      </w:r>
      <w:r>
        <w:t>OSC</w:t>
      </w:r>
      <w:r>
        <w:rPr>
          <w:rFonts w:hint="eastAsia"/>
        </w:rPr>
        <w:t>这个维度的</w:t>
      </w:r>
      <w:r>
        <w:t>AVE</w:t>
      </w:r>
      <w:r>
        <w:rPr>
          <w:rFonts w:hint="eastAsia"/>
        </w:rPr>
        <w:t>仍然差一点达到</w:t>
      </w:r>
      <w:r>
        <w:t>0.5</w:t>
      </w:r>
      <w:r>
        <w:rPr>
          <w:rFonts w:hint="eastAsia"/>
        </w:rPr>
        <w:t>，我只能在讨论里从二阶变量的角度进行讨论了。</w:t>
      </w:r>
      <w:r>
        <w:br/>
      </w:r>
      <w:r>
        <w:rPr>
          <w:rFonts w:hint="eastAsia"/>
        </w:rPr>
        <w:t>最好的做法的确是再对量表进行修改并进行第三次施测，但在目前的研究中，可能无法完成这个任务了。希望老师可以谅解。</w:t>
      </w:r>
    </w:p>
  </w:comment>
  <w:comment w:id="108" w:author="Mengzhen Hu" w:date="2024-03-25T16:55:00Z" w:initials="MH">
    <w:p w14:paraId="731CE933" w14:textId="77777777" w:rsidR="0092604F" w:rsidRDefault="0092604F" w:rsidP="0092604F">
      <w:pPr>
        <w:pStyle w:val="afa"/>
      </w:pPr>
      <w:r>
        <w:rPr>
          <w:rStyle w:val="af9"/>
        </w:rPr>
        <w:annotationRef/>
      </w:r>
      <w:r>
        <w:rPr>
          <w:rFonts w:hint="eastAsia"/>
        </w:rPr>
        <w:t>非常抱歉，由于相信了</w:t>
      </w:r>
      <w:r>
        <w:rPr>
          <w:rFonts w:hint="eastAsia"/>
        </w:rPr>
        <w:t>Google scholar</w:t>
      </w:r>
      <w:r>
        <w:rPr>
          <w:rFonts w:hint="eastAsia"/>
        </w:rPr>
        <w:t>上下载的</w:t>
      </w:r>
      <w:r>
        <w:rPr>
          <w:rFonts w:hint="eastAsia"/>
        </w:rPr>
        <w:t>endnote</w:t>
      </w:r>
      <w:r>
        <w:rPr>
          <w:rFonts w:hint="eastAsia"/>
        </w:rPr>
        <w:t>的正确性，这这一块确实疏忽了。现已手动检查了所有参考文献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BE491" w15:done="0"/>
  <w15:commentEx w15:paraId="731CE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7D7197" w16cex:dateUtc="2024-03-25T08:51:00Z"/>
  <w16cex:commentExtensible w16cex:durableId="4A991568" w16cex:dateUtc="2024-03-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BE491" w16cid:durableId="597D7197"/>
  <w16cid:commentId w16cid:paraId="731CE933" w16cid:durableId="4A991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FBCC7" w14:textId="77777777" w:rsidR="00222074" w:rsidRDefault="00222074" w:rsidP="00D55217">
      <w:r>
        <w:separator/>
      </w:r>
    </w:p>
  </w:endnote>
  <w:endnote w:type="continuationSeparator" w:id="0">
    <w:p w14:paraId="589B33A0" w14:textId="77777777" w:rsidR="00222074" w:rsidRDefault="0022207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06138" w14:textId="77777777" w:rsidR="00222074" w:rsidRDefault="00222074" w:rsidP="00D55217">
      <w:r>
        <w:separator/>
      </w:r>
    </w:p>
  </w:footnote>
  <w:footnote w:type="continuationSeparator" w:id="0">
    <w:p w14:paraId="7FC39F66" w14:textId="77777777" w:rsidR="00222074" w:rsidRDefault="00222074" w:rsidP="00D55217">
      <w:r>
        <w:continuationSeparator/>
      </w:r>
    </w:p>
  </w:footnote>
  <w:footnote w:id="1">
    <w:p w14:paraId="47C99D24" w14:textId="77777777" w:rsidR="00C96B55" w:rsidRDefault="00C96B55" w:rsidP="00C96B55">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 xml:space="preserve">章 </w:t>
    </w:r>
    <w:r w:rsidRPr="008C4A7B">
      <w:rPr>
        <w:rFonts w:ascii="宋体" w:hAnsi="宋体" w:hint="eastAsia"/>
        <w:sz w:val="21"/>
        <w:szCs w:val="21"/>
        <w:lang w:eastAsia="zh-CN"/>
      </w:rPr>
      <w:t>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 xml:space="preserve">章 </w:t>
    </w:r>
    <w:r w:rsidRPr="008C4A7B">
      <w:rPr>
        <w:rFonts w:ascii="宋体" w:hAnsi="宋体" w:hint="eastAsia"/>
        <w:sz w:val="21"/>
        <w:szCs w:val="21"/>
        <w:lang w:eastAsia="zh-CN"/>
      </w:rPr>
      <w:t>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0165681A"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 xml:space="preserve">章 </w:t>
    </w:r>
    <w:r w:rsidRPr="008F26B2">
      <w:rPr>
        <w:rFonts w:ascii="宋体" w:hAnsi="宋体" w:hint="eastAsia"/>
        <w:sz w:val="21"/>
        <w:szCs w:val="21"/>
        <w:lang w:eastAsia="zh-CN"/>
      </w:rPr>
      <w:t>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82D39" w14:textId="77E5B62C" w:rsidR="00C96B55" w:rsidRPr="008F26B2" w:rsidRDefault="00C96B55" w:rsidP="008F26B2">
    <w:pPr>
      <w:pStyle w:val="a8"/>
    </w:pPr>
    <w:r w:rsidRPr="008F26B2">
      <w:rPr>
        <w:rFonts w:ascii="宋体" w:hAnsi="宋体" w:hint="eastAsia"/>
        <w:sz w:val="21"/>
        <w:szCs w:val="21"/>
        <w:lang w:eastAsia="zh-CN"/>
      </w:rPr>
      <w:t>第</w:t>
    </w:r>
    <w:r>
      <w:rPr>
        <w:rFonts w:ascii="宋体" w:hAnsi="宋体" w:hint="eastAsia"/>
        <w:sz w:val="21"/>
        <w:szCs w:val="21"/>
        <w:lang w:eastAsia="zh-CN"/>
      </w:rPr>
      <w:t>十</w:t>
    </w:r>
    <w:r w:rsidRPr="008F26B2">
      <w:rPr>
        <w:rFonts w:ascii="宋体" w:hAnsi="宋体" w:hint="eastAsia"/>
        <w:sz w:val="21"/>
        <w:szCs w:val="21"/>
        <w:lang w:eastAsia="zh-CN"/>
      </w:rPr>
      <w:t xml:space="preserve">章 </w:t>
    </w:r>
    <w:r w:rsidRPr="008F26B2">
      <w:rPr>
        <w:rFonts w:ascii="宋体" w:hAnsi="宋体" w:hint="eastAsia"/>
        <w:sz w:val="21"/>
        <w:szCs w:val="21"/>
        <w:lang w:eastAsia="zh-CN"/>
      </w:rPr>
      <w:t>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E5482" w14:textId="77777777" w:rsidR="00C96B55" w:rsidRPr="00E5579D" w:rsidRDefault="00C96B55" w:rsidP="00E5579D">
    <w:pPr>
      <w:pStyle w:val="a8"/>
      <w:rPr>
        <w:lang w:eastAsia="zh-CN"/>
      </w:rPr>
    </w:pPr>
    <w:r>
      <w:rPr>
        <w:rFonts w:ascii="宋体" w:hAnsi="宋体" w:hint="eastAsia"/>
        <w:sz w:val="21"/>
        <w:szCs w:val="21"/>
        <w:lang w:eastAsia="zh-CN"/>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 xml:space="preserve">章 </w:t>
    </w:r>
    <w:r w:rsidRPr="008C4A7B">
      <w:rPr>
        <w:rFonts w:ascii="宋体" w:hAnsi="宋体" w:hint="eastAsia"/>
        <w:sz w:val="21"/>
        <w:szCs w:val="21"/>
        <w:lang w:eastAsia="zh-CN"/>
      </w:rPr>
      <w:t>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8&lt;/item&gt;&lt;item&gt;139&lt;/item&gt;&lt;item&gt;140&lt;/item&gt;&lt;item&gt;141&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9&lt;/item&gt;&lt;item&gt;190&lt;/item&gt;&lt;item&gt;192&lt;/item&gt;&lt;item&gt;193&lt;/item&gt;&lt;item&gt;196&lt;/item&gt;&lt;item&gt;197&lt;/item&gt;&lt;item&gt;198&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item&gt;254&lt;/item&gt;&lt;/record-ids&gt;&lt;/item&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78BD"/>
    <w:rsid w:val="000A1377"/>
    <w:rsid w:val="000A137D"/>
    <w:rsid w:val="000A5F3D"/>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54BA"/>
    <w:rsid w:val="00177DF2"/>
    <w:rsid w:val="00180D53"/>
    <w:rsid w:val="001818D1"/>
    <w:rsid w:val="001836AB"/>
    <w:rsid w:val="001839BB"/>
    <w:rsid w:val="001859AA"/>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3A39"/>
    <w:rsid w:val="001C5491"/>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2074"/>
    <w:rsid w:val="00224E88"/>
    <w:rsid w:val="00230139"/>
    <w:rsid w:val="00231DA4"/>
    <w:rsid w:val="00232A5D"/>
    <w:rsid w:val="00232A7D"/>
    <w:rsid w:val="00232E6F"/>
    <w:rsid w:val="0023348A"/>
    <w:rsid w:val="00240D19"/>
    <w:rsid w:val="0024237B"/>
    <w:rsid w:val="0024483B"/>
    <w:rsid w:val="00244DE4"/>
    <w:rsid w:val="00250A50"/>
    <w:rsid w:val="0025139B"/>
    <w:rsid w:val="002525D4"/>
    <w:rsid w:val="0025442B"/>
    <w:rsid w:val="002576B8"/>
    <w:rsid w:val="0026001E"/>
    <w:rsid w:val="0026096B"/>
    <w:rsid w:val="00260B6E"/>
    <w:rsid w:val="00261237"/>
    <w:rsid w:val="002618C6"/>
    <w:rsid w:val="00263B5B"/>
    <w:rsid w:val="00266D77"/>
    <w:rsid w:val="00271BCE"/>
    <w:rsid w:val="00281374"/>
    <w:rsid w:val="00282BE2"/>
    <w:rsid w:val="002855E9"/>
    <w:rsid w:val="00286189"/>
    <w:rsid w:val="002861FE"/>
    <w:rsid w:val="002867CE"/>
    <w:rsid w:val="0029250B"/>
    <w:rsid w:val="00293F3B"/>
    <w:rsid w:val="00293F9B"/>
    <w:rsid w:val="00296BA2"/>
    <w:rsid w:val="002A2F4D"/>
    <w:rsid w:val="002A47AB"/>
    <w:rsid w:val="002A5ECB"/>
    <w:rsid w:val="002A63C3"/>
    <w:rsid w:val="002A789E"/>
    <w:rsid w:val="002A7B16"/>
    <w:rsid w:val="002B6D64"/>
    <w:rsid w:val="002C5629"/>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788E"/>
    <w:rsid w:val="00330C36"/>
    <w:rsid w:val="00330CB9"/>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552E"/>
    <w:rsid w:val="003E68BE"/>
    <w:rsid w:val="003E6B2C"/>
    <w:rsid w:val="003E6F1A"/>
    <w:rsid w:val="003F08D4"/>
    <w:rsid w:val="003F34FE"/>
    <w:rsid w:val="003F619E"/>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4734E"/>
    <w:rsid w:val="0045088A"/>
    <w:rsid w:val="004518AB"/>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5FE3"/>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077FD"/>
    <w:rsid w:val="00510593"/>
    <w:rsid w:val="00510CA5"/>
    <w:rsid w:val="005144A8"/>
    <w:rsid w:val="00520C63"/>
    <w:rsid w:val="00521203"/>
    <w:rsid w:val="005227B4"/>
    <w:rsid w:val="005321B3"/>
    <w:rsid w:val="005348FA"/>
    <w:rsid w:val="00536645"/>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4FC7"/>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52EF"/>
    <w:rsid w:val="00725B24"/>
    <w:rsid w:val="007265B5"/>
    <w:rsid w:val="00726789"/>
    <w:rsid w:val="00727B85"/>
    <w:rsid w:val="0073206F"/>
    <w:rsid w:val="007371ED"/>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6A71"/>
    <w:rsid w:val="0078772F"/>
    <w:rsid w:val="007904D9"/>
    <w:rsid w:val="0079502F"/>
    <w:rsid w:val="007959E3"/>
    <w:rsid w:val="007A2ABE"/>
    <w:rsid w:val="007A66FD"/>
    <w:rsid w:val="007A7A3F"/>
    <w:rsid w:val="007B1020"/>
    <w:rsid w:val="007B2906"/>
    <w:rsid w:val="007B7972"/>
    <w:rsid w:val="007B7D8C"/>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2A19"/>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51E9"/>
    <w:rsid w:val="009102E3"/>
    <w:rsid w:val="00912A16"/>
    <w:rsid w:val="009139E5"/>
    <w:rsid w:val="00913CFE"/>
    <w:rsid w:val="009155D2"/>
    <w:rsid w:val="00916568"/>
    <w:rsid w:val="00920C7B"/>
    <w:rsid w:val="00922C3E"/>
    <w:rsid w:val="00925581"/>
    <w:rsid w:val="0092604F"/>
    <w:rsid w:val="0092747F"/>
    <w:rsid w:val="00934830"/>
    <w:rsid w:val="0093544A"/>
    <w:rsid w:val="0093554E"/>
    <w:rsid w:val="0093578A"/>
    <w:rsid w:val="00937E62"/>
    <w:rsid w:val="00942B94"/>
    <w:rsid w:val="00942F84"/>
    <w:rsid w:val="00943A0C"/>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2C95"/>
    <w:rsid w:val="009F1633"/>
    <w:rsid w:val="009F63DD"/>
    <w:rsid w:val="009F7DF3"/>
    <w:rsid w:val="00A00CE8"/>
    <w:rsid w:val="00A03F4A"/>
    <w:rsid w:val="00A04DC1"/>
    <w:rsid w:val="00A10968"/>
    <w:rsid w:val="00A10FEC"/>
    <w:rsid w:val="00A11B9A"/>
    <w:rsid w:val="00A14571"/>
    <w:rsid w:val="00A14B8F"/>
    <w:rsid w:val="00A14DD1"/>
    <w:rsid w:val="00A17CED"/>
    <w:rsid w:val="00A21020"/>
    <w:rsid w:val="00A23C3B"/>
    <w:rsid w:val="00A3284F"/>
    <w:rsid w:val="00A3299E"/>
    <w:rsid w:val="00A36E4F"/>
    <w:rsid w:val="00A3755D"/>
    <w:rsid w:val="00A405A3"/>
    <w:rsid w:val="00A42A8C"/>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44D4"/>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15736"/>
    <w:rsid w:val="00B157C0"/>
    <w:rsid w:val="00B23CF5"/>
    <w:rsid w:val="00B2463F"/>
    <w:rsid w:val="00B24A1B"/>
    <w:rsid w:val="00B31D97"/>
    <w:rsid w:val="00B33092"/>
    <w:rsid w:val="00B33242"/>
    <w:rsid w:val="00B34687"/>
    <w:rsid w:val="00B3661F"/>
    <w:rsid w:val="00B428ED"/>
    <w:rsid w:val="00B44439"/>
    <w:rsid w:val="00B45DEC"/>
    <w:rsid w:val="00B4651A"/>
    <w:rsid w:val="00B46C0D"/>
    <w:rsid w:val="00B4700A"/>
    <w:rsid w:val="00B47D26"/>
    <w:rsid w:val="00B503BE"/>
    <w:rsid w:val="00B50816"/>
    <w:rsid w:val="00B5569E"/>
    <w:rsid w:val="00B60429"/>
    <w:rsid w:val="00B622C5"/>
    <w:rsid w:val="00B634EF"/>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2B94"/>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6B55"/>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55B3"/>
    <w:rsid w:val="00D965E3"/>
    <w:rsid w:val="00D978D5"/>
    <w:rsid w:val="00D97990"/>
    <w:rsid w:val="00DA0821"/>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6B5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77/073428299801600202" TargetMode="External"/><Relationship Id="rId21" Type="http://schemas.openxmlformats.org/officeDocument/2006/relationships/image" Target="media/image6.png"/><Relationship Id="rId42" Type="http://schemas.openxmlformats.org/officeDocument/2006/relationships/image" Target="media/image18.png"/><Relationship Id="rId63" Type="http://schemas.openxmlformats.org/officeDocument/2006/relationships/hyperlink" Target="https://doi.org/10.2307/589189" TargetMode="External"/><Relationship Id="rId84" Type="http://schemas.openxmlformats.org/officeDocument/2006/relationships/hyperlink" Target="https://doi.org/j.0006-341X.2000.00455.x" TargetMode="External"/><Relationship Id="rId138" Type="http://schemas.openxmlformats.org/officeDocument/2006/relationships/hyperlink" Target="https://doi.org/10.2105/AJPH.2011.300477" TargetMode="External"/><Relationship Id="rId159" Type="http://schemas.openxmlformats.org/officeDocument/2006/relationships/hyperlink" Target="https://CRAN.R-project.org/package=psych" TargetMode="External"/><Relationship Id="rId170" Type="http://schemas.openxmlformats.org/officeDocument/2006/relationships/hyperlink" Target="https://doi.org/10.1111/asap.12201" TargetMode="External"/><Relationship Id="rId191" Type="http://schemas.openxmlformats.org/officeDocument/2006/relationships/hyperlink" Target="https://ggplot2.tidyverse.org" TargetMode="External"/><Relationship Id="rId205" Type="http://schemas.openxmlformats.org/officeDocument/2006/relationships/hyperlink" Target="https://doi.org/10.1007/s10826-005-5047-3" TargetMode="External"/><Relationship Id="rId107" Type="http://schemas.openxmlformats.org/officeDocument/2006/relationships/hyperlink" Target="https://doi.org/10.1089/cyber.2010.0120" TargetMode="External"/><Relationship Id="rId11" Type="http://schemas.openxmlformats.org/officeDocument/2006/relationships/image" Target="media/image3.png"/><Relationship Id="rId32" Type="http://schemas.openxmlformats.org/officeDocument/2006/relationships/image" Target="media/image11.png"/><Relationship Id="rId53" Type="http://schemas.openxmlformats.org/officeDocument/2006/relationships/hyperlink" Target="https://doi.org/10.2307/2533446" TargetMode="External"/><Relationship Id="rId74" Type="http://schemas.openxmlformats.org/officeDocument/2006/relationships/hyperlink" Target="https://doi.org/10.1348/096317905X40808" TargetMode="External"/><Relationship Id="rId128" Type="http://schemas.openxmlformats.org/officeDocument/2006/relationships/hyperlink" Target="https://doi.org/10.1177/0146167297235002" TargetMode="External"/><Relationship Id="rId149" Type="http://schemas.openxmlformats.org/officeDocument/2006/relationships/hyperlink" Target="https://doi.org/10.1177/0146167211432766" TargetMode="External"/><Relationship Id="rId5" Type="http://schemas.openxmlformats.org/officeDocument/2006/relationships/webSettings" Target="webSettings.xml"/><Relationship Id="rId95" Type="http://schemas.openxmlformats.org/officeDocument/2006/relationships/hyperlink" Target="https://doi.org/10.1177/002224378101800104" TargetMode="External"/><Relationship Id="rId160" Type="http://schemas.openxmlformats.org/officeDocument/2006/relationships/hyperlink" Target="https://doi.org/10.1080/10410236.2021.1943891" TargetMode="External"/><Relationship Id="rId181" Type="http://schemas.openxmlformats.org/officeDocument/2006/relationships/hyperlink" Target="https://doi.org/10.1016/S0191-8869(99)00045-8" TargetMode="External"/><Relationship Id="rId22" Type="http://schemas.openxmlformats.org/officeDocument/2006/relationships/image" Target="media/image7.png"/><Relationship Id="rId43" Type="http://schemas.openxmlformats.org/officeDocument/2006/relationships/header" Target="header11.xml"/><Relationship Id="rId64" Type="http://schemas.openxmlformats.org/officeDocument/2006/relationships/hyperlink" Target="https://doi.org/10.1016/j.paid.2005.12.017" TargetMode="External"/><Relationship Id="rId118" Type="http://schemas.openxmlformats.org/officeDocument/2006/relationships/hyperlink" Target="https://doi.org/10.2466/pr0.94.1.351-356" TargetMode="External"/><Relationship Id="rId139" Type="http://schemas.openxmlformats.org/officeDocument/2006/relationships/hyperlink" Target="https://doi.org/10.1136/bmj.309.6967.1465" TargetMode="External"/><Relationship Id="rId85" Type="http://schemas.openxmlformats.org/officeDocument/2006/relationships/hyperlink" Target="https://doi.org/10.1136/bmj.307.6912.1097" TargetMode="External"/><Relationship Id="rId150" Type="http://schemas.openxmlformats.org/officeDocument/2006/relationships/hyperlink" Target="https://doi.org/10.1007/s12144-023-05057-3" TargetMode="External"/><Relationship Id="rId171" Type="http://schemas.openxmlformats.org/officeDocument/2006/relationships/hyperlink" Target="https://doi.org/10.1016/j.appdev.2008.07.002" TargetMode="External"/><Relationship Id="rId192" Type="http://schemas.openxmlformats.org/officeDocument/2006/relationships/hyperlink" Target="https://doi.org/10.1016/j.socscimed.2007.05.041" TargetMode="External"/><Relationship Id="rId206" Type="http://schemas.openxmlformats.org/officeDocument/2006/relationships/header" Target="header14.xml"/><Relationship Id="rId12" Type="http://schemas.openxmlformats.org/officeDocument/2006/relationships/header" Target="header1.xml"/><Relationship Id="rId33" Type="http://schemas.openxmlformats.org/officeDocument/2006/relationships/header" Target="header8.xml"/><Relationship Id="rId108" Type="http://schemas.openxmlformats.org/officeDocument/2006/relationships/hyperlink" Target="https://doi.org/10.1016/0022-1031(66)90063-1" TargetMode="External"/><Relationship Id="rId129" Type="http://schemas.openxmlformats.org/officeDocument/2006/relationships/hyperlink" Target="https://doi.org/10.2105/AJPH.2003.035592" TargetMode="External"/><Relationship Id="rId54" Type="http://schemas.openxmlformats.org/officeDocument/2006/relationships/hyperlink" Target="https://doi.org/10.1371/journal.pone.0189666" TargetMode="External"/><Relationship Id="rId75" Type="http://schemas.openxmlformats.org/officeDocument/2006/relationships/hyperlink" Target="https://doi.org/10.1089/cyber.2011.0324" TargetMode="External"/><Relationship Id="rId96" Type="http://schemas.openxmlformats.org/officeDocument/2006/relationships/hyperlink" Target="https://doi.org/10.1016/j.paid.2020.110345" TargetMode="External"/><Relationship Id="rId140" Type="http://schemas.openxmlformats.org/officeDocument/2006/relationships/hyperlink" Target="https://doi.org/10.1089/cyber.2017.0708" TargetMode="External"/><Relationship Id="rId161" Type="http://schemas.openxmlformats.org/officeDocument/2006/relationships/hyperlink" Target="https://doi.org/10.1111/jabr.12158" TargetMode="External"/><Relationship Id="rId182" Type="http://schemas.openxmlformats.org/officeDocument/2006/relationships/hyperlink" Target="https://doi.org/10.1016/j.copsyc.2020.04.002"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016/j.chb.2016.03.082" TargetMode="External"/><Relationship Id="rId44" Type="http://schemas.openxmlformats.org/officeDocument/2006/relationships/header" Target="header12.xml"/><Relationship Id="rId65" Type="http://schemas.openxmlformats.org/officeDocument/2006/relationships/hyperlink" Target="https://doi.org/10.1177/0265407507075410" TargetMode="External"/><Relationship Id="rId86" Type="http://schemas.openxmlformats.org/officeDocument/2006/relationships/hyperlink" Target="https://doi.org/10.1136/bmj.315.7109.629" TargetMode="External"/><Relationship Id="rId130" Type="http://schemas.openxmlformats.org/officeDocument/2006/relationships/hyperlink" Target="https://doi.org/10.1016/j.chb.2013.12.009" TargetMode="External"/><Relationship Id="rId151" Type="http://schemas.openxmlformats.org/officeDocument/2006/relationships/hyperlink" Target="https://doi.org/10.1016/j.chb.2017.10.028" TargetMode="External"/><Relationship Id="rId172" Type="http://schemas.openxmlformats.org/officeDocument/2006/relationships/hyperlink" Target="https://doi.org/10.1207/S15327752JPA8001_18" TargetMode="External"/><Relationship Id="rId193" Type="http://schemas.openxmlformats.org/officeDocument/2006/relationships/hyperlink" Target="https://doi.org/10.1177/1094428110366036" TargetMode="External"/><Relationship Id="rId207" Type="http://schemas.openxmlformats.org/officeDocument/2006/relationships/header" Target="header15.xml"/><Relationship Id="rId13" Type="http://schemas.openxmlformats.org/officeDocument/2006/relationships/footer" Target="footer2.xml"/><Relationship Id="rId109" Type="http://schemas.openxmlformats.org/officeDocument/2006/relationships/hyperlink" Target="https://doi.org/10.1080/10705511.2017.1402334" TargetMode="External"/><Relationship Id="rId34" Type="http://schemas.openxmlformats.org/officeDocument/2006/relationships/image" Target="media/image12.tiff"/><Relationship Id="rId55" Type="http://schemas.openxmlformats.org/officeDocument/2006/relationships/hyperlink" Target="https://doi.org/10.1136/bmj.314.7080.572" TargetMode="External"/><Relationship Id="rId76" Type="http://schemas.openxmlformats.org/officeDocument/2006/relationships/hyperlink" Target="https://doi.org/10.1016/j.sbspro.2015.09.062" TargetMode="External"/><Relationship Id="rId97" Type="http://schemas.openxmlformats.org/officeDocument/2006/relationships/hyperlink" Target="https://doi.org/10.1111/j.1467-6494.1973.tb00097.x" TargetMode="External"/><Relationship Id="rId120" Type="http://schemas.openxmlformats.org/officeDocument/2006/relationships/hyperlink" Target="https://doi.org/10.1089/cyber.2010.0061" TargetMode="External"/><Relationship Id="rId141" Type="http://schemas.openxmlformats.org/officeDocument/2006/relationships/hyperlink" Target="https://doi.org/10.1177/10944281221075361" TargetMode="External"/><Relationship Id="rId7" Type="http://schemas.openxmlformats.org/officeDocument/2006/relationships/endnotes" Target="endnotes.xml"/><Relationship Id="rId162" Type="http://schemas.openxmlformats.org/officeDocument/2006/relationships/hyperlink" Target="https://doi.org/10.18637/jss.v048.i02" TargetMode="External"/><Relationship Id="rId183" Type="http://schemas.openxmlformats.org/officeDocument/2006/relationships/hyperlink" Target="https://doi.org/10.1111/sipr.12033" TargetMode="External"/><Relationship Id="rId24" Type="http://schemas.openxmlformats.org/officeDocument/2006/relationships/header" Target="header7.xml"/><Relationship Id="rId45" Type="http://schemas.openxmlformats.org/officeDocument/2006/relationships/header" Target="header13.xml"/><Relationship Id="rId66" Type="http://schemas.openxmlformats.org/officeDocument/2006/relationships/hyperlink" Target="https://doi.org/10.1037//0022-3514.59.6.1238" TargetMode="External"/><Relationship Id="rId87" Type="http://schemas.openxmlformats.org/officeDocument/2006/relationships/hyperlink" Target="https://doi.org/10.1037//0022-3514.52.1.11" TargetMode="External"/><Relationship Id="rId110" Type="http://schemas.openxmlformats.org/officeDocument/2006/relationships/hyperlink" Target="https://doi.org/10.1177/0894439316660340" TargetMode="External"/><Relationship Id="rId131" Type="http://schemas.openxmlformats.org/officeDocument/2006/relationships/hyperlink" Target="https://doi.org/10.1007/s12310-021-09436-8" TargetMode="External"/><Relationship Id="rId61" Type="http://schemas.openxmlformats.org/officeDocument/2006/relationships/hyperlink" Target="https://doi.org/10.1177/0022002796040004001" TargetMode="External"/><Relationship Id="rId82" Type="http://schemas.openxmlformats.org/officeDocument/2006/relationships/hyperlink" Target="https://doi.org/10.1016/j.heliyon.2018.e00989" TargetMode="External"/><Relationship Id="rId152" Type="http://schemas.openxmlformats.org/officeDocument/2006/relationships/hyperlink" Target="https://doi.org/10.1037/0022-3514.64.6.906" TargetMode="External"/><Relationship Id="rId173" Type="http://schemas.openxmlformats.org/officeDocument/2006/relationships/hyperlink" Target="https://doi.org/10.1016/j.socscimed.2009.06.008" TargetMode="External"/><Relationship Id="rId194" Type="http://schemas.openxmlformats.org/officeDocument/2006/relationships/hyperlink" Target="https://doi.org/10.1037/0033-2909.90.2.245" TargetMode="External"/><Relationship Id="rId199" Type="http://schemas.openxmlformats.org/officeDocument/2006/relationships/hyperlink" Target="https://doi.org/10.1016/j.tele.2020.101384" TargetMode="External"/><Relationship Id="rId203" Type="http://schemas.openxmlformats.org/officeDocument/2006/relationships/hyperlink" Target="https://doi.org/10.1016/j.jad.2013.05.013" TargetMode="External"/><Relationship Id="rId208"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9.png"/><Relationship Id="rId35" Type="http://schemas.openxmlformats.org/officeDocument/2006/relationships/header" Target="header9.xml"/><Relationship Id="rId56" Type="http://schemas.openxmlformats.org/officeDocument/2006/relationships/hyperlink" Target="https://doi.org/10.1207/s15324834basp2601_4" TargetMode="External"/><Relationship Id="rId77" Type="http://schemas.openxmlformats.org/officeDocument/2006/relationships/hyperlink" Target="https://doi.org/10.1111/j.1559-1816.2009.00519.x" TargetMode="External"/><Relationship Id="rId100" Type="http://schemas.openxmlformats.org/officeDocument/2006/relationships/hyperlink" Target="https://doi.org/10.1037/bul0000127" TargetMode="External"/><Relationship Id="rId105" Type="http://schemas.openxmlformats.org/officeDocument/2006/relationships/hyperlink" Target="https://doi.org/10.1089/cyber.2009.0411" TargetMode="External"/><Relationship Id="rId126" Type="http://schemas.openxmlformats.org/officeDocument/2006/relationships/hyperlink" Target="https://doi.org/10.1016/j.paid.2010.09.031" TargetMode="External"/><Relationship Id="rId147" Type="http://schemas.openxmlformats.org/officeDocument/2006/relationships/hyperlink" Target="https://doi.org/10.1002/jrsm.1053" TargetMode="External"/><Relationship Id="rId168" Type="http://schemas.openxmlformats.org/officeDocument/2006/relationships/hyperlink" Target="https://doi.org/10.11591/ijphs.v9i3.20509" TargetMode="External"/><Relationship Id="rId8" Type="http://schemas.openxmlformats.org/officeDocument/2006/relationships/image" Target="media/image1.png"/><Relationship Id="rId51" Type="http://schemas.openxmlformats.org/officeDocument/2006/relationships/hyperlink" Target="https://CRAN.R-project.org/package=bruceR" TargetMode="External"/><Relationship Id="rId72" Type="http://schemas.openxmlformats.org/officeDocument/2006/relationships/hyperlink" Target="https://doi.org/10.3389/fpsyg.2015.01415" TargetMode="External"/><Relationship Id="rId93" Type="http://schemas.openxmlformats.org/officeDocument/2006/relationships/hyperlink" Target="https://doi.org/10.1017/S0033291715000422" TargetMode="External"/><Relationship Id="rId98" Type="http://schemas.openxmlformats.org/officeDocument/2006/relationships/hyperlink" Target="https://doi.org/10.1037/0882-7974.19.1.183" TargetMode="External"/><Relationship Id="rId121" Type="http://schemas.openxmlformats.org/officeDocument/2006/relationships/hyperlink" Target="https://doi.org/10.1111/bjso.12176" TargetMode="External"/><Relationship Id="rId142" Type="http://schemas.openxmlformats.org/officeDocument/2006/relationships/hyperlink" Target="https://doi.org/10.1016/j.socscimed.2015.10.030" TargetMode="External"/><Relationship Id="rId163" Type="http://schemas.openxmlformats.org/officeDocument/2006/relationships/hyperlink" Target="https://doi.org/10.1521/jscp.1991.10.4.395" TargetMode="External"/><Relationship Id="rId184" Type="http://schemas.openxmlformats.org/officeDocument/2006/relationships/hyperlink" Target="https://doi.org/10.18637/jss.v036.i03" TargetMode="External"/><Relationship Id="rId189" Type="http://schemas.openxmlformats.org/officeDocument/2006/relationships/hyperlink" Target="https://doi.org/10.1016/j.chb.2009.10.001" TargetMode="External"/><Relationship Id="rId3" Type="http://schemas.openxmlformats.org/officeDocument/2006/relationships/styles" Target="styles.xml"/><Relationship Id="rId25" Type="http://schemas.openxmlformats.org/officeDocument/2006/relationships/comments" Target="comments.xml"/><Relationship Id="rId46" Type="http://schemas.openxmlformats.org/officeDocument/2006/relationships/hyperlink" Target="https://doi.org/10.1080/15533610802052654" TargetMode="External"/><Relationship Id="rId67" Type="http://schemas.openxmlformats.org/officeDocument/2006/relationships/hyperlink" Target="https://doi.org/10.1177/0146167291176015" TargetMode="External"/><Relationship Id="rId116" Type="http://schemas.openxmlformats.org/officeDocument/2006/relationships/hyperlink" Target="https://doi.org/10.1108/ITP-03-2020-0143" TargetMode="External"/><Relationship Id="rId137" Type="http://schemas.openxmlformats.org/officeDocument/2006/relationships/hyperlink" Target="https://doi.org/10.1016/j.tele.2020.101556" TargetMode="External"/><Relationship Id="rId158" Type="http://schemas.openxmlformats.org/officeDocument/2006/relationships/hyperlink" Target="https://doi.org/10.1016/j.pragma.2020.09.009" TargetMode="External"/><Relationship Id="rId20" Type="http://schemas.openxmlformats.org/officeDocument/2006/relationships/image" Target="media/image5.png"/><Relationship Id="rId41" Type="http://schemas.openxmlformats.org/officeDocument/2006/relationships/image" Target="media/image17.png"/><Relationship Id="rId62" Type="http://schemas.openxmlformats.org/officeDocument/2006/relationships/hyperlink" Target="https://doi.org/10.5817/CP2019-3-5" TargetMode="External"/><Relationship Id="rId83" Type="http://schemas.openxmlformats.org/officeDocument/2006/relationships/hyperlink" Target="https://doi.org/10.1207/s15327752jpa4901_13" TargetMode="External"/><Relationship Id="rId88" Type="http://schemas.openxmlformats.org/officeDocument/2006/relationships/hyperlink" Target="https://doi.org/10.1007/s10902-016-9828-8" TargetMode="External"/><Relationship Id="rId111" Type="http://schemas.openxmlformats.org/officeDocument/2006/relationships/hyperlink" Target="https://doi.org/10.1007/bf03359554" TargetMode="External"/><Relationship Id="rId132" Type="http://schemas.openxmlformats.org/officeDocument/2006/relationships/hyperlink" Target="https://doi.org/10.2307/25148781" TargetMode="External"/><Relationship Id="rId153" Type="http://schemas.openxmlformats.org/officeDocument/2006/relationships/hyperlink" Target="https://doi.org/10.1080/17439760701756946" TargetMode="External"/><Relationship Id="rId174" Type="http://schemas.openxmlformats.org/officeDocument/2006/relationships/hyperlink" Target="https://doi.org/10.1016/j.chb.2014.10.053" TargetMode="External"/><Relationship Id="rId179" Type="http://schemas.openxmlformats.org/officeDocument/2006/relationships/hyperlink" Target="https://doi.org/10.1177/0033294120980970" TargetMode="External"/><Relationship Id="rId195" Type="http://schemas.openxmlformats.org/officeDocument/2006/relationships/hyperlink" Target="https://doi.org/10.2307/2786205" TargetMode="External"/><Relationship Id="rId209" Type="http://schemas.microsoft.com/office/2011/relationships/people" Target="people.xml"/><Relationship Id="rId190" Type="http://schemas.openxmlformats.org/officeDocument/2006/relationships/hyperlink" Target="https://doi.org/10.1016/0022-1031(66)90062-X" TargetMode="External"/><Relationship Id="rId204" Type="http://schemas.openxmlformats.org/officeDocument/2006/relationships/hyperlink" Target="https://doi.org/10.1007/s11136-004-7707-y" TargetMode="External"/><Relationship Id="rId15" Type="http://schemas.openxmlformats.org/officeDocument/2006/relationships/header" Target="header3.xml"/><Relationship Id="rId36" Type="http://schemas.openxmlformats.org/officeDocument/2006/relationships/image" Target="media/image13.tiff"/><Relationship Id="rId57" Type="http://schemas.openxmlformats.org/officeDocument/2006/relationships/hyperlink" Target="https://doi.org/10.1111/j.1083-6101.2007.00393.x" TargetMode="External"/><Relationship Id="rId106" Type="http://schemas.openxmlformats.org/officeDocument/2006/relationships/hyperlink" Target="https://doi.org/10.1007/978-3-319-24612-3_1912" TargetMode="External"/><Relationship Id="rId127" Type="http://schemas.openxmlformats.org/officeDocument/2006/relationships/hyperlink" Target="https://doi.org/10.1371/journal.pone.0069841" TargetMode="External"/><Relationship Id="rId10" Type="http://schemas.openxmlformats.org/officeDocument/2006/relationships/footer" Target="footer1.xml"/><Relationship Id="rId31" Type="http://schemas.openxmlformats.org/officeDocument/2006/relationships/image" Target="media/image10.jpeg"/><Relationship Id="rId52" Type="http://schemas.openxmlformats.org/officeDocument/2006/relationships/hyperlink" Target="https://doi.org/10.1111/jcc4.12131" TargetMode="External"/><Relationship Id="rId73" Type="http://schemas.openxmlformats.org/officeDocument/2006/relationships/hyperlink" Target="https://doi.org/10.1037/a0024778" TargetMode="External"/><Relationship Id="rId78" Type="http://schemas.openxmlformats.org/officeDocument/2006/relationships/hyperlink" Target="https://doi.org/10.1016/j.chb.2016.07.049" TargetMode="External"/><Relationship Id="rId94" Type="http://schemas.openxmlformats.org/officeDocument/2006/relationships/hyperlink" Target="https://doi.org/10.1177/001872675400700202" TargetMode="External"/><Relationship Id="rId99" Type="http://schemas.openxmlformats.org/officeDocument/2006/relationships/hyperlink" Target="https://doi.org/10.1093/geronb/59.5.P250" TargetMode="External"/><Relationship Id="rId101" Type="http://schemas.openxmlformats.org/officeDocument/2006/relationships/hyperlink" Target="https://doi.org/10.1037/0022-3514.51.1.140" TargetMode="External"/><Relationship Id="rId122" Type="http://schemas.openxmlformats.org/officeDocument/2006/relationships/hyperlink" Target="https://doi.org/10.1111/jasp.12531" TargetMode="External"/><Relationship Id="rId143" Type="http://schemas.openxmlformats.org/officeDocument/2006/relationships/hyperlink" Target="https://doi.org/10.1037/h0029862" TargetMode="External"/><Relationship Id="rId148" Type="http://schemas.openxmlformats.org/officeDocument/2006/relationships/hyperlink" Target="https://doi.org/10.1073/pnas.1902058116" TargetMode="External"/><Relationship Id="rId164" Type="http://schemas.openxmlformats.org/officeDocument/2006/relationships/hyperlink" Target="https://doi.org/10.1177/0146167204264292" TargetMode="External"/><Relationship Id="rId169" Type="http://schemas.openxmlformats.org/officeDocument/2006/relationships/hyperlink" Target="https://doi.org/10.1177/1088868311430825" TargetMode="External"/><Relationship Id="rId185" Type="http://schemas.openxmlformats.org/officeDocument/2006/relationships/hyperlink" Target="https://doi.org/10.1016/j.paid.2015.06.026"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037/0012-1649.44.3.655" TargetMode="External"/><Relationship Id="rId210" Type="http://schemas.openxmlformats.org/officeDocument/2006/relationships/theme" Target="theme/theme1.xml"/><Relationship Id="rId26" Type="http://schemas.microsoft.com/office/2011/relationships/commentsExtended" Target="commentsExtended.xml"/><Relationship Id="rId47" Type="http://schemas.openxmlformats.org/officeDocument/2006/relationships/hyperlink" Target="https://doi.org/10.1016/j.socscimed.2012.03.004" TargetMode="External"/><Relationship Id="rId68" Type="http://schemas.openxmlformats.org/officeDocument/2006/relationships/hyperlink" Target="https://doi.org/10.1111/j.1559-1816.1995.tb02629.x" TargetMode="External"/><Relationship Id="rId89" Type="http://schemas.openxmlformats.org/officeDocument/2006/relationships/hyperlink" Target="https://doi.org/10.1016/j.bodyim.2014.12.002" TargetMode="External"/><Relationship Id="rId112" Type="http://schemas.openxmlformats.org/officeDocument/2006/relationships/hyperlink" Target="https://doi.org/10.1521/jscp.1991.10.4.372" TargetMode="External"/><Relationship Id="rId133" Type="http://schemas.openxmlformats.org/officeDocument/2006/relationships/hyperlink" Target="https://doi.org/10.1111/jaac.12321" TargetMode="External"/><Relationship Id="rId154" Type="http://schemas.openxmlformats.org/officeDocument/2006/relationships/hyperlink" Target="https://doi.org/10.3389/fpsyg.2018.00022" TargetMode="External"/><Relationship Id="rId175" Type="http://schemas.openxmlformats.org/officeDocument/2006/relationships/hyperlink" Target="https://doi.org/10.5116/ijme.4dfb.8dfd" TargetMode="External"/><Relationship Id="rId196" Type="http://schemas.openxmlformats.org/officeDocument/2006/relationships/hyperlink" Target="https://doi.org/10.1093/esr/jcr042" TargetMode="External"/><Relationship Id="rId200" Type="http://schemas.openxmlformats.org/officeDocument/2006/relationships/hyperlink" Target="https://doi.org/10.18844/cjes.v15i2.4592" TargetMode="External"/><Relationship Id="rId16" Type="http://schemas.openxmlformats.org/officeDocument/2006/relationships/footer" Target="footer3.xml"/><Relationship Id="rId37" Type="http://schemas.openxmlformats.org/officeDocument/2006/relationships/image" Target="media/image14.png"/><Relationship Id="rId58" Type="http://schemas.openxmlformats.org/officeDocument/2006/relationships/hyperlink" Target="https://doi.org/10.1007/s10902-017-9955-x" TargetMode="External"/><Relationship Id="rId79" Type="http://schemas.openxmlformats.org/officeDocument/2006/relationships/hyperlink" Target="https://doi.org/10.1080/01639625.2017.1422457" TargetMode="External"/><Relationship Id="rId102" Type="http://schemas.openxmlformats.org/officeDocument/2006/relationships/hyperlink" Target="https://doi.org/10.1037//0022-3514.76.1.129" TargetMode="External"/><Relationship Id="rId123" Type="http://schemas.openxmlformats.org/officeDocument/2006/relationships/hyperlink" Target="https://doi.org/10.1371/journal.pone.0257795" TargetMode="External"/><Relationship Id="rId144" Type="http://schemas.openxmlformats.org/officeDocument/2006/relationships/hyperlink" Target="https://doi.org/10.1089/cpb.2008.0263" TargetMode="External"/><Relationship Id="rId90" Type="http://schemas.openxmlformats.org/officeDocument/2006/relationships/hyperlink" Target="https://doi.org/10.1007/s11211-015-0235-9" TargetMode="External"/><Relationship Id="rId165" Type="http://schemas.openxmlformats.org/officeDocument/2006/relationships/hyperlink" Target="https://doi.org/10.1007/s11205-012-0227-1" TargetMode="External"/><Relationship Id="rId186" Type="http://schemas.openxmlformats.org/officeDocument/2006/relationships/hyperlink" Target="https://doi.org/10.1037/ppm0000047" TargetMode="External"/><Relationship Id="rId27" Type="http://schemas.microsoft.com/office/2016/09/relationships/commentsIds" Target="commentsIds.xml"/><Relationship Id="rId48" Type="http://schemas.openxmlformats.org/officeDocument/2006/relationships/hyperlink" Target="https://doi.org/10.1037/0033-2909.103.3.411" TargetMode="External"/><Relationship Id="rId69" Type="http://schemas.openxmlformats.org/officeDocument/2006/relationships/hyperlink" Target="https://doi.org/10.1016/S0001-8791(02)00015-5" TargetMode="External"/><Relationship Id="rId113" Type="http://schemas.openxmlformats.org/officeDocument/2006/relationships/hyperlink" Target="https://doi.org/10.1002/mde.1288" TargetMode="External"/><Relationship Id="rId134" Type="http://schemas.openxmlformats.org/officeDocument/2006/relationships/hyperlink" Target="https://doi.org/10.1016/j.paid.2017.03.037" TargetMode="External"/><Relationship Id="rId80" Type="http://schemas.openxmlformats.org/officeDocument/2006/relationships/hyperlink" Target="https://doi.org/10.1007/s11205-012-0040-x" TargetMode="External"/><Relationship Id="rId155" Type="http://schemas.openxmlformats.org/officeDocument/2006/relationships/hyperlink" Target="https://doi.org/10.1111/j.1467-6435.1996.tb01401.x" TargetMode="External"/><Relationship Id="rId176" Type="http://schemas.openxmlformats.org/officeDocument/2006/relationships/hyperlink" Target="https://doi.org/10.1111/j.1540-4560.1983.tb00139.x" TargetMode="External"/><Relationship Id="rId197" Type="http://schemas.openxmlformats.org/officeDocument/2006/relationships/hyperlink" Target="https://doi.org/10.1037/0033-2909.106.2.231" TargetMode="External"/><Relationship Id="rId201" Type="http://schemas.openxmlformats.org/officeDocument/2006/relationships/hyperlink" Target="https://doi.org/10.1016/j.chb.2021.107050" TargetMode="External"/><Relationship Id="rId17" Type="http://schemas.openxmlformats.org/officeDocument/2006/relationships/header" Target="header4.xml"/><Relationship Id="rId38" Type="http://schemas.openxmlformats.org/officeDocument/2006/relationships/image" Target="media/image15.png"/><Relationship Id="rId59" Type="http://schemas.openxmlformats.org/officeDocument/2006/relationships/hyperlink" Target="https://doi.org/10.1521/soco.1986.4.4.353" TargetMode="External"/><Relationship Id="rId103" Type="http://schemas.openxmlformats.org/officeDocument/2006/relationships/hyperlink" Target="https://doi.org/10.1037/0022-3514.69.2.227" TargetMode="External"/><Relationship Id="rId124" Type="http://schemas.openxmlformats.org/officeDocument/2006/relationships/hyperlink" Target="https://doi.org/10.1037//0022-3514.72.4.763" TargetMode="External"/><Relationship Id="rId70" Type="http://schemas.openxmlformats.org/officeDocument/2006/relationships/hyperlink" Target="https://doi.org/10.1111/j.1464-0597.2005.00196.x" TargetMode="External"/><Relationship Id="rId91" Type="http://schemas.openxmlformats.org/officeDocument/2006/relationships/hyperlink" Target="https://doi.org/10.1207/s15327957pspr0302_1" TargetMode="External"/><Relationship Id="rId145" Type="http://schemas.openxmlformats.org/officeDocument/2006/relationships/hyperlink" Target="https://doi.org/10.1007/s10802-015-0020-0" TargetMode="External"/><Relationship Id="rId166" Type="http://schemas.openxmlformats.org/officeDocument/2006/relationships/hyperlink" Target="https://doi.org/10.1177/1461444817750002" TargetMode="External"/><Relationship Id="rId187" Type="http://schemas.openxmlformats.org/officeDocument/2006/relationships/hyperlink" Target="https://doi.org/10.1111/j.2044-8309.1984.tb00645.x" TargetMode="External"/><Relationship Id="rId1" Type="http://schemas.openxmlformats.org/officeDocument/2006/relationships/customXml" Target="../customXml/item1.xml"/><Relationship Id="rId28" Type="http://schemas.microsoft.com/office/2018/08/relationships/commentsExtensible" Target="commentsExtensible.xml"/><Relationship Id="rId49" Type="http://schemas.openxmlformats.org/officeDocument/2006/relationships/hyperlink" Target="https://doi.org/10.1521/jscp.2015.34.4.277" TargetMode="External"/><Relationship Id="rId114" Type="http://schemas.openxmlformats.org/officeDocument/2006/relationships/hyperlink" Target="https://doi.org/10.1080/00273171.2016.1208074" TargetMode="External"/><Relationship Id="rId60" Type="http://schemas.openxmlformats.org/officeDocument/2006/relationships/hyperlink" Target="https://doi.org/10.1177/0963721415619737" TargetMode="External"/><Relationship Id="rId81" Type="http://schemas.openxmlformats.org/officeDocument/2006/relationships/hyperlink" Target="https://doi.org/10.1080/15213269.2016.1267647" TargetMode="External"/><Relationship Id="rId135" Type="http://schemas.openxmlformats.org/officeDocument/2006/relationships/hyperlink" Target="https://doi.org/10.1016/j.appdev.2008.07.001" TargetMode="External"/><Relationship Id="rId156" Type="http://schemas.openxmlformats.org/officeDocument/2006/relationships/hyperlink" Target="https://www.R-project.org/" TargetMode="External"/><Relationship Id="rId177" Type="http://schemas.openxmlformats.org/officeDocument/2006/relationships/hyperlink" Target="https://doi.org/10.1016/0022-1031(66)90064-3" TargetMode="External"/><Relationship Id="rId198" Type="http://schemas.openxmlformats.org/officeDocument/2006/relationships/hyperlink" Target="https://doi.org/10.1089/cyber.2016.0201" TargetMode="External"/><Relationship Id="rId202" Type="http://schemas.openxmlformats.org/officeDocument/2006/relationships/hyperlink" Target="https://doi.org/10.1146/annurev-soc-073117-041421" TargetMode="External"/><Relationship Id="rId18" Type="http://schemas.openxmlformats.org/officeDocument/2006/relationships/header" Target="header5.xml"/><Relationship Id="rId39" Type="http://schemas.openxmlformats.org/officeDocument/2006/relationships/header" Target="header10.xml"/><Relationship Id="rId50" Type="http://schemas.openxmlformats.org/officeDocument/2006/relationships/hyperlink" Target="https://doi.org/10.3758/BF03342263" TargetMode="External"/><Relationship Id="rId104" Type="http://schemas.openxmlformats.org/officeDocument/2006/relationships/hyperlink" Target="https://doi.org/10.1002/ejsp.3002" TargetMode="External"/><Relationship Id="rId125" Type="http://schemas.openxmlformats.org/officeDocument/2006/relationships/hyperlink" Target="https://doi.org/10.1176/appi.ajp.158.3.433" TargetMode="External"/><Relationship Id="rId146" Type="http://schemas.openxmlformats.org/officeDocument/2006/relationships/hyperlink" Target="https://doi.org/10.1016/j.chb.2013.07.053" TargetMode="External"/><Relationship Id="rId167" Type="http://schemas.openxmlformats.org/officeDocument/2006/relationships/hyperlink" Target="https://doi.org/10.1007/BF00352944" TargetMode="External"/><Relationship Id="rId188" Type="http://schemas.openxmlformats.org/officeDocument/2006/relationships/hyperlink" Target="https://doi.org/10.2105/AJPH.94.10.1768" TargetMode="External"/><Relationship Id="rId71" Type="http://schemas.openxmlformats.org/officeDocument/2006/relationships/hyperlink" Target="https://doi.org/10.1016/j.paid.2015.08.003" TargetMode="External"/><Relationship Id="rId92" Type="http://schemas.openxmlformats.org/officeDocument/2006/relationships/hyperlink" Target="https://doi.org/10.1037/a0033111" TargetMode="External"/><Relationship Id="rId2" Type="http://schemas.openxmlformats.org/officeDocument/2006/relationships/numbering" Target="numbering.xml"/><Relationship Id="rId29" Type="http://schemas.openxmlformats.org/officeDocument/2006/relationships/image" Target="media/image8.png"/><Relationship Id="rId40" Type="http://schemas.openxmlformats.org/officeDocument/2006/relationships/image" Target="media/image16.png"/><Relationship Id="rId115" Type="http://schemas.openxmlformats.org/officeDocument/2006/relationships/hyperlink" Target="https://doi.org/10.1080/14792779343000040" TargetMode="External"/><Relationship Id="rId136" Type="http://schemas.openxmlformats.org/officeDocument/2006/relationships/hyperlink" Target="https://doi.org/10.1037/a0026338" TargetMode="External"/><Relationship Id="rId157" Type="http://schemas.openxmlformats.org/officeDocument/2006/relationships/hyperlink" Target="https://doi.org/10.1108/HE-07-2019-0034" TargetMode="External"/><Relationship Id="rId178" Type="http://schemas.openxmlformats.org/officeDocument/2006/relationships/hyperlink" Target="https://doi.org/10.1016/j.chb.2011.01.01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15</Pages>
  <Words>64469</Words>
  <Characters>367474</Characters>
  <Application>Microsoft Office Word</Application>
  <DocSecurity>0</DocSecurity>
  <Lines>3062</Lines>
  <Paragraphs>862</Paragraphs>
  <ScaleCrop>false</ScaleCrop>
  <Company/>
  <LinksUpToDate>false</LinksUpToDate>
  <CharactersWithSpaces>43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9</cp:revision>
  <dcterms:created xsi:type="dcterms:W3CDTF">2024-04-01T07:17:00Z</dcterms:created>
  <dcterms:modified xsi:type="dcterms:W3CDTF">2024-04-01T08:49:00Z</dcterms:modified>
</cp:coreProperties>
</file>